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F2EC54" w14:textId="77777777" w:rsidR="00036F72" w:rsidRPr="00057254" w:rsidRDefault="00036F72" w:rsidP="00036F72">
      <w:pPr>
        <w:spacing w:line="480" w:lineRule="auto"/>
        <w:rPr>
          <w:b/>
          <w:bCs/>
          <w:sz w:val="28"/>
          <w:szCs w:val="28"/>
        </w:rPr>
      </w:pPr>
      <w:r w:rsidRPr="00057254">
        <w:rPr>
          <w:b/>
          <w:bCs/>
          <w:sz w:val="28"/>
          <w:szCs w:val="28"/>
        </w:rPr>
        <w:t>Social Capital and Voting Behaviour</w:t>
      </w:r>
      <w:r>
        <w:rPr>
          <w:b/>
          <w:sz w:val="28"/>
        </w:rPr>
        <w:t xml:space="preserve"> in the United States</w:t>
      </w:r>
    </w:p>
    <w:p w14:paraId="079CE305" w14:textId="1061AE31" w:rsidR="00036F72" w:rsidRPr="00785B61" w:rsidRDefault="00036F72" w:rsidP="00036F72">
      <w:pPr>
        <w:spacing w:before="240" w:line="480" w:lineRule="auto"/>
        <w:rPr>
          <w:vertAlign w:val="superscript"/>
          <w:lang w:val="es-ES"/>
        </w:rPr>
      </w:pPr>
      <w:r w:rsidRPr="00785B61">
        <w:rPr>
          <w:lang w:val="es-ES"/>
        </w:rPr>
        <w:t>Pedro Fierro</w:t>
      </w:r>
      <w:r w:rsidRPr="00785B61">
        <w:rPr>
          <w:vertAlign w:val="superscript"/>
          <w:lang w:val="es-ES"/>
        </w:rPr>
        <w:t>1</w:t>
      </w:r>
      <w:r w:rsidRPr="00785B61">
        <w:rPr>
          <w:lang w:val="es-ES"/>
        </w:rPr>
        <w:t>, Andrés Rodríguez-Pose</w:t>
      </w:r>
      <w:r w:rsidRPr="00785B61">
        <w:rPr>
          <w:vertAlign w:val="superscript"/>
          <w:lang w:val="es-ES"/>
        </w:rPr>
        <w:t>2</w:t>
      </w:r>
      <w:r w:rsidRPr="00785B61">
        <w:rPr>
          <w:lang w:val="es-ES"/>
        </w:rPr>
        <w:t>, Francisco Rowe</w:t>
      </w:r>
      <w:r w:rsidRPr="00785B61">
        <w:rPr>
          <w:vertAlign w:val="superscript"/>
          <w:lang w:val="es-ES"/>
        </w:rPr>
        <w:t>3</w:t>
      </w:r>
      <w:r w:rsidR="00911DE8" w:rsidRPr="00785B61">
        <w:rPr>
          <w:vertAlign w:val="superscript"/>
          <w:lang w:val="es-ES"/>
        </w:rPr>
        <w:t>*</w:t>
      </w:r>
      <w:r w:rsidRPr="00785B61">
        <w:rPr>
          <w:lang w:val="es-ES"/>
        </w:rPr>
        <w:t xml:space="preserve"> and Ellen Helsper</w:t>
      </w:r>
      <w:r w:rsidRPr="00785B61">
        <w:rPr>
          <w:vertAlign w:val="superscript"/>
          <w:lang w:val="es-ES"/>
        </w:rPr>
        <w:t>4</w:t>
      </w:r>
    </w:p>
    <w:p w14:paraId="35C434F3" w14:textId="43302173" w:rsidR="00036F72" w:rsidRDefault="00036F72" w:rsidP="00036F72">
      <w:pPr>
        <w:spacing w:before="240" w:line="480" w:lineRule="auto"/>
      </w:pPr>
      <w:r>
        <w:rPr>
          <w:vertAlign w:val="superscript"/>
        </w:rPr>
        <w:t xml:space="preserve">1 </w:t>
      </w:r>
      <w:r>
        <w:t xml:space="preserve">Business School, Adolfo Ibanez University, </w:t>
      </w:r>
      <w:proofErr w:type="spellStart"/>
      <w:r>
        <w:t>Viña</w:t>
      </w:r>
      <w:proofErr w:type="spellEnd"/>
      <w:r>
        <w:t xml:space="preserve"> del Mar, Chile. </w:t>
      </w:r>
    </w:p>
    <w:p w14:paraId="4B7ADFBF" w14:textId="217D87D3" w:rsidR="00036F72" w:rsidRDefault="00036F72" w:rsidP="00036F72">
      <w:pPr>
        <w:spacing w:line="480" w:lineRule="auto"/>
      </w:pPr>
      <w:r>
        <w:rPr>
          <w:vertAlign w:val="superscript"/>
        </w:rPr>
        <w:t xml:space="preserve">2 </w:t>
      </w:r>
      <w:r>
        <w:t>Department of Geography and Environment, London School of Economics and Political Science, London, United Kingdom.</w:t>
      </w:r>
    </w:p>
    <w:p w14:paraId="43E69062" w14:textId="0A77CBF2" w:rsidR="00036F72" w:rsidRDefault="00036F72" w:rsidP="00036F72">
      <w:pPr>
        <w:spacing w:line="480" w:lineRule="auto"/>
      </w:pPr>
      <w:r>
        <w:rPr>
          <w:vertAlign w:val="superscript"/>
        </w:rPr>
        <w:t xml:space="preserve">3 </w:t>
      </w:r>
      <w:r>
        <w:t>Geographic Data Science Lab, University of Liverpool, Liverpool, United Kingdom</w:t>
      </w:r>
    </w:p>
    <w:p w14:paraId="18A79225" w14:textId="7BC70B22" w:rsidR="00036F72" w:rsidRDefault="00036F72" w:rsidP="00036F72">
      <w:pPr>
        <w:spacing w:line="480" w:lineRule="auto"/>
      </w:pPr>
      <w:r>
        <w:rPr>
          <w:vertAlign w:val="superscript"/>
        </w:rPr>
        <w:t xml:space="preserve">4 </w:t>
      </w:r>
      <w:r>
        <w:t>Department of Media and Communication, London School of Economics and Political Science, London, United Kingdom.</w:t>
      </w:r>
    </w:p>
    <w:p w14:paraId="52296229" w14:textId="77777777" w:rsidR="00036F72" w:rsidRPr="00057254" w:rsidRDefault="00036F72" w:rsidP="00036F72">
      <w:pPr>
        <w:spacing w:line="480" w:lineRule="auto"/>
      </w:pPr>
    </w:p>
    <w:p w14:paraId="23625F68" w14:textId="347F26FE" w:rsidR="00036F72" w:rsidRPr="00036F72" w:rsidRDefault="00036F72" w:rsidP="00036F72">
      <w:pPr>
        <w:spacing w:line="480" w:lineRule="auto"/>
      </w:pPr>
      <w:r w:rsidRPr="00036F72">
        <w:t xml:space="preserve">* Corresponding Author: </w:t>
      </w:r>
      <w:r w:rsidR="00911DE8" w:rsidRPr="00911DE8">
        <w:t>Geographic Data Science Lab, University of Liverpool, Liverpool L69 3BX, UK. F.Rowe-Gonzalez@liverpool.ac.uk . ORCID: https://orcid.org/0000-0003-4137-0246</w:t>
      </w:r>
    </w:p>
    <w:p w14:paraId="00C62D01" w14:textId="77777777" w:rsidR="00036F72" w:rsidRDefault="00036F72" w:rsidP="00437C28">
      <w:pPr>
        <w:spacing w:line="480" w:lineRule="auto"/>
        <w:rPr>
          <w:b/>
          <w:bCs/>
          <w:sz w:val="28"/>
          <w:szCs w:val="28"/>
        </w:rPr>
      </w:pPr>
    </w:p>
    <w:p w14:paraId="56BD5E4F" w14:textId="0B171B1F" w:rsidR="00036F72" w:rsidRDefault="00036F72" w:rsidP="00036F72">
      <w:pPr>
        <w:spacing w:line="480" w:lineRule="auto"/>
      </w:pPr>
      <w:r w:rsidRPr="00036F72">
        <w:rPr>
          <w:b/>
          <w:bCs/>
        </w:rPr>
        <w:t>Acknowledgment</w:t>
      </w:r>
      <w:r>
        <w:rPr>
          <w:b/>
          <w:bCs/>
        </w:rPr>
        <w:t>s</w:t>
      </w:r>
      <w:r w:rsidRPr="00036F72">
        <w:rPr>
          <w:b/>
          <w:bCs/>
        </w:rPr>
        <w:t>:</w:t>
      </w:r>
      <w:r>
        <w:rPr>
          <w:b/>
          <w:bCs/>
        </w:rPr>
        <w:t xml:space="preserve"> </w:t>
      </w:r>
      <w:r w:rsidRPr="00036F72">
        <w:t>This work was supported by FONDECYT project # 1231927 and the ANID-Millennium Science Initiative Program # NCS 2021_063</w:t>
      </w:r>
      <w:r w:rsidR="000E41B2">
        <w:t>.</w:t>
      </w:r>
    </w:p>
    <w:p w14:paraId="3D1927EC" w14:textId="77777777" w:rsidR="00B24D10" w:rsidRDefault="00B24D10" w:rsidP="00036F72">
      <w:pPr>
        <w:spacing w:line="480" w:lineRule="auto"/>
      </w:pPr>
    </w:p>
    <w:p w14:paraId="1C38F82F" w14:textId="46F0486B" w:rsidR="00B24D10" w:rsidRPr="00036F72" w:rsidRDefault="00B24D10" w:rsidP="00036F72">
      <w:pPr>
        <w:spacing w:line="480" w:lineRule="auto"/>
        <w:rPr>
          <w:b/>
          <w:bCs/>
        </w:rPr>
      </w:pPr>
      <w:r w:rsidRPr="00B24D10">
        <w:rPr>
          <w:b/>
          <w:bCs/>
        </w:rPr>
        <w:t>Declaration of Interest:</w:t>
      </w:r>
      <w:r>
        <w:t xml:space="preserve"> Authors have nothing to declare</w:t>
      </w:r>
      <w:r w:rsidR="000E41B2">
        <w:t>.</w:t>
      </w:r>
    </w:p>
    <w:p w14:paraId="2AEBFFAC" w14:textId="77777777" w:rsidR="00036F72" w:rsidRDefault="00036F72" w:rsidP="00437C28">
      <w:pPr>
        <w:spacing w:line="480" w:lineRule="auto"/>
        <w:rPr>
          <w:b/>
          <w:bCs/>
          <w:sz w:val="28"/>
          <w:szCs w:val="28"/>
        </w:rPr>
      </w:pPr>
    </w:p>
    <w:p w14:paraId="63333B8A" w14:textId="77777777" w:rsidR="00036F72" w:rsidRDefault="00036F72" w:rsidP="00437C28">
      <w:pPr>
        <w:spacing w:line="480" w:lineRule="auto"/>
        <w:rPr>
          <w:b/>
          <w:bCs/>
          <w:sz w:val="28"/>
          <w:szCs w:val="28"/>
        </w:rPr>
      </w:pPr>
    </w:p>
    <w:p w14:paraId="2C99CFF7" w14:textId="77777777" w:rsidR="00036F72" w:rsidRDefault="00036F72" w:rsidP="00437C28">
      <w:pPr>
        <w:spacing w:line="480" w:lineRule="auto"/>
        <w:rPr>
          <w:b/>
          <w:bCs/>
          <w:sz w:val="28"/>
          <w:szCs w:val="28"/>
        </w:rPr>
      </w:pPr>
    </w:p>
    <w:p w14:paraId="75039BAE" w14:textId="77777777" w:rsidR="00036F72" w:rsidRDefault="00036F72" w:rsidP="00437C28">
      <w:pPr>
        <w:spacing w:line="480" w:lineRule="auto"/>
        <w:rPr>
          <w:b/>
          <w:bCs/>
          <w:sz w:val="28"/>
          <w:szCs w:val="28"/>
        </w:rPr>
      </w:pPr>
    </w:p>
    <w:p w14:paraId="479AB03B" w14:textId="77777777" w:rsidR="00B24D10" w:rsidRDefault="00B24D10" w:rsidP="00437C28">
      <w:pPr>
        <w:spacing w:line="480" w:lineRule="auto"/>
        <w:rPr>
          <w:b/>
          <w:bCs/>
          <w:sz w:val="28"/>
          <w:szCs w:val="28"/>
        </w:rPr>
      </w:pPr>
    </w:p>
    <w:p w14:paraId="087F9728" w14:textId="77777777" w:rsidR="00036F72" w:rsidRDefault="00036F72" w:rsidP="00437C28">
      <w:pPr>
        <w:spacing w:line="480" w:lineRule="auto"/>
        <w:rPr>
          <w:b/>
          <w:bCs/>
          <w:sz w:val="28"/>
          <w:szCs w:val="28"/>
        </w:rPr>
      </w:pPr>
    </w:p>
    <w:p w14:paraId="5BC982BE" w14:textId="4C4B86CF" w:rsidR="006C5F9C" w:rsidRPr="00057254" w:rsidRDefault="002A5DE2" w:rsidP="00437C28">
      <w:pPr>
        <w:spacing w:line="480" w:lineRule="auto"/>
        <w:rPr>
          <w:b/>
          <w:bCs/>
          <w:sz w:val="28"/>
          <w:szCs w:val="28"/>
        </w:rPr>
      </w:pPr>
      <w:r w:rsidRPr="00057254">
        <w:rPr>
          <w:b/>
          <w:bCs/>
          <w:sz w:val="28"/>
          <w:szCs w:val="28"/>
        </w:rPr>
        <w:lastRenderedPageBreak/>
        <w:t>Social Capital</w:t>
      </w:r>
      <w:r w:rsidR="006C5F9C" w:rsidRPr="00057254">
        <w:rPr>
          <w:b/>
          <w:bCs/>
          <w:sz w:val="28"/>
          <w:szCs w:val="28"/>
        </w:rPr>
        <w:t xml:space="preserve"> and Voting </w:t>
      </w:r>
      <w:r w:rsidR="00CB5796" w:rsidRPr="00057254">
        <w:rPr>
          <w:b/>
          <w:bCs/>
          <w:sz w:val="28"/>
          <w:szCs w:val="28"/>
        </w:rPr>
        <w:t>Behaviour</w:t>
      </w:r>
      <w:r w:rsidR="006953A3">
        <w:rPr>
          <w:b/>
          <w:sz w:val="28"/>
        </w:rPr>
        <w:t xml:space="preserve"> in the United States</w:t>
      </w:r>
    </w:p>
    <w:p w14:paraId="552A0868" w14:textId="3C04FCE0" w:rsidR="009D13E0" w:rsidRPr="00057254" w:rsidRDefault="009D13E0" w:rsidP="00437C28">
      <w:pPr>
        <w:spacing w:before="240" w:line="480" w:lineRule="auto"/>
        <w:rPr>
          <w:b/>
          <w:bCs/>
        </w:rPr>
      </w:pPr>
      <w:r w:rsidRPr="00057254">
        <w:rPr>
          <w:b/>
          <w:bCs/>
        </w:rPr>
        <w:t>Abstract</w:t>
      </w:r>
    </w:p>
    <w:p w14:paraId="1815A276" w14:textId="7DB6E4E6" w:rsidR="005A0CFE" w:rsidRPr="00057254" w:rsidRDefault="006953A3" w:rsidP="004A7914">
      <w:pPr>
        <w:spacing w:before="240" w:line="480" w:lineRule="auto"/>
      </w:pPr>
      <w:r w:rsidRPr="006953A3">
        <w:t>Social</w:t>
      </w:r>
      <w:r w:rsidR="00B104C7">
        <w:t xml:space="preserve"> </w:t>
      </w:r>
      <w:r w:rsidR="003E3429" w:rsidRPr="00057254">
        <w:t xml:space="preserve">capital has traditionally been </w:t>
      </w:r>
      <w:r w:rsidRPr="006953A3">
        <w:t>viewed</w:t>
      </w:r>
      <w:r w:rsidR="003E3429" w:rsidRPr="00057254">
        <w:t xml:space="preserve"> as a </w:t>
      </w:r>
      <w:r>
        <w:t xml:space="preserve">fundamental driver </w:t>
      </w:r>
      <w:r w:rsidRPr="006953A3">
        <w:t xml:space="preserve">of democratic </w:t>
      </w:r>
      <w:r w:rsidR="003E3429" w:rsidRPr="00057254">
        <w:t>vitality</w:t>
      </w:r>
      <w:r w:rsidRPr="006953A3">
        <w:t>. However,</w:t>
      </w:r>
      <w:r w:rsidR="003E3429" w:rsidRPr="00057254">
        <w:t xml:space="preserve"> since the </w:t>
      </w:r>
      <w:r w:rsidR="00591E5B">
        <w:t>late</w:t>
      </w:r>
      <w:r w:rsidR="003E3429" w:rsidRPr="00057254">
        <w:t>-20th century</w:t>
      </w:r>
      <w:r w:rsidRPr="006953A3">
        <w:t>, it has been suggested</w:t>
      </w:r>
      <w:r w:rsidR="003E3429" w:rsidRPr="00057254">
        <w:t xml:space="preserve"> that </w:t>
      </w:r>
      <w:r w:rsidRPr="006953A3">
        <w:t xml:space="preserve">social capital </w:t>
      </w:r>
      <w:r w:rsidR="003E3429" w:rsidRPr="00057254">
        <w:t xml:space="preserve">may </w:t>
      </w:r>
      <w:r w:rsidRPr="006953A3">
        <w:t>also have adverse effects, potentially fostering</w:t>
      </w:r>
      <w:r w:rsidR="003E3429" w:rsidRPr="00057254">
        <w:t xml:space="preserve"> totalitarian and populist ideologies. </w:t>
      </w:r>
      <w:r w:rsidRPr="006953A3">
        <w:t>This</w:t>
      </w:r>
      <w:r>
        <w:t xml:space="preserve"> paper</w:t>
      </w:r>
      <w:r w:rsidR="003E3429" w:rsidRPr="00057254">
        <w:t xml:space="preserve"> </w:t>
      </w:r>
      <w:r w:rsidR="0040774E">
        <w:t>examines the political implications of two different types of social capital —bonding social capital and bridging social capital—, using the 2016 and 2020 U.S. presidential elections</w:t>
      </w:r>
      <w:r w:rsidR="003E3429" w:rsidRPr="00057254">
        <w:t xml:space="preserve"> as </w:t>
      </w:r>
      <w:r w:rsidR="00E6071B" w:rsidRPr="00057254">
        <w:t xml:space="preserve">a </w:t>
      </w:r>
      <w:r w:rsidR="003E3429" w:rsidRPr="00057254">
        <w:t>case stud</w:t>
      </w:r>
      <w:r w:rsidR="00E6071B" w:rsidRPr="00057254">
        <w:t>y</w:t>
      </w:r>
      <w:r w:rsidRPr="006953A3">
        <w:t xml:space="preserve">.  By examining </w:t>
      </w:r>
      <w:r>
        <w:t xml:space="preserve">at </w:t>
      </w:r>
      <w:r w:rsidR="0040774E">
        <w:t xml:space="preserve">the </w:t>
      </w:r>
      <w:r>
        <w:t>county level</w:t>
      </w:r>
      <w:r w:rsidRPr="006953A3">
        <w:t xml:space="preserve">, we find that the </w:t>
      </w:r>
      <w:r w:rsidR="000E41B2">
        <w:t>relation between</w:t>
      </w:r>
      <w:r w:rsidR="003E3429" w:rsidRPr="00057254">
        <w:t xml:space="preserve"> social capital </w:t>
      </w:r>
      <w:r w:rsidR="000E41B2">
        <w:t>and</w:t>
      </w:r>
      <w:r w:rsidR="003E3429" w:rsidRPr="00057254">
        <w:t xml:space="preserve"> </w:t>
      </w:r>
      <w:r w:rsidR="00235601" w:rsidRPr="00057254">
        <w:t>antisystem</w:t>
      </w:r>
      <w:r w:rsidR="003E3429" w:rsidRPr="00057254">
        <w:t xml:space="preserve"> </w:t>
      </w:r>
      <w:r w:rsidRPr="006953A3">
        <w:t>voting behaviour</w:t>
      </w:r>
      <w:r w:rsidR="003E3429" w:rsidRPr="00057254">
        <w:t xml:space="preserve"> is contingent upon the type of social capital</w:t>
      </w:r>
      <w:r w:rsidRPr="006953A3">
        <w:t xml:space="preserve"> involved</w:t>
      </w:r>
      <w:r w:rsidR="003E3429" w:rsidRPr="00057254">
        <w:t xml:space="preserve">. Bonding social capital, characterised by </w:t>
      </w:r>
      <w:r w:rsidRPr="006953A3">
        <w:t>close</w:t>
      </w:r>
      <w:r w:rsidR="003E3429" w:rsidRPr="00057254">
        <w:t xml:space="preserve">-knit, homogeneous networks, is positively </w:t>
      </w:r>
      <w:r w:rsidRPr="006953A3">
        <w:t>correlated</w:t>
      </w:r>
      <w:r w:rsidR="003E3429" w:rsidRPr="00057254">
        <w:t xml:space="preserve"> with </w:t>
      </w:r>
      <w:r w:rsidR="005E7229">
        <w:t xml:space="preserve">antisystem behaviours, as proxied by the </w:t>
      </w:r>
      <w:r>
        <w:t>additional</w:t>
      </w:r>
      <w:r w:rsidR="005E7229">
        <w:t xml:space="preserve"> electoral</w:t>
      </w:r>
      <w:r>
        <w:t xml:space="preserve"> </w:t>
      </w:r>
      <w:r w:rsidR="003E3429" w:rsidRPr="00057254">
        <w:t xml:space="preserve">support for </w:t>
      </w:r>
      <w:r>
        <w:t>Donald Trump</w:t>
      </w:r>
      <w:r w:rsidRPr="006953A3">
        <w:t>. In contrast,</w:t>
      </w:r>
      <w:r w:rsidR="003E3429" w:rsidRPr="00057254">
        <w:t xml:space="preserve"> bridging social capital, which </w:t>
      </w:r>
      <w:r w:rsidRPr="006953A3">
        <w:t>involves</w:t>
      </w:r>
      <w:r w:rsidR="003E3429" w:rsidRPr="00057254">
        <w:t xml:space="preserve"> connections across diverse social groups, </w:t>
      </w:r>
      <w:r w:rsidRPr="006953A3">
        <w:t>shows</w:t>
      </w:r>
      <w:r w:rsidR="003E3429" w:rsidRPr="00057254">
        <w:t xml:space="preserve"> a negative </w:t>
      </w:r>
      <w:r w:rsidRPr="006953A3">
        <w:t>correlation. Furthermore, our analysis</w:t>
      </w:r>
      <w:r w:rsidR="003E3429" w:rsidRPr="00057254">
        <w:t xml:space="preserve"> reveals a complex </w:t>
      </w:r>
      <w:r w:rsidRPr="006953A3">
        <w:t>interaction between</w:t>
      </w:r>
      <w:r w:rsidR="003E3429" w:rsidRPr="00057254">
        <w:t xml:space="preserve"> economic and demographic </w:t>
      </w:r>
      <w:r w:rsidRPr="006953A3">
        <w:t>changes</w:t>
      </w:r>
      <w:r w:rsidR="003E3429" w:rsidRPr="00057254">
        <w:t xml:space="preserve">, social integration, and political </w:t>
      </w:r>
      <w:r w:rsidRPr="006953A3">
        <w:t>tendencies</w:t>
      </w:r>
      <w:r>
        <w:t xml:space="preserve"> in a period of</w:t>
      </w:r>
      <w:r w:rsidR="003E3429" w:rsidRPr="00057254">
        <w:t xml:space="preserve"> economic </w:t>
      </w:r>
      <w:r>
        <w:t>transition.</w:t>
      </w:r>
      <w:r w:rsidR="003E3429" w:rsidRPr="00057254">
        <w:t xml:space="preserve"> These findings </w:t>
      </w:r>
      <w:r w:rsidRPr="006953A3">
        <w:t>underscore</w:t>
      </w:r>
      <w:r w:rsidR="003E3429" w:rsidRPr="00057254">
        <w:t xml:space="preserve"> the </w:t>
      </w:r>
      <w:r w:rsidRPr="006953A3">
        <w:t>multifaceted</w:t>
      </w:r>
      <w:r w:rsidR="003E3429" w:rsidRPr="00057254">
        <w:t xml:space="preserve"> nature of social capital</w:t>
      </w:r>
      <w:r w:rsidRPr="006953A3">
        <w:t xml:space="preserve"> and</w:t>
      </w:r>
      <w:r w:rsidR="003E3429" w:rsidRPr="00057254">
        <w:t xml:space="preserve"> its </w:t>
      </w:r>
      <w:r w:rsidRPr="006953A3">
        <w:t>critical role</w:t>
      </w:r>
      <w:r w:rsidR="003E3429" w:rsidRPr="00057254">
        <w:t xml:space="preserve"> in </w:t>
      </w:r>
      <w:r w:rsidRPr="006953A3">
        <w:t>understanding</w:t>
      </w:r>
      <w:r w:rsidR="003E3429" w:rsidRPr="00057254">
        <w:t xml:space="preserve"> its origins and effects.</w:t>
      </w:r>
      <w:r>
        <w:t xml:space="preserve"> </w:t>
      </w:r>
    </w:p>
    <w:p w14:paraId="7B8102D5" w14:textId="73783F9F" w:rsidR="007C4473" w:rsidRPr="004A7914" w:rsidRDefault="00860806" w:rsidP="00437C28">
      <w:pPr>
        <w:spacing w:before="240" w:line="480" w:lineRule="auto"/>
        <w:rPr>
          <w:rFonts w:ascii="Aptos" w:hAnsi="Aptos"/>
          <w:sz w:val="22"/>
          <w14:ligatures w14:val="standardContextual"/>
        </w:rPr>
      </w:pPr>
      <w:r w:rsidRPr="00057254">
        <w:rPr>
          <w:b/>
          <w:bCs/>
        </w:rPr>
        <w:t>Keywords:</w:t>
      </w:r>
      <w:r w:rsidRPr="00057254">
        <w:t xml:space="preserve"> Social capital; geography of discontent; anti</w:t>
      </w:r>
      <w:r w:rsidR="000E41B2">
        <w:t>system</w:t>
      </w:r>
      <w:r w:rsidRPr="00057254">
        <w:t>; territorial inequalities</w:t>
      </w:r>
    </w:p>
    <w:p w14:paraId="715CCFE3" w14:textId="3BC65C15" w:rsidR="00437C28" w:rsidRPr="00057254" w:rsidRDefault="00437C28" w:rsidP="00437C28">
      <w:pPr>
        <w:spacing w:line="480" w:lineRule="auto"/>
        <w:rPr>
          <w:rFonts w:eastAsiaTheme="minorHAnsi"/>
          <w:b/>
          <w:bCs/>
          <w:kern w:val="2"/>
          <w:lang w:eastAsia="en-US"/>
          <w14:ligatures w14:val="standardContextual"/>
        </w:rPr>
      </w:pPr>
    </w:p>
    <w:p w14:paraId="52321FA0" w14:textId="77777777" w:rsidR="00437C28" w:rsidRPr="00057254" w:rsidRDefault="00437C28">
      <w:pPr>
        <w:rPr>
          <w:rFonts w:eastAsiaTheme="minorHAnsi"/>
          <w:b/>
          <w:bCs/>
          <w:kern w:val="2"/>
          <w:lang w:eastAsia="en-US"/>
          <w14:ligatures w14:val="standardContextual"/>
        </w:rPr>
      </w:pPr>
      <w:r w:rsidRPr="00057254">
        <w:rPr>
          <w:b/>
          <w:bCs/>
        </w:rPr>
        <w:br w:type="page"/>
      </w:r>
    </w:p>
    <w:p w14:paraId="7721226E" w14:textId="51234C47" w:rsidR="00860806" w:rsidRPr="004A7914" w:rsidRDefault="00860806" w:rsidP="00437C28">
      <w:pPr>
        <w:pStyle w:val="ListParagraph"/>
        <w:numPr>
          <w:ilvl w:val="0"/>
          <w:numId w:val="5"/>
        </w:numPr>
        <w:spacing w:line="480" w:lineRule="auto"/>
        <w:rPr>
          <w:b/>
        </w:rPr>
      </w:pPr>
      <w:r w:rsidRPr="00057254">
        <w:rPr>
          <w:rFonts w:ascii="Times New Roman" w:hAnsi="Times New Roman" w:cs="Times New Roman"/>
          <w:b/>
          <w:bCs/>
        </w:rPr>
        <w:lastRenderedPageBreak/>
        <w:t>INTRODUCTION</w:t>
      </w:r>
    </w:p>
    <w:p w14:paraId="78DF3D3F" w14:textId="5478727D" w:rsidR="0077464D" w:rsidRPr="00CA03AB" w:rsidRDefault="007618B3" w:rsidP="00CA03AB">
      <w:pPr>
        <w:spacing w:before="120" w:line="480" w:lineRule="auto"/>
      </w:pPr>
      <w:r w:rsidRPr="00CA03AB">
        <w:t xml:space="preserve">Social capital has </w:t>
      </w:r>
      <w:r w:rsidR="003A2550" w:rsidRPr="00CA03AB">
        <w:t>long</w:t>
      </w:r>
      <w:r w:rsidRPr="00CA03AB">
        <w:t xml:space="preserve"> been recognised as a crucial </w:t>
      </w:r>
      <w:r w:rsidR="003A2550" w:rsidRPr="00CA03AB">
        <w:t>element</w:t>
      </w:r>
      <w:r w:rsidRPr="00CA03AB">
        <w:t xml:space="preserve"> in assessing the</w:t>
      </w:r>
      <w:r w:rsidR="006953A3" w:rsidRPr="00CA03AB">
        <w:t xml:space="preserve"> health and</w:t>
      </w:r>
      <w:r w:rsidRPr="00CA03AB">
        <w:t xml:space="preserve"> vitality of democratic systems and </w:t>
      </w:r>
      <w:r w:rsidR="003A2550" w:rsidRPr="00CA03AB">
        <w:t>society</w:t>
      </w:r>
      <w:r w:rsidR="006953A3" w:rsidRPr="00CA03AB">
        <w:t xml:space="preserve"> at large</w:t>
      </w:r>
      <w:r w:rsidR="003A2550" w:rsidRPr="00CA03AB">
        <w:t xml:space="preserve">. </w:t>
      </w:r>
      <w:r w:rsidR="006953A3" w:rsidRPr="00CA03AB">
        <w:t>In recent years, c</w:t>
      </w:r>
      <w:r w:rsidR="003A2550" w:rsidRPr="00CA03AB">
        <w:t>oncerns have grown</w:t>
      </w:r>
      <w:r w:rsidRPr="00CA03AB">
        <w:t xml:space="preserve"> over </w:t>
      </w:r>
      <w:r w:rsidR="006953A3" w:rsidRPr="00CA03AB">
        <w:t>the health of democracy as voters across the democratic world increasingly turn to populist and/or anti-</w:t>
      </w:r>
      <w:r w:rsidR="00F73919">
        <w:t xml:space="preserve">establishment </w:t>
      </w:r>
      <w:r w:rsidR="006953A3" w:rsidRPr="00CA03AB">
        <w:t xml:space="preserve">options. </w:t>
      </w:r>
      <w:r w:rsidR="0077464D" w:rsidRPr="00CA03AB">
        <w:t xml:space="preserve">In electoral terms, social capital has been viewed as a catalyst for political engagement and voting behaviours, primarily through its influence on civic participation and trust </w:t>
      </w:r>
      <w:r w:rsidR="00C400FE">
        <w:fldChar w:fldCharType="begin"/>
      </w:r>
      <w:r w:rsidR="00C400FE">
        <w:instrText xml:space="preserve"> ADDIN ZOTERO_ITEM CSL_CITATION {"citationID":"NtyJgBHj","properties":{"formattedCitation":"(Coleman, 1988; Putnam, 1995, 2000)","plainCitation":"(Coleman, 1988; Putnam, 1995, 2000)","noteIndex":0},"citationItems":[{"id":497,"uris":["http://zotero.org/users/3528215/items/GGP8NAK5"],"itemData":{"id":497,"type":"article-journal","abstract":"In this paper, the concept of social capital is introduced and illustrated, its forms are described, the social structural conditions under which it arises are examined, and it is used in an analysis of dropouts from high school. Use of the concept of social capital is part of a general theoretical strategy discussed in the paper: taking rational action as a starting point but rejecting the extreme individualistic premises that often accompany it. The conception of social capital as a resource for action is one way of introducing social structure into the rational action paradigm. Three forms of social capital are examined: obligations and expectations, information channels, and social norms. The role of closure in the social structure in facilitating the first and third of these forms of social capital is described. An analysis of the effect of the lack of social capital available to high school sophomores on dropping out of school before graduation is carried out. The effect of social capital within the family and in the community outside the family is examined.","archive":"JSTOR","container-title":"American Journal of Sociology","ISSN":"00029602, 15375390","note":"publisher: University of Chicago Press","page":"S95-S120","title":"Social Capital in the Creation of Human Capital","volume":"94","author":[{"family":"Coleman","given":"James S."}],"issued":{"date-parts":[["1988"]]},"citation-key":"coleman1988"}},{"id":341,"uris":["http://zotero.org/users/3528215/items/UQM7RZKF"],"itemData":{"id":341,"type":"article-journal","container-title":"PS: Political Science and Politics","DOI":"10.2307/420517","ISSN":"10490965, 15375935","issue":"4","journalAbbreviation":"PS: Political Science and Politics","page":"664-683","title":"Tuning In, Tuning Out: The Strange Disappearance of Social Capital in America","volume":"28","author":[{"family":"Putnam","given":"Robert D."}],"issued":{"date-parts":[["1995"]]},"citation-key":"putnam1995"}},{"id":1667,"uris":["http://zotero.org/users/3528215/items/S5RQX8MB"],"itemData":{"id":1667,"type":"book","event-place":"New York","publisher":"Simon &amp; Schuster","publisher-place":"New York","title":"Bowling Alone: The Collapse and Revival of American Community","author":[{"family":"Putnam","given":"Robert D."}],"issued":{"date-parts":[["2000"]]},"citation-key":"putnam2000"}}],"schema":"https://github.com/citation-style-language/schema/raw/master/csl-citation.json"} </w:instrText>
      </w:r>
      <w:r w:rsidR="00C400FE">
        <w:fldChar w:fldCharType="separate"/>
      </w:r>
      <w:r w:rsidR="00C400FE">
        <w:rPr>
          <w:noProof/>
        </w:rPr>
        <w:t>(Coleman, 1988; Putnam, 1995, 2000)</w:t>
      </w:r>
      <w:r w:rsidR="00C400FE">
        <w:fldChar w:fldCharType="end"/>
      </w:r>
      <w:r w:rsidR="0077464D" w:rsidRPr="00CA03AB">
        <w:t>. Yet, although social capital is typically seen as a positive counterforce against populist movements, some studies have highlighted its dual nature, suggesting that under certain conditions, high levels of social capital might foster anti-establishment sentiments</w:t>
      </w:r>
      <w:r w:rsidR="00C400FE">
        <w:t xml:space="preserve"> </w:t>
      </w:r>
      <w:r w:rsidR="00C400FE">
        <w:fldChar w:fldCharType="begin"/>
      </w:r>
      <w:r w:rsidR="00C400FE">
        <w:instrText xml:space="preserve"> ADDIN ZOTERO_ITEM CSL_CITATION {"citationID":"vAvQWdjR","properties":{"formattedCitation":"(Fitzgerald &amp; Lawrence, 2011; Rodr\\uc0\\u237{}guez-Pose et al., 2021)","plainCitation":"(Fitzgerald &amp; Lawrence, 2011; Rodríguez-Pose et al., 2021)","noteIndex":0},"citationItems":[{"id":1615,"uris":["http://zotero.org/users/3528215/items/2RDK7TSB"],"itemData":{"id":1615,"type":"article-journal","abstract":"Radical right parties have become effective electoral competitors in many parts of Western Europe yet failed to achieve success in others. Much recent scholarship seeks to understand variation in radical right support. Here, we argue that local social cohesion boosts these parties’ vote shares. We use Swiss census data at the municipal level to measure local cohesion, drawing on indicators of residents’ commuting patterns, linguistic similarities and home ownership. Regression analysis shows that social cohesion is a positive predictor of local level support for the Swiss People’s Party, but not for any other major party. Hierarchical logit models combining aggregate cohesion measures with survey data demonstrate this contextual effect on individuals’ vote choices.","container-title":"Electoral Studies","DOI":"10.1016/j.electstud.2011.08.004","ISSN":"0261-3794","issue":"4","journalAbbreviation":"Electoral Studies","page":"834-847","title":"Local cohesion and radical right support: The case of the Swiss People’s Party","volume":"30","author":[{"family":"Fitzgerald","given":"Jennifer"},{"family":"Lawrence","given":"Duncan"}],"issued":{"date-parts":[["2011",12,1]]},"citation-key":"fitzgerald2011"}},{"id":676,"uris":["http://zotero.org/users/3528215/items/4UR4ENMT"],"itemData":{"id":676,"type":"article-journal","abstract":"In 2000, Robert Putnam forecast that United States (US) democracy was at risk from the twin challenges of declining civic engagement and rising interpersonal inequality. Sixteen years later, his predictions were vindicated by the election of Donald Trump as president of the US. This paper analyses the extent to which the 2016 election of Donald Trump—and his failed re-election bid in 2020—have been related to levels of social capital and interpersonal inequalities. We posit an alternative: that the rise in votes for Trump has been the result of long-term economic and population decline in areas with strong social capital. This hypothesis is confirmed by the econometric analysis conducted for US counties. Long-term declines in employment and population—rather than in earnings, salaries, or wages—in places with relatively strong social capital propelled Donald Trump to the presidency and almost secured his re-election. By contrast, low social capital and high interpersonal inequality were not connected to a surge in support for Trump. These results are robust to the introduction of control variables and different inequality measures. The analysis also shows that the discontent at the base of the Trump margin is not just a consequence of the 2008 crisis but had been brewing for a long time. Places in the US that remained cohesive but witnessed an enduring decline are no longer bowling alone, they have golfed with Trump and will, in all likelihood, continue to golf with Trumpism or other forms of populism.","container-title":"Cambridge Journal of Regions, Economy and Society","DOI":"10.1093/cjres/rsab026","ISSN":"1752-1378","issue":"3","journalAbbreviation":"Cambridge Journal of Regions, Economy and Society","page":"457-481","title":"Golfing with Trump. Social capital, decline, inequality, and the rise of populism in the US","volume":"14","author":[{"family":"Rodríguez-Pose","given":"Andrés"},{"family":"Lee","given":"Neil"},{"family":"Lipp","given":"Cornelius"}],"issued":{"date-parts":[["2021",11,1]]},"citation-key":"rodriguez-pose2021"}}],"schema":"https://github.com/citation-style-language/schema/raw/master/csl-citation.json"} </w:instrText>
      </w:r>
      <w:r w:rsidR="00C400FE">
        <w:fldChar w:fldCharType="separate"/>
      </w:r>
      <w:r w:rsidR="00C400FE" w:rsidRPr="00C400FE">
        <w:t>(Fitzgerald &amp; Lawrence, 2011; Rodríguez-Pose et al., 2021)</w:t>
      </w:r>
      <w:r w:rsidR="00C400FE">
        <w:fldChar w:fldCharType="end"/>
      </w:r>
      <w:r w:rsidR="0077464D" w:rsidRPr="00CA03AB">
        <w:t xml:space="preserve">, and could be at the centre of the rise of the populist wave gripping many Western countries. </w:t>
      </w:r>
    </w:p>
    <w:p w14:paraId="57F99DAD" w14:textId="21BCB1B6" w:rsidR="00AB5846" w:rsidRPr="00057254" w:rsidRDefault="0077464D" w:rsidP="00324405">
      <w:pPr>
        <w:spacing w:line="480" w:lineRule="auto"/>
        <w:ind w:firstLine="357"/>
      </w:pPr>
      <w:r w:rsidRPr="00CA03AB">
        <w:t>Foundational</w:t>
      </w:r>
      <w:r w:rsidR="00AB5846" w:rsidRPr="00057254">
        <w:t xml:space="preserve"> studies of social capital</w:t>
      </w:r>
      <w:r w:rsidRPr="00CA03AB">
        <w:t xml:space="preserve"> reveal</w:t>
      </w:r>
      <w:r w:rsidR="00AB5846" w:rsidRPr="00057254">
        <w:t xml:space="preserve"> that the concept extends beyond a single dimension</w:t>
      </w:r>
      <w:r w:rsidRPr="00CA03AB">
        <w:t>, comprising a variety</w:t>
      </w:r>
      <w:r w:rsidR="00AB5846" w:rsidRPr="00057254">
        <w:t xml:space="preserve"> of indicators that impact </w:t>
      </w:r>
      <w:r w:rsidRPr="00CA03AB">
        <w:t>different</w:t>
      </w:r>
      <w:r w:rsidR="00AB5846" w:rsidRPr="00057254">
        <w:t xml:space="preserve"> aspects of social capital. This research adopts </w:t>
      </w:r>
      <w:r w:rsidR="00C400FE">
        <w:t>the well-known</w:t>
      </w:r>
      <w:r w:rsidRPr="00CA03AB">
        <w:t xml:space="preserve"> </w:t>
      </w:r>
      <w:r w:rsidR="00AB5846" w:rsidRPr="00057254">
        <w:t>distinction between bonding and bridging social capital, hypothesi</w:t>
      </w:r>
      <w:r w:rsidR="007C4473" w:rsidRPr="00057254">
        <w:t>s</w:t>
      </w:r>
      <w:r w:rsidR="00AB5846" w:rsidRPr="00057254">
        <w:t xml:space="preserve">ing that each type </w:t>
      </w:r>
      <w:r w:rsidRPr="00CA03AB">
        <w:t xml:space="preserve">of social capital </w:t>
      </w:r>
      <w:r w:rsidR="00AB5846" w:rsidRPr="00057254">
        <w:t xml:space="preserve">has distinct effects on </w:t>
      </w:r>
      <w:r w:rsidRPr="00CA03AB">
        <w:t>voting preferences of individuals.</w:t>
      </w:r>
      <w:r w:rsidR="00AB5846" w:rsidRPr="00057254">
        <w:t xml:space="preserve"> The aim is to explore the roles of different </w:t>
      </w:r>
      <w:r w:rsidRPr="00CA03AB">
        <w:t xml:space="preserve">forms of </w:t>
      </w:r>
      <w:r w:rsidR="00AB5846" w:rsidRPr="00057254">
        <w:t xml:space="preserve">social capital in either reinforcing or undermining </w:t>
      </w:r>
      <w:r w:rsidR="004E6725">
        <w:t xml:space="preserve">electoral </w:t>
      </w:r>
      <w:r w:rsidR="00AB5846" w:rsidRPr="00057254">
        <w:t xml:space="preserve">support for </w:t>
      </w:r>
      <w:r w:rsidR="009E288A">
        <w:t>anti</w:t>
      </w:r>
      <w:r w:rsidR="000E41B2">
        <w:t>system</w:t>
      </w:r>
      <w:r w:rsidR="00AB5846" w:rsidRPr="00057254">
        <w:t xml:space="preserve"> narratives in </w:t>
      </w:r>
      <w:r w:rsidRPr="00CA03AB">
        <w:t>specific</w:t>
      </w:r>
      <w:r w:rsidR="00AB5846" w:rsidRPr="00057254">
        <w:t xml:space="preserve"> settings.</w:t>
      </w:r>
      <w:r w:rsidRPr="00CA03AB">
        <w:t xml:space="preserve">  </w:t>
      </w:r>
    </w:p>
    <w:p w14:paraId="036A8FCA" w14:textId="2F696EA5" w:rsidR="00185545" w:rsidRPr="00CA03AB" w:rsidRDefault="003A2550" w:rsidP="00324405">
      <w:pPr>
        <w:spacing w:line="480" w:lineRule="auto"/>
        <w:ind w:firstLine="357"/>
      </w:pPr>
      <w:r w:rsidRPr="00CA03AB">
        <w:t>Drawing on</w:t>
      </w:r>
      <w:r w:rsidR="007618B3" w:rsidRPr="00CA03AB">
        <w:t xml:space="preserve"> data from </w:t>
      </w:r>
      <w:r w:rsidRPr="00CA03AB">
        <w:t xml:space="preserve">the </w:t>
      </w:r>
      <w:r w:rsidR="007618B3" w:rsidRPr="00CA03AB">
        <w:t xml:space="preserve">META </w:t>
      </w:r>
      <w:r w:rsidRPr="00CA03AB">
        <w:t xml:space="preserve">database </w:t>
      </w:r>
      <w:r w:rsidR="007618B3" w:rsidRPr="00CA03AB">
        <w:t xml:space="preserve">and </w:t>
      </w:r>
      <w:r w:rsidRPr="00CA03AB">
        <w:t xml:space="preserve">employing the </w:t>
      </w:r>
      <w:r w:rsidR="007618B3" w:rsidRPr="00CA03AB">
        <w:t xml:space="preserve">methodologies </w:t>
      </w:r>
      <w:r w:rsidRPr="00CA03AB">
        <w:t>recently developed</w:t>
      </w:r>
      <w:r w:rsidR="007618B3" w:rsidRPr="00CA03AB">
        <w:t xml:space="preserve"> by Chetty et al. </w:t>
      </w:r>
      <w:r w:rsidR="00C400FE">
        <w:fldChar w:fldCharType="begin"/>
      </w:r>
      <w:r w:rsidR="00C400FE">
        <w:instrText xml:space="preserve"> ADDIN ZOTERO_ITEM CSL_CITATION {"citationID":"VjLOqT4Y","properties":{"formattedCitation":"(Chetty et al., 2022a, 2022b)","plainCitation":"(Chetty et al., 2022a, 2022b)","noteIndex":0},"citationItems":[{"id":492,"uris":["http://zotero.org/users/3528215/items/4ULW9B96"],"itemData":{"id":492,"type":"article-journal","abstract":"Social capital—the strength of an individual’s social network and community—has been identified as a potential determinant of outcomes ranging from education to health1–8. However, efforts to understand what types of social capital matter for these outcomes have been hindered by a lack of social network data. Here, in the first of a pair of papers9, we use data on 21 billion friendships from Facebook to study social capital. We measure and analyse three types of social capital by ZIP (postal) code in the United States: (1) connectedness between different types of people, such as those with low versus high socioeconomic status (SES); (2) social cohesion, such as the extent of cliques in friendship networks; and (3) civic engagement, such as rates of volunteering. These measures vary substantially across areas, but are not highly correlated with each other. We demonstrate the importance of distinguishing these forms of social capital by analysing their associations with economic mobility across areas. The share of high-SES friends among individuals with low SES—which we term economic connectedness—is among the strongest predictors of upward income mobility identified to date10,11. Other social capital measures are not strongly associated with economic mobility. If children with low-SES parents were to grow up in counties with economic connectedness comparable to that of the average child with high-SES parents, their incomes in adulthood would increase by 20% on average. Differences in economic connectedness can explain well-known relationships between upward income mobility and racial segregation, poverty rates, and inequality12–14. To support further research and policy interventions, we publicly release privacy-protected statistics on social capital by ZIP code at https://www.socialcapital.org.","container-title":"Nature","DOI":"10.1038/s41586-022-04996-4","ISSN":"1476-4687","issue":"7921","journalAbbreviation":"Nature","page":"108-121","title":"Social capital I: measurement and associations with economic mobility","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id":494,"uris":["http://zotero.org/users/3528215/items/K7RHZKNC"],"itemData":{"id":494,"type":"article-journal","abstract":"Low levels of social interaction across class lines have generated widespread concern1–4 and are associated with worse outcomes, such as lower rates of upward income mobility4–7. Here we analyse the determinants of cross-class interaction using data from Facebook, building on the analysis in our companion paper7. We show that about half of the social disconnection across socioeconomic lines—measured as the difference in the share of high-socioeconomic status (SES) friends between people with low and high SES—is explained by differences in exposure to people with high SES in groups such as schools and religious organizations. The other half is explained by friending bias—the tendency for people with low SES to befriend people with high SES at lower rates even conditional on exposure. Friending bias is shaped by the structure of the groups in which people interact. For example, friending bias is higher in larger and more diverse groups and lower in religious organizations than in schools and workplaces. Distinguishing exposure from friending bias is helpful for identifying interventions to increase cross-SES friendships (economic connectedness). Using fluctuations in the share of students with high SES across high school cohorts, we show that increases in high-SES exposure lead low-SES people to form more friendships with high-SES people in schools that exhibit low levels of friending bias. Thus, socioeconomic integration can increase economic connectedness in communities in which friending bias is low. By contrast, when friending bias is high, increasing cross-SES interactions among existing members may be necessary to increase economic connectedness. To support such efforts, we release privacy-protected statistics on economic connectedness, exposure and friending bias for each ZIP (postal) code, high school and college in the United States at https://www.socialcapital.org.","container-title":"Nature","DOI":"10.1038/s41586-022-04997-3","ISSN":"1476-4687","issue":"7921","journalAbbreviation":"Nature","page":"122-134","title":"Social capital II: determinants of economic connectedness","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a"}}],"schema":"https://github.com/citation-style-language/schema/raw/master/csl-citation.json"} </w:instrText>
      </w:r>
      <w:r w:rsidR="00C400FE">
        <w:fldChar w:fldCharType="separate"/>
      </w:r>
      <w:r w:rsidR="00C400FE">
        <w:rPr>
          <w:noProof/>
        </w:rPr>
        <w:t>(Chetty et al., 2022a, 2022b)</w:t>
      </w:r>
      <w:r w:rsidR="00C400FE">
        <w:fldChar w:fldCharType="end"/>
      </w:r>
      <w:r w:rsidR="007618B3" w:rsidRPr="00CA03AB">
        <w:t>,</w:t>
      </w:r>
      <w:r w:rsidR="0077464D" w:rsidRPr="00CA03AB">
        <w:t xml:space="preserve"> we conceptualise </w:t>
      </w:r>
      <w:r w:rsidR="007618B3" w:rsidRPr="00CA03AB">
        <w:t xml:space="preserve">social capital across three dimensions: </w:t>
      </w:r>
      <w:r w:rsidR="0077464D" w:rsidRPr="00CA03AB">
        <w:t xml:space="preserve">a) </w:t>
      </w:r>
      <w:r w:rsidR="007618B3" w:rsidRPr="00CA03AB">
        <w:t xml:space="preserve">social connectedness, </w:t>
      </w:r>
      <w:r w:rsidRPr="00CA03AB">
        <w:t xml:space="preserve">which gauges interactions among individuals from diverse socioeconomic backgrounds; </w:t>
      </w:r>
      <w:r w:rsidR="0077464D" w:rsidRPr="00CA03AB">
        <w:t xml:space="preserve">b) </w:t>
      </w:r>
      <w:r w:rsidR="007618B3" w:rsidRPr="00CA03AB">
        <w:t xml:space="preserve">social cohesion, </w:t>
      </w:r>
      <w:r w:rsidRPr="00CA03AB">
        <w:t xml:space="preserve">which is characterised by clusters of </w:t>
      </w:r>
      <w:r w:rsidR="00B104C7">
        <w:t xml:space="preserve">direct </w:t>
      </w:r>
      <w:r w:rsidRPr="00CA03AB">
        <w:t xml:space="preserve">friendships and social networks; </w:t>
      </w:r>
      <w:r w:rsidR="007618B3" w:rsidRPr="00CA03AB">
        <w:t xml:space="preserve">and </w:t>
      </w:r>
      <w:r w:rsidR="0077464D" w:rsidRPr="00CA03AB">
        <w:t xml:space="preserve">c) </w:t>
      </w:r>
      <w:r w:rsidR="007618B3" w:rsidRPr="00CA03AB">
        <w:t>civic engagement</w:t>
      </w:r>
      <w:r w:rsidRPr="00CA03AB">
        <w:t xml:space="preserve">, which is </w:t>
      </w:r>
      <w:r w:rsidR="0077464D" w:rsidRPr="00CA03AB">
        <w:t xml:space="preserve">denoted </w:t>
      </w:r>
      <w:r w:rsidRPr="00CA03AB">
        <w:t xml:space="preserve">by volunteering rates and the presence of civic organisations within a community. </w:t>
      </w:r>
      <w:r w:rsidR="0077464D" w:rsidRPr="00CA03AB">
        <w:t>S</w:t>
      </w:r>
      <w:r w:rsidRPr="00CA03AB">
        <w:t>ocial</w:t>
      </w:r>
      <w:r w:rsidR="007618B3" w:rsidRPr="00CA03AB">
        <w:t xml:space="preserve"> cohesion and civic engagement</w:t>
      </w:r>
      <w:r w:rsidR="0077464D" w:rsidRPr="00CA03AB">
        <w:t xml:space="preserve"> are indicative of </w:t>
      </w:r>
      <w:r w:rsidR="007618B3" w:rsidRPr="00CA03AB">
        <w:t xml:space="preserve">bonding social capital, </w:t>
      </w:r>
      <w:r w:rsidR="0077464D" w:rsidRPr="00CA03AB">
        <w:lastRenderedPageBreak/>
        <w:t>strengthening networks within homogeneous communities</w:t>
      </w:r>
      <w:r w:rsidR="007618B3" w:rsidRPr="00CA03AB">
        <w:t xml:space="preserve">. </w:t>
      </w:r>
      <w:r w:rsidR="00185545" w:rsidRPr="00CA03AB">
        <w:t xml:space="preserve">Conversely, social connectedness represents bridging social capital, characterised by diversity and interactions between different communities. </w:t>
      </w:r>
    </w:p>
    <w:p w14:paraId="0D717CB7" w14:textId="42C66324" w:rsidR="0044417F" w:rsidRPr="00057254" w:rsidRDefault="006301C0" w:rsidP="00324405">
      <w:pPr>
        <w:spacing w:line="480" w:lineRule="auto"/>
        <w:ind w:firstLine="357"/>
      </w:pPr>
      <w:r>
        <w:t xml:space="preserve">Recent </w:t>
      </w:r>
      <w:r w:rsidR="00185545" w:rsidRPr="00CA03AB">
        <w:t>research suggests</w:t>
      </w:r>
      <w:r w:rsidR="00E6071B" w:rsidRPr="00057254">
        <w:t xml:space="preserve"> that the rise of </w:t>
      </w:r>
      <w:r>
        <w:t>antisystem</w:t>
      </w:r>
      <w:r w:rsidR="00E6071B" w:rsidRPr="00057254">
        <w:t xml:space="preserve"> narratives can </w:t>
      </w:r>
      <w:r w:rsidR="003A2550" w:rsidRPr="00CA03AB">
        <w:t xml:space="preserve">often </w:t>
      </w:r>
      <w:r w:rsidR="00E6071B" w:rsidRPr="00057254">
        <w:t xml:space="preserve">be traced </w:t>
      </w:r>
      <w:r w:rsidR="003A2550" w:rsidRPr="00CA03AB">
        <w:t xml:space="preserve">back </w:t>
      </w:r>
      <w:r w:rsidR="00E6071B" w:rsidRPr="00057254">
        <w:t xml:space="preserve">to </w:t>
      </w:r>
      <w:r w:rsidR="003A2550" w:rsidRPr="00CA03AB">
        <w:t>persistent</w:t>
      </w:r>
      <w:r w:rsidR="00E6071B" w:rsidRPr="00057254">
        <w:t xml:space="preserve"> economic and demographic </w:t>
      </w:r>
      <w:r w:rsidR="003A2550" w:rsidRPr="00CA03AB">
        <w:t>decline</w:t>
      </w:r>
      <w:r w:rsidR="00E6071B" w:rsidRPr="00057254">
        <w:t xml:space="preserve"> in areas </w:t>
      </w:r>
      <w:r w:rsidR="007618B3" w:rsidRPr="00CA03AB">
        <w:t xml:space="preserve">with </w:t>
      </w:r>
      <w:r w:rsidR="003A2550" w:rsidRPr="00CA03AB">
        <w:t>high</w:t>
      </w:r>
      <w:r w:rsidR="00E6071B" w:rsidRPr="00057254">
        <w:t xml:space="preserve"> levels of social capital</w:t>
      </w:r>
      <w:r w:rsidR="003F32FE">
        <w:t xml:space="preserve"> </w:t>
      </w:r>
      <w:r w:rsidR="003F32FE">
        <w:fldChar w:fldCharType="begin"/>
      </w:r>
      <w:r w:rsidR="00EC4599">
        <w:instrText xml:space="preserve"> ADDIN ZOTERO_ITEM CSL_CITATION {"citationID":"4Ne0UrZo","properties":{"formattedCitation":"(Rodr\\uc0\\u237{}guez-Pose et al., 2024)","plainCitation":"(Rodríguez-Pose et al., 2024)","dontUpdate":true,"noteIndex":0},"citationItems":[{"id":1705,"uris":["http://zotero.org/users/3528215/items/9CS8LM39"],"itemData":{"id":1705,"type":"article-journal","container-title":"Economic Geography","DOI":"10.1080/00130095.2024.2337657","ISSN":"0013-0095","issue":"3","journalAbbreviation":"Economic Geography","note":"publisher: Routledge","page":"213-245","title":"The Geography of EU Discontent and the Regional Development Trap","volume":"100","author":[{"family":"Rodríguez-Pose","given":"Andrés"},{"family":"Dijkstra","given":"Lewis"},{"family":"Poelman","given":"Hugo"}],"issued":{"date-parts":[["2024",5,3]]},"citation-key":"rodriguez-pose2024"}}],"schema":"https://github.com/citation-style-language/schema/raw/master/csl-citation.json"} </w:instrText>
      </w:r>
      <w:r w:rsidR="003F32FE">
        <w:fldChar w:fldCharType="separate"/>
      </w:r>
      <w:r w:rsidR="003F32FE" w:rsidRPr="003F32FE">
        <w:t>(</w:t>
      </w:r>
      <w:r w:rsidR="003F32FE">
        <w:t xml:space="preserve">e.g. </w:t>
      </w:r>
      <w:r w:rsidR="003F32FE" w:rsidRPr="003F32FE">
        <w:t>Rodríguez-Pose et al., 2024)</w:t>
      </w:r>
      <w:r w:rsidR="003F32FE">
        <w:fldChar w:fldCharType="end"/>
      </w:r>
      <w:r w:rsidR="007618B3" w:rsidRPr="00CA03AB">
        <w:t>.</w:t>
      </w:r>
      <w:r w:rsidR="00185545" w:rsidRPr="00CA03AB">
        <w:t xml:space="preserve"> We</w:t>
      </w:r>
      <w:r w:rsidR="003A2550" w:rsidRPr="00CA03AB">
        <w:t>, however,</w:t>
      </w:r>
      <w:r w:rsidR="00185545" w:rsidRPr="00CA03AB">
        <w:t xml:space="preserve"> posit that, although economic decline is a crucial driver of electoral support for more extreme options</w:t>
      </w:r>
      <w:r w:rsidR="00E6071B" w:rsidRPr="00057254">
        <w:t xml:space="preserve">, this </w:t>
      </w:r>
      <w:r w:rsidR="004E6725">
        <w:t xml:space="preserve">electoral </w:t>
      </w:r>
      <w:r w:rsidR="00185545" w:rsidRPr="00CA03AB">
        <w:t xml:space="preserve">support is fundamentally mediated by </w:t>
      </w:r>
      <w:r w:rsidR="00E6071B" w:rsidRPr="00057254">
        <w:t xml:space="preserve">the relevance </w:t>
      </w:r>
      <w:r w:rsidR="00185545" w:rsidRPr="00CA03AB">
        <w:t>and type</w:t>
      </w:r>
      <w:r w:rsidR="007618B3" w:rsidRPr="00CA03AB">
        <w:t xml:space="preserve"> </w:t>
      </w:r>
      <w:r w:rsidR="00E6071B" w:rsidRPr="00057254">
        <w:t xml:space="preserve">of social capital </w:t>
      </w:r>
      <w:r w:rsidR="00185545" w:rsidRPr="00CA03AB">
        <w:t>prevalent in each territory. Support for more extreme political options will</w:t>
      </w:r>
      <w:r w:rsidR="003A2550" w:rsidRPr="00CA03AB">
        <w:t xml:space="preserve"> differ</w:t>
      </w:r>
      <w:r w:rsidR="00E6071B" w:rsidRPr="00057254">
        <w:t xml:space="preserve"> depending on the specific </w:t>
      </w:r>
      <w:r w:rsidR="00E74B5B" w:rsidRPr="00057254">
        <w:t xml:space="preserve">type </w:t>
      </w:r>
      <w:r w:rsidR="00E6071B" w:rsidRPr="00057254">
        <w:t xml:space="preserve">of social capital </w:t>
      </w:r>
      <w:r w:rsidR="003A2550" w:rsidRPr="00CA03AB">
        <w:t>in question</w:t>
      </w:r>
      <w:r w:rsidR="007618B3" w:rsidRPr="00CA03AB">
        <w:t>.</w:t>
      </w:r>
      <w:r w:rsidR="00E6071B" w:rsidRPr="00057254">
        <w:t xml:space="preserve"> Using Donald </w:t>
      </w:r>
      <w:r w:rsidR="003A2550" w:rsidRPr="00CA03AB">
        <w:t>Trump’s</w:t>
      </w:r>
      <w:r w:rsidR="00E6071B" w:rsidRPr="00057254">
        <w:t xml:space="preserve"> electoral performance in the 2016 </w:t>
      </w:r>
      <w:r w:rsidR="003F32FE">
        <w:t xml:space="preserve">and 2020 </w:t>
      </w:r>
      <w:r w:rsidR="00E6071B" w:rsidRPr="00057254">
        <w:t>presidential election</w:t>
      </w:r>
      <w:r w:rsidR="003F32FE">
        <w:t>s</w:t>
      </w:r>
      <w:r w:rsidR="00E6071B" w:rsidRPr="00057254">
        <w:t xml:space="preserve"> as a case study, the </w:t>
      </w:r>
      <w:r w:rsidR="003A2550" w:rsidRPr="00CA03AB">
        <w:t>findings</w:t>
      </w:r>
      <w:r w:rsidR="00185545" w:rsidRPr="00CA03AB">
        <w:t xml:space="preserve"> of the analysis</w:t>
      </w:r>
      <w:r w:rsidR="003A2550" w:rsidRPr="00CA03AB">
        <w:t xml:space="preserve"> validate</w:t>
      </w:r>
      <w:r w:rsidR="00E6071B" w:rsidRPr="00057254">
        <w:t xml:space="preserve"> the hypotheses</w:t>
      </w:r>
      <w:r w:rsidR="003A2550" w:rsidRPr="00CA03AB">
        <w:t>: bonding</w:t>
      </w:r>
      <w:r w:rsidR="00402B05" w:rsidRPr="00057254">
        <w:t xml:space="preserve"> social capital is </w:t>
      </w:r>
      <w:r w:rsidR="007618B3" w:rsidRPr="00CA03AB">
        <w:t>positively associated</w:t>
      </w:r>
      <w:r w:rsidR="00402B05" w:rsidRPr="00057254">
        <w:t xml:space="preserve"> with </w:t>
      </w:r>
      <w:r w:rsidR="003A2550" w:rsidRPr="00CA03AB">
        <w:t>Trump’s</w:t>
      </w:r>
      <w:r w:rsidR="00402B05" w:rsidRPr="00057254">
        <w:t xml:space="preserve"> vote margins</w:t>
      </w:r>
      <w:r w:rsidR="00185545" w:rsidRPr="00CA03AB">
        <w:t xml:space="preserve"> </w:t>
      </w:r>
      <w:r w:rsidR="00402B05" w:rsidRPr="00057254">
        <w:t xml:space="preserve">—serving as a proxy for </w:t>
      </w:r>
      <w:r w:rsidR="00185545" w:rsidRPr="00CA03AB">
        <w:t>the rise of</w:t>
      </w:r>
      <w:r w:rsidR="007618B3" w:rsidRPr="00CA03AB">
        <w:t xml:space="preserve"> </w:t>
      </w:r>
      <w:r>
        <w:t>antisystem</w:t>
      </w:r>
      <w:r w:rsidR="00402B05" w:rsidRPr="00057254">
        <w:t xml:space="preserve"> </w:t>
      </w:r>
      <w:r w:rsidR="001C6824">
        <w:t>behaviours</w:t>
      </w:r>
      <w:r w:rsidR="00185545" w:rsidRPr="00CA03AB">
        <w:t xml:space="preserve"> in the US</w:t>
      </w:r>
      <w:r w:rsidR="003A2550" w:rsidRPr="00CA03AB">
        <w:t>—</w:t>
      </w:r>
      <w:r w:rsidR="00185545" w:rsidRPr="00CA03AB">
        <w:t xml:space="preserve"> </w:t>
      </w:r>
      <w:r w:rsidR="003A2550" w:rsidRPr="00CA03AB">
        <w:t>whereas</w:t>
      </w:r>
      <w:r w:rsidR="00185545" w:rsidRPr="00CA03AB">
        <w:t xml:space="preserve"> the presence of</w:t>
      </w:r>
      <w:r w:rsidR="00402B05" w:rsidRPr="00057254">
        <w:t xml:space="preserve"> bridging social capital </w:t>
      </w:r>
      <w:r w:rsidR="003A2550" w:rsidRPr="00CA03AB">
        <w:t>shows</w:t>
      </w:r>
      <w:r w:rsidR="00402B05" w:rsidRPr="00057254">
        <w:t xml:space="preserve"> a negative correlation</w:t>
      </w:r>
      <w:r w:rsidR="00185545" w:rsidRPr="00CA03AB">
        <w:t xml:space="preserve"> with additional support for Donald Trump</w:t>
      </w:r>
      <w:r w:rsidR="007618B3" w:rsidRPr="00CA03AB">
        <w:t xml:space="preserve">. </w:t>
      </w:r>
      <w:r w:rsidR="003A2550" w:rsidRPr="00CA03AB">
        <w:t>Thus</w:t>
      </w:r>
      <w:r w:rsidR="00402B05" w:rsidRPr="00057254">
        <w:t>, not all dimensions of social capital</w:t>
      </w:r>
      <w:r w:rsidR="003A2550" w:rsidRPr="00CA03AB">
        <w:t xml:space="preserve"> predispose a community to</w:t>
      </w:r>
      <w:r w:rsidR="00402B05" w:rsidRPr="00057254">
        <w:t xml:space="preserve"> antisystem political action</w:t>
      </w:r>
      <w:r w:rsidR="003A2550" w:rsidRPr="00CA03AB">
        <w:t>, but rather the presence of local, homogeneous networks</w:t>
      </w:r>
      <w:r w:rsidR="00402B05" w:rsidRPr="00057254">
        <w:t>.</w:t>
      </w:r>
    </w:p>
    <w:p w14:paraId="0E939459" w14:textId="364BF8AC" w:rsidR="003A2550" w:rsidRDefault="0044417F" w:rsidP="00C400FE">
      <w:pPr>
        <w:spacing w:before="120" w:line="480" w:lineRule="auto"/>
        <w:ind w:firstLine="357"/>
      </w:pPr>
      <w:r w:rsidRPr="00057254">
        <w:t xml:space="preserve">Through this </w:t>
      </w:r>
      <w:r w:rsidR="00185545" w:rsidRPr="00CA03AB">
        <w:t>research, we explore</w:t>
      </w:r>
      <w:r w:rsidRPr="00057254">
        <w:t xml:space="preserve"> the </w:t>
      </w:r>
      <w:r w:rsidR="00185545" w:rsidRPr="00CA03AB">
        <w:t>complex</w:t>
      </w:r>
      <w:r w:rsidRPr="00057254">
        <w:t xml:space="preserve"> interplay between social capital, territorial disparities, and </w:t>
      </w:r>
      <w:r w:rsidR="00B74273" w:rsidRPr="00057254">
        <w:t>support for antisystem narratives</w:t>
      </w:r>
      <w:r w:rsidR="00185545" w:rsidRPr="00CA03AB">
        <w:t>.</w:t>
      </w:r>
      <w:r w:rsidRPr="00057254">
        <w:t xml:space="preserve"> By </w:t>
      </w:r>
      <w:r w:rsidR="00B74273" w:rsidRPr="00057254">
        <w:t>distinguishing between bonding and bridging connections</w:t>
      </w:r>
      <w:r w:rsidRPr="00057254">
        <w:t xml:space="preserve">, </w:t>
      </w:r>
      <w:r w:rsidR="00185545" w:rsidRPr="00CA03AB">
        <w:t>our</w:t>
      </w:r>
      <w:r w:rsidRPr="00057254">
        <w:t xml:space="preserve"> aim is to unravel the influence of social capital on political dynamics across diverse territories.</w:t>
      </w:r>
      <w:r w:rsidR="00185545" w:rsidRPr="00CA03AB">
        <w:t xml:space="preserve">  </w:t>
      </w:r>
    </w:p>
    <w:p w14:paraId="26B70DD9" w14:textId="77777777" w:rsidR="00E912F7" w:rsidRDefault="00E912F7" w:rsidP="00C400FE">
      <w:pPr>
        <w:spacing w:before="120" w:line="480" w:lineRule="auto"/>
        <w:ind w:firstLine="357"/>
      </w:pPr>
    </w:p>
    <w:p w14:paraId="71081443" w14:textId="77777777" w:rsidR="00E912F7" w:rsidRDefault="00E912F7" w:rsidP="00C400FE">
      <w:pPr>
        <w:spacing w:before="120" w:line="480" w:lineRule="auto"/>
        <w:ind w:firstLine="357"/>
      </w:pPr>
    </w:p>
    <w:p w14:paraId="2B3E6E53" w14:textId="77777777" w:rsidR="00E912F7" w:rsidRPr="00057254" w:rsidDel="000C5163" w:rsidRDefault="00E912F7" w:rsidP="00C400FE">
      <w:pPr>
        <w:spacing w:before="120" w:line="480" w:lineRule="auto"/>
        <w:ind w:firstLine="357"/>
      </w:pPr>
    </w:p>
    <w:p w14:paraId="4EAEC677" w14:textId="77777777" w:rsidR="007618B3" w:rsidRPr="006953A3" w:rsidRDefault="003A2550" w:rsidP="006953A3">
      <w:pPr>
        <w:pStyle w:val="ListParagraph"/>
        <w:numPr>
          <w:ilvl w:val="0"/>
          <w:numId w:val="4"/>
        </w:numPr>
        <w:spacing w:before="240" w:line="480" w:lineRule="auto"/>
        <w:rPr>
          <w:b/>
        </w:rPr>
      </w:pPr>
      <w:r w:rsidRPr="00CA03AB">
        <w:rPr>
          <w:rFonts w:ascii="Times New Roman" w:hAnsi="Times New Roman" w:cs="Times New Roman"/>
          <w:b/>
          <w:bCs/>
        </w:rPr>
        <w:lastRenderedPageBreak/>
        <w:t>EXPLORING THE ROLE OF</w:t>
      </w:r>
      <w:r w:rsidR="007618B3" w:rsidRPr="00CA03AB">
        <w:rPr>
          <w:rFonts w:ascii="Times New Roman" w:hAnsi="Times New Roman" w:cs="Times New Roman"/>
          <w:b/>
        </w:rPr>
        <w:t xml:space="preserve"> SOCIAL CAPITAL </w:t>
      </w:r>
      <w:r w:rsidRPr="00CA03AB">
        <w:rPr>
          <w:rFonts w:ascii="Times New Roman" w:hAnsi="Times New Roman" w:cs="Times New Roman"/>
          <w:b/>
          <w:bCs/>
        </w:rPr>
        <w:t>IN</w:t>
      </w:r>
      <w:r w:rsidR="007618B3" w:rsidRPr="00CA03AB">
        <w:rPr>
          <w:rFonts w:ascii="Times New Roman" w:hAnsi="Times New Roman" w:cs="Times New Roman"/>
          <w:b/>
        </w:rPr>
        <w:t xml:space="preserve"> ANTISYSTEM NARRA</w:t>
      </w:r>
      <w:r w:rsidR="007618B3" w:rsidRPr="006953A3">
        <w:rPr>
          <w:rFonts w:ascii="Times New Roman" w:hAnsi="Times New Roman"/>
          <w:b/>
        </w:rPr>
        <w:t>TIVES</w:t>
      </w:r>
      <w:r w:rsidRPr="003A2550">
        <w:rPr>
          <w:rFonts w:ascii="Times New Roman" w:hAnsi="Times New Roman" w:cs="Times New Roman"/>
          <w:b/>
          <w:bCs/>
        </w:rPr>
        <w:t xml:space="preserve"> AND TERRITORIAL DISPARITIES</w:t>
      </w:r>
      <w:r w:rsidR="007618B3" w:rsidRPr="006953A3">
        <w:rPr>
          <w:rFonts w:ascii="Times New Roman" w:hAnsi="Times New Roman"/>
          <w:b/>
        </w:rPr>
        <w:t xml:space="preserve"> </w:t>
      </w:r>
    </w:p>
    <w:p w14:paraId="2A828FAA" w14:textId="71143981" w:rsidR="00B51115" w:rsidRPr="00057254" w:rsidRDefault="003A2550" w:rsidP="00437C28">
      <w:pPr>
        <w:pStyle w:val="ListParagraph"/>
        <w:numPr>
          <w:ilvl w:val="1"/>
          <w:numId w:val="4"/>
        </w:numPr>
        <w:spacing w:before="240" w:line="480" w:lineRule="auto"/>
        <w:rPr>
          <w:rFonts w:ascii="Times New Roman" w:hAnsi="Times New Roman" w:cs="Times New Roman"/>
          <w:b/>
          <w:bCs/>
        </w:rPr>
      </w:pPr>
      <w:r w:rsidRPr="00185545">
        <w:rPr>
          <w:rFonts w:ascii="Times New Roman" w:hAnsi="Times New Roman" w:cs="Times New Roman"/>
          <w:b/>
          <w:bCs/>
        </w:rPr>
        <w:t xml:space="preserve">The Conceptual Evolution of </w:t>
      </w:r>
      <w:r w:rsidR="001974CE" w:rsidRPr="00057254">
        <w:rPr>
          <w:rFonts w:ascii="Times New Roman" w:hAnsi="Times New Roman" w:cs="Times New Roman"/>
          <w:b/>
          <w:bCs/>
        </w:rPr>
        <w:t>Social Capital</w:t>
      </w:r>
    </w:p>
    <w:p w14:paraId="56E67960" w14:textId="1F0D07E9" w:rsidR="006C3046" w:rsidRPr="00057254" w:rsidRDefault="003A2550" w:rsidP="004A7914">
      <w:pPr>
        <w:spacing w:before="120" w:line="480" w:lineRule="auto"/>
      </w:pPr>
      <w:r w:rsidRPr="003A2550">
        <w:t>The concept</w:t>
      </w:r>
      <w:r w:rsidR="007564F8" w:rsidRPr="00057254">
        <w:t xml:space="preserve"> of social capital </w:t>
      </w:r>
      <w:r w:rsidRPr="003A2550">
        <w:t>has been</w:t>
      </w:r>
      <w:r w:rsidR="00185545">
        <w:t xml:space="preserve"> analysed using a variety of </w:t>
      </w:r>
      <w:r w:rsidRPr="003A2550">
        <w:t>lenses, each contributing to a broader understanding</w:t>
      </w:r>
      <w:r w:rsidR="007564F8" w:rsidRPr="00057254">
        <w:t xml:space="preserve"> of the term</w:t>
      </w:r>
      <w:r w:rsidR="003F32FE">
        <w:t xml:space="preserve"> </w:t>
      </w:r>
      <w:r w:rsidR="003F32FE">
        <w:fldChar w:fldCharType="begin"/>
      </w:r>
      <w:r w:rsidR="003F32FE">
        <w:instrText xml:space="preserve"> ADDIN ZOTERO_ITEM CSL_CITATION {"citationID":"OOMJEcoA","properties":{"formattedCitation":"(Portes, 1998)","plainCitation":"(Portes, 1998)","noteIndex":0},"citationItems":[{"id":1693,"uris":["http://zotero.org/users/3528215/items/2DVBAKP9"],"itemData":{"id":1693,"type":"article-journal","container-title":"Annual Review of Sociology","page":"1-24","title":"Social Capital: Its Origins and Applications in Modern Sociology","volume":"24","author":[{"family":"Portes","given":"Alejandro"}],"issued":{"date-parts":[["1998"]]},"citation-key":"portes1998"}}],"schema":"https://github.com/citation-style-language/schema/raw/master/csl-citation.json"} </w:instrText>
      </w:r>
      <w:r w:rsidR="003F32FE">
        <w:fldChar w:fldCharType="separate"/>
      </w:r>
      <w:r w:rsidR="003F32FE">
        <w:rPr>
          <w:noProof/>
        </w:rPr>
        <w:t>(Portes, 1998)</w:t>
      </w:r>
      <w:r w:rsidR="003F32FE">
        <w:fldChar w:fldCharType="end"/>
      </w:r>
      <w:r w:rsidR="007618B3">
        <w:t xml:space="preserve">. </w:t>
      </w:r>
      <w:r w:rsidRPr="003A2550">
        <w:t>This</w:t>
      </w:r>
      <w:r w:rsidR="00185545">
        <w:t xml:space="preserve"> initial</w:t>
      </w:r>
      <w:r w:rsidRPr="003A2550">
        <w:t xml:space="preserve"> review</w:t>
      </w:r>
      <w:r w:rsidR="00185545">
        <w:t xml:space="preserve"> focuses </w:t>
      </w:r>
      <w:r w:rsidRPr="003A2550">
        <w:t>on</w:t>
      </w:r>
      <w:r w:rsidR="006C3046" w:rsidRPr="00057254">
        <w:t xml:space="preserve"> three </w:t>
      </w:r>
      <w:r w:rsidRPr="003A2550">
        <w:t>key perspectives</w:t>
      </w:r>
      <w:r w:rsidR="007618B3">
        <w:t xml:space="preserve">: </w:t>
      </w:r>
      <w:r w:rsidR="002F0075">
        <w:t>a)</w:t>
      </w:r>
      <w:r w:rsidR="006C3046" w:rsidRPr="00057254">
        <w:t xml:space="preserve"> </w:t>
      </w:r>
      <w:r w:rsidR="007F1960" w:rsidRPr="00057254">
        <w:t>s</w:t>
      </w:r>
      <w:r w:rsidR="006C3046" w:rsidRPr="00057254">
        <w:t>ocial capital as personal resources</w:t>
      </w:r>
      <w:r w:rsidR="00BF6090" w:rsidRPr="00057254">
        <w:t xml:space="preserve"> linked to class</w:t>
      </w:r>
      <w:r w:rsidR="002F0075">
        <w:t>; b)</w:t>
      </w:r>
      <w:r w:rsidR="007618B3">
        <w:t xml:space="preserve"> </w:t>
      </w:r>
      <w:r w:rsidR="00BF6090" w:rsidRPr="00057254">
        <w:t xml:space="preserve">as </w:t>
      </w:r>
      <w:r w:rsidR="002F0075">
        <w:t>a</w:t>
      </w:r>
      <w:r w:rsidR="007618B3">
        <w:t xml:space="preserve"> </w:t>
      </w:r>
      <w:r w:rsidR="00BF6090" w:rsidRPr="00057254">
        <w:t xml:space="preserve">community </w:t>
      </w:r>
      <w:r w:rsidR="007618B3">
        <w:t xml:space="preserve">resource </w:t>
      </w:r>
      <w:r w:rsidRPr="003A2550">
        <w:t xml:space="preserve">associated with </w:t>
      </w:r>
      <w:r w:rsidR="00BF6090" w:rsidRPr="00057254">
        <w:t>trust</w:t>
      </w:r>
      <w:r w:rsidR="002F0075">
        <w:t>;</w:t>
      </w:r>
      <w:r w:rsidR="00BF6090" w:rsidRPr="00057254">
        <w:t xml:space="preserve"> and </w:t>
      </w:r>
      <w:r w:rsidR="002F0075">
        <w:t>c)</w:t>
      </w:r>
      <w:r w:rsidR="00BF6090" w:rsidRPr="00057254">
        <w:t xml:space="preserve"> as a network </w:t>
      </w:r>
      <w:r w:rsidR="002F0075">
        <w:t xml:space="preserve">of </w:t>
      </w:r>
      <w:r w:rsidRPr="003A2550">
        <w:t>resources</w:t>
      </w:r>
      <w:r w:rsidR="00BF6090" w:rsidRPr="00057254">
        <w:t xml:space="preserve"> related to the circulation of information and behaviours.</w:t>
      </w:r>
    </w:p>
    <w:p w14:paraId="26230851" w14:textId="14828000" w:rsidR="007618B3" w:rsidRDefault="003A2550" w:rsidP="00324405">
      <w:pPr>
        <w:spacing w:line="480" w:lineRule="auto"/>
        <w:ind w:firstLine="357"/>
      </w:pPr>
      <w:r w:rsidRPr="003A2550">
        <w:t xml:space="preserve">Originally, </w:t>
      </w:r>
      <w:r w:rsidR="007618B3">
        <w:t>Bourdieu coined the term</w:t>
      </w:r>
      <w:r w:rsidR="002F0075">
        <w:t xml:space="preserve"> social capital</w:t>
      </w:r>
      <w:r w:rsidR="007618B3">
        <w:t xml:space="preserve"> to describe the strong</w:t>
      </w:r>
      <w:r w:rsidRPr="003A2550">
        <w:t>, durable</w:t>
      </w:r>
      <w:r w:rsidR="007618B3">
        <w:t xml:space="preserve"> relationships that provide </w:t>
      </w:r>
      <w:r w:rsidRPr="003A2550">
        <w:t xml:space="preserve">individuals </w:t>
      </w:r>
      <w:r w:rsidR="007618B3">
        <w:t xml:space="preserve">access to resources </w:t>
      </w:r>
      <w:r w:rsidRPr="003A2550">
        <w:t>beyond their immediate reach.</w:t>
      </w:r>
      <w:r w:rsidR="007618B3">
        <w:t xml:space="preserve"> For Bourdieu, this </w:t>
      </w:r>
      <w:r w:rsidRPr="003A2550">
        <w:t xml:space="preserve">concept </w:t>
      </w:r>
      <w:r w:rsidR="007618B3">
        <w:t xml:space="preserve">was </w:t>
      </w:r>
      <w:r w:rsidRPr="003A2550">
        <w:t>intricately</w:t>
      </w:r>
      <w:r w:rsidR="007618B3">
        <w:t xml:space="preserve"> linked to class </w:t>
      </w:r>
      <w:r w:rsidRPr="003A2550">
        <w:t>structures, presenting</w:t>
      </w:r>
      <w:r w:rsidR="007618B3">
        <w:t xml:space="preserve"> a </w:t>
      </w:r>
      <w:r w:rsidRPr="003A2550">
        <w:t>somewhat critical view of</w:t>
      </w:r>
      <w:r w:rsidR="007618B3">
        <w:t xml:space="preserve"> social capital</w:t>
      </w:r>
      <w:r w:rsidRPr="003A2550">
        <w:t xml:space="preserve">. He </w:t>
      </w:r>
      <w:r w:rsidR="002F0075">
        <w:t>suggested</w:t>
      </w:r>
      <w:r w:rsidR="002F0075" w:rsidRPr="003A2550">
        <w:t xml:space="preserve"> </w:t>
      </w:r>
      <w:r w:rsidRPr="003A2550">
        <w:t>that social capital serves</w:t>
      </w:r>
      <w:r w:rsidR="007618B3">
        <w:t xml:space="preserve"> as a mechanism </w:t>
      </w:r>
      <w:r w:rsidRPr="003A2550">
        <w:t>for perpetuating</w:t>
      </w:r>
      <w:r w:rsidR="007618B3">
        <w:t xml:space="preserve"> class hierarchies, with resource-rich networks concentrated among elites who </w:t>
      </w:r>
      <w:r w:rsidRPr="003A2550">
        <w:t xml:space="preserve">establish and maintain </w:t>
      </w:r>
      <w:r w:rsidR="007618B3">
        <w:t xml:space="preserve">institutions to </w:t>
      </w:r>
      <w:r w:rsidRPr="003A2550">
        <w:t>preserve their advantages</w:t>
      </w:r>
      <w:r w:rsidR="007618B3">
        <w:t xml:space="preserve"> over time. </w:t>
      </w:r>
      <w:r w:rsidRPr="003A2550">
        <w:t>According to Bourdieu, social</w:t>
      </w:r>
      <w:r w:rsidR="007618B3">
        <w:t xml:space="preserve"> capital is “the sum of the resources, actual or virtual, that accrue to an individual or a group by virtue of possessing a durable network of more or less institutionalised relationships of mutual acquaintance and recognition” </w:t>
      </w:r>
      <w:r w:rsidR="003F32FE">
        <w:fldChar w:fldCharType="begin"/>
      </w:r>
      <w:r w:rsidR="003F32FE">
        <w:instrText xml:space="preserve"> ADDIN ZOTERO_ITEM CSL_CITATION {"citationID":"yf9tbgVU","properties":{"formattedCitation":"(Bourdieu &amp; Wacquant, 1992, p. 119)","plainCitation":"(Bourdieu &amp; Wacquant, 1992, p. 119)","noteIndex":0},"citationItems":[{"id":1701,"uris":["http://zotero.org/users/3528215/items/FSZ6TZ8W"],"itemData":{"id":1701,"type":"book","event-place":"Chicago","publisher":"The Chicago University Press","publisher-place":"Chicago","title":"An Invitation to Reflexive Sociology","author":[{"family":"Bourdieu","given":"Pierre"},{"family":"Wacquant","given":"Loïc J. D."}],"issued":{"date-parts":[["1992"]]},"citation-key":"bourdieu1992"},"locator":"119","label":"page"}],"schema":"https://github.com/citation-style-language/schema/raw/master/csl-citation.json"} </w:instrText>
      </w:r>
      <w:r w:rsidR="003F32FE">
        <w:fldChar w:fldCharType="separate"/>
      </w:r>
      <w:r w:rsidR="003F32FE">
        <w:rPr>
          <w:noProof/>
        </w:rPr>
        <w:t>(Bourdieu &amp; Wacquant, 1992, p. 119)</w:t>
      </w:r>
      <w:r w:rsidR="003F32FE">
        <w:fldChar w:fldCharType="end"/>
      </w:r>
      <w:r w:rsidR="007618B3">
        <w:t xml:space="preserve">. These </w:t>
      </w:r>
      <w:r w:rsidRPr="003A2550">
        <w:t xml:space="preserve">are formal </w:t>
      </w:r>
      <w:r w:rsidR="007618B3">
        <w:t xml:space="preserve">networks </w:t>
      </w:r>
      <w:r w:rsidRPr="003A2550">
        <w:t>of strong ties among individuals</w:t>
      </w:r>
      <w:r w:rsidR="002F0075">
        <w:t xml:space="preserve"> with similar characteristics</w:t>
      </w:r>
      <w:r w:rsidRPr="003A2550">
        <w:t xml:space="preserve"> that confer a certain status or class, often referred to as “friending bias” in recent studies</w:t>
      </w:r>
      <w:r w:rsidR="003F32FE">
        <w:t xml:space="preserve"> </w:t>
      </w:r>
      <w:r w:rsidR="003F32FE">
        <w:fldChar w:fldCharType="begin"/>
      </w:r>
      <w:r w:rsidR="00EC4599">
        <w:instrText xml:space="preserve"> ADDIN ZOTERO_ITEM CSL_CITATION {"citationID":"hURPLPqB","properties":{"formattedCitation":"(Chetty et al., 2022b)","plainCitation":"(Chetty et al., 2022b)","dontUpdate":true,"noteIndex":0},"citationItems":[{"id":494,"uris":["http://zotero.org/users/3528215/items/K7RHZKNC"],"itemData":{"id":494,"type":"article-journal","abstract":"Low levels of social interaction across class lines have generated widespread concern1–4 and are associated with worse outcomes, such as lower rates of upward income mobility4–7. Here we analyse the determinants of cross-class interaction using data from Facebook, building on the analysis in our companion paper7. We show that about half of the social disconnection across socioeconomic lines—measured as the difference in the share of high-socioeconomic status (SES) friends between people with low and high SES—is explained by differences in exposure to people with high SES in groups such as schools and religious organizations. The other half is explained by friending bias—the tendency for people with low SES to befriend people with high SES at lower rates even conditional on exposure. Friending bias is shaped by the structure of the groups in which people interact. For example, friending bias is higher in larger and more diverse groups and lower in religious organizations than in schools and workplaces. Distinguishing exposure from friending bias is helpful for identifying interventions to increase cross-SES friendships (economic connectedness). Using fluctuations in the share of students with high SES across high school cohorts, we show that increases in high-SES exposure lead low-SES people to form more friendships with high-SES people in schools that exhibit low levels of friending bias. Thus, socioeconomic integration can increase economic connectedness in communities in which friending bias is low. By contrast, when friending bias is high, increasing cross-SES interactions among existing members may be necessary to increase economic connectedness. To support such efforts, we release privacy-protected statistics on economic connectedness, exposure and friending bias for each ZIP (postal) code, high school and college in the United States at https://www.socialcapital.org.","container-title":"Nature","DOI":"10.1038/s41586-022-04997-3","ISSN":"1476-4687","issue":"7921","journalAbbreviation":"Nature","page":"122-134","title":"Social capital II: determinants of economic connectedness","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a"}}],"schema":"https://github.com/citation-style-language/schema/raw/master/csl-citation.json"} </w:instrText>
      </w:r>
      <w:r w:rsidR="003F32FE">
        <w:fldChar w:fldCharType="separate"/>
      </w:r>
      <w:r w:rsidR="003F32FE">
        <w:rPr>
          <w:noProof/>
        </w:rPr>
        <w:t>(e.g. Chetty et al., 2022b)</w:t>
      </w:r>
      <w:r w:rsidR="003F32FE">
        <w:fldChar w:fldCharType="end"/>
      </w:r>
      <w:r w:rsidRPr="003A2550">
        <w:t xml:space="preserve">. Such networks do more than </w:t>
      </w:r>
      <w:r w:rsidR="007618B3">
        <w:t xml:space="preserve">provide access to material resources that can </w:t>
      </w:r>
      <w:r w:rsidRPr="003A2550">
        <w:t>enhance one’s</w:t>
      </w:r>
      <w:r w:rsidR="007618B3">
        <w:t xml:space="preserve"> economic capital</w:t>
      </w:r>
      <w:r w:rsidR="002F0075">
        <w:t>. T</w:t>
      </w:r>
      <w:r w:rsidRPr="003A2550">
        <w:t xml:space="preserve">hey also offer </w:t>
      </w:r>
      <w:r w:rsidR="007618B3">
        <w:t xml:space="preserve">symbolic resources that </w:t>
      </w:r>
      <w:r w:rsidRPr="003A2550">
        <w:t>enrich</w:t>
      </w:r>
      <w:r w:rsidR="007618B3">
        <w:t xml:space="preserve"> cultural capital</w:t>
      </w:r>
      <w:r w:rsidRPr="003A2550">
        <w:t>, including</w:t>
      </w:r>
      <w:r w:rsidR="007618B3">
        <w:t xml:space="preserve"> socialisation into </w:t>
      </w:r>
      <w:r w:rsidRPr="003A2550">
        <w:t>specific</w:t>
      </w:r>
      <w:r w:rsidR="007618B3">
        <w:t xml:space="preserve"> norms</w:t>
      </w:r>
      <w:r w:rsidRPr="003A2550">
        <w:t>,</w:t>
      </w:r>
      <w:r w:rsidR="007618B3">
        <w:t xml:space="preserve"> values</w:t>
      </w:r>
      <w:r w:rsidRPr="003A2550">
        <w:t>, and behaviours characteristic</w:t>
      </w:r>
      <w:r w:rsidR="007618B3">
        <w:t xml:space="preserve"> of a particular group</w:t>
      </w:r>
      <w:r w:rsidRPr="003A2550">
        <w:t xml:space="preserve">. Bourdieu thus sees social capital as resources emerging from social structure, “made up of social obligations ('connections’), which is </w:t>
      </w:r>
      <w:r w:rsidRPr="003A2550">
        <w:lastRenderedPageBreak/>
        <w:t>convertible, in certain conditions, into economic capital and may be institutionalised in the form of a title”</w:t>
      </w:r>
      <w:r w:rsidR="003F32FE">
        <w:t xml:space="preserve"> </w:t>
      </w:r>
      <w:r w:rsidR="003F32FE">
        <w:fldChar w:fldCharType="begin"/>
      </w:r>
      <w:r w:rsidR="003F32FE">
        <w:instrText xml:space="preserve"> ADDIN ZOTERO_ITEM CSL_CITATION {"citationID":"8OluZHaR","properties":{"formattedCitation":"(Bourdieu, 1986, p. 243)","plainCitation":"(Bourdieu, 1986, p. 243)","noteIndex":0},"citationItems":[{"id":1711,"uris":["http://zotero.org/users/3528215/items/YLJKJG9G"],"itemData":{"id":1711,"type":"chapter","container-title":"Handbook of Theory and Research for the Sociology of Education","event-place":"New York","publisher":"Greenwood Press","publisher-place":"New York","title":"The Forms of Capital","author":[{"family":"Bourdieu","given":"Pierre"}],"editor":[{"family":"Richardson","given":"John G."}],"issued":{"date-parts":[["1986"]]},"citation-key":"bourdieu1986"},"locator":"243","label":"page"}],"schema":"https://github.com/citation-style-language/schema/raw/master/csl-citation.json"} </w:instrText>
      </w:r>
      <w:r w:rsidR="003F32FE">
        <w:fldChar w:fldCharType="separate"/>
      </w:r>
      <w:r w:rsidR="003F32FE">
        <w:rPr>
          <w:noProof/>
        </w:rPr>
        <w:t>(Bourdieu, 1986, p. 243)</w:t>
      </w:r>
      <w:r w:rsidR="003F32FE">
        <w:fldChar w:fldCharType="end"/>
      </w:r>
      <w:r w:rsidRPr="003A2550">
        <w:t>.</w:t>
      </w:r>
    </w:p>
    <w:p w14:paraId="6382D058" w14:textId="0DF09503" w:rsidR="00FA62C8" w:rsidRPr="00057254" w:rsidRDefault="003A2550" w:rsidP="00324405">
      <w:pPr>
        <w:spacing w:line="480" w:lineRule="auto"/>
        <w:ind w:firstLine="360"/>
      </w:pPr>
      <w:r w:rsidRPr="003A2550">
        <w:t xml:space="preserve">In contrast, </w:t>
      </w:r>
      <w:r w:rsidR="007618B3">
        <w:t xml:space="preserve">Putnam </w:t>
      </w:r>
      <w:r w:rsidRPr="003A2550">
        <w:t>interpreted</w:t>
      </w:r>
      <w:r w:rsidR="007618B3">
        <w:t xml:space="preserve"> social capital more positively</w:t>
      </w:r>
      <w:r w:rsidR="00FA62C8" w:rsidRPr="00057254">
        <w:t xml:space="preserve"> </w:t>
      </w:r>
      <w:r w:rsidR="001402EC" w:rsidRPr="00057254">
        <w:t>as a community resource</w:t>
      </w:r>
      <w:r w:rsidR="001B0051" w:rsidRPr="00057254">
        <w:t xml:space="preserve"> vital for </w:t>
      </w:r>
      <w:r w:rsidRPr="003A2550">
        <w:t>societal health. He defined social</w:t>
      </w:r>
      <w:r w:rsidR="001B0051" w:rsidRPr="00057254">
        <w:t xml:space="preserve"> capital</w:t>
      </w:r>
      <w:r w:rsidR="00F8755E" w:rsidRPr="00057254">
        <w:t xml:space="preserve"> as </w:t>
      </w:r>
      <w:r w:rsidR="002E0985" w:rsidRPr="00057254">
        <w:t>“features of social organi</w:t>
      </w:r>
      <w:r w:rsidR="00A5651D">
        <w:t>s</w:t>
      </w:r>
      <w:r w:rsidR="002E0985" w:rsidRPr="00057254">
        <w:t xml:space="preserve">ation such as networks, norms, and social trust that facilitate coordination and cooperation for mutual benefit” </w:t>
      </w:r>
      <w:r w:rsidR="003F32FE">
        <w:fldChar w:fldCharType="begin"/>
      </w:r>
      <w:r w:rsidR="003F32FE">
        <w:instrText xml:space="preserve"> ADDIN ZOTERO_ITEM CSL_CITATION {"citationID":"L5RkYHls","properties":{"formattedCitation":"(Putnam, 1995, p. 67)","plainCitation":"(Putnam, 1995, p. 67)","noteIndex":0},"citationItems":[{"id":341,"uris":["http://zotero.org/users/3528215/items/UQM7RZKF"],"itemData":{"id":341,"type":"article-journal","container-title":"PS: Political Science and Politics","DOI":"10.2307/420517","ISSN":"10490965, 15375935","issue":"4","journalAbbreviation":"PS: Political Science and Politics","page":"664-683","title":"Tuning In, Tuning Out: The Strange Disappearance of Social Capital in America","volume":"28","author":[{"family":"Putnam","given":"Robert D."}],"issued":{"date-parts":[["1995"]]},"citation-key":"putnam1995"},"locator":"67","label":"page"}],"schema":"https://github.com/citation-style-language/schema/raw/master/csl-citation.json"} </w:instrText>
      </w:r>
      <w:r w:rsidR="003F32FE">
        <w:fldChar w:fldCharType="separate"/>
      </w:r>
      <w:r w:rsidR="003F32FE">
        <w:rPr>
          <w:noProof/>
        </w:rPr>
        <w:t>(Putnam, 1995, p. 67)</w:t>
      </w:r>
      <w:r w:rsidR="003F32FE">
        <w:fldChar w:fldCharType="end"/>
      </w:r>
      <w:r w:rsidR="007618B3">
        <w:t xml:space="preserve">. </w:t>
      </w:r>
      <w:r w:rsidRPr="003A2550">
        <w:t>This form of</w:t>
      </w:r>
      <w:r w:rsidR="007618B3">
        <w:t xml:space="preserve"> social capital </w:t>
      </w:r>
      <w:r w:rsidRPr="003A2550">
        <w:t>is grounded in</w:t>
      </w:r>
      <w:r w:rsidR="00120055" w:rsidRPr="00057254">
        <w:t xml:space="preserve"> public and accessible</w:t>
      </w:r>
      <w:r w:rsidRPr="003A2550">
        <w:t xml:space="preserve"> social networks, often</w:t>
      </w:r>
      <w:r w:rsidR="00120055" w:rsidRPr="00057254">
        <w:t xml:space="preserve"> </w:t>
      </w:r>
      <w:r w:rsidR="00DF376D" w:rsidRPr="00057254">
        <w:t>measured by</w:t>
      </w:r>
      <w:r w:rsidR="001402EC" w:rsidRPr="00057254">
        <w:t xml:space="preserve"> engagement </w:t>
      </w:r>
      <w:r w:rsidR="00DF376D" w:rsidRPr="00057254">
        <w:t>in</w:t>
      </w:r>
      <w:r w:rsidR="001402EC" w:rsidRPr="00057254">
        <w:t xml:space="preserve"> community and civic organisations</w:t>
      </w:r>
      <w:r w:rsidRPr="003A2550">
        <w:t xml:space="preserve">. These networks </w:t>
      </w:r>
      <w:r w:rsidR="00AE3F9F" w:rsidRPr="00057254">
        <w:t xml:space="preserve">connect people from </w:t>
      </w:r>
      <w:r w:rsidRPr="003A2550">
        <w:t>diverse</w:t>
      </w:r>
      <w:r w:rsidR="00AE3F9F" w:rsidRPr="00057254">
        <w:t xml:space="preserve"> backgrounds</w:t>
      </w:r>
      <w:r w:rsidR="002000E6" w:rsidRPr="00057254">
        <w:t xml:space="preserve"> and do not require </w:t>
      </w:r>
      <w:r w:rsidR="00A22C5A" w:rsidRPr="00057254">
        <w:t>intense</w:t>
      </w:r>
      <w:r w:rsidRPr="003A2550">
        <w:t>, continuous interaction among</w:t>
      </w:r>
      <w:r w:rsidR="00A22C5A" w:rsidRPr="00057254">
        <w:t xml:space="preserve"> members</w:t>
      </w:r>
      <w:r w:rsidR="00AE3F9F" w:rsidRPr="00057254">
        <w:t xml:space="preserve">. </w:t>
      </w:r>
      <w:r w:rsidR="00A22C5A" w:rsidRPr="00057254">
        <w:t xml:space="preserve">Putnam </w:t>
      </w:r>
      <w:r w:rsidRPr="003A2550">
        <w:t>argued</w:t>
      </w:r>
      <w:r w:rsidR="00A22C5A" w:rsidRPr="00057254">
        <w:t xml:space="preserve"> that </w:t>
      </w:r>
      <w:r w:rsidRPr="003A2550">
        <w:t>individuals could benefit from</w:t>
      </w:r>
      <w:r w:rsidR="00A22C5A" w:rsidRPr="00057254">
        <w:t xml:space="preserve"> this </w:t>
      </w:r>
      <w:r w:rsidRPr="003A2550">
        <w:t>form of</w:t>
      </w:r>
      <w:r w:rsidR="007618B3">
        <w:t xml:space="preserve"> </w:t>
      </w:r>
      <w:r w:rsidR="00A22C5A" w:rsidRPr="00057254">
        <w:t xml:space="preserve">social capital without </w:t>
      </w:r>
      <w:r w:rsidRPr="003A2550">
        <w:t>active participation in</w:t>
      </w:r>
      <w:r w:rsidR="00A22C5A" w:rsidRPr="00057254">
        <w:t xml:space="preserve"> community activities</w:t>
      </w:r>
      <w:r w:rsidR="00856A2F" w:rsidRPr="00057254">
        <w:t xml:space="preserve">. He </w:t>
      </w:r>
      <w:r w:rsidRPr="003A2550">
        <w:t>candidly admitted</w:t>
      </w:r>
      <w:r w:rsidR="007618B3">
        <w:t>,</w:t>
      </w:r>
      <w:r w:rsidR="00856A2F" w:rsidRPr="00057254">
        <w:t xml:space="preserve"> “My wife and I have the good fortune to live in a neighbourhood of Cambridge, Massachusetts, that has a good deal of social capital: barbecues and cocktail parties and so on. I am able to be in Uppsala, Sweden, confident that my home is being protected by all that social capital, even though —and this is the moment for confession— I actually never go to the barbecues and cocktail parties”</w:t>
      </w:r>
      <w:r w:rsidR="003F32FE">
        <w:t xml:space="preserve"> </w:t>
      </w:r>
      <w:r w:rsidR="003F32FE">
        <w:fldChar w:fldCharType="begin"/>
      </w:r>
      <w:r w:rsidR="003F32FE">
        <w:instrText xml:space="preserve"> ADDIN ZOTERO_ITEM CSL_CITATION {"citationID":"pTJ5U7Gc","properties":{"formattedCitation":"(Putnam, 2000, p. 138)","plainCitation":"(Putnam, 2000, p. 138)","noteIndex":0},"citationItems":[{"id":1667,"uris":["http://zotero.org/users/3528215/items/S5RQX8MB"],"itemData":{"id":1667,"type":"book","event-place":"New York","publisher":"Simon &amp; Schuster","publisher-place":"New York","title":"Bowling Alone: The Collapse and Revival of American Community","author":[{"family":"Putnam","given":"Robert D."}],"issued":{"date-parts":[["2000"]]},"citation-key":"putnam2000"},"locator":"138","label":"page"}],"schema":"https://github.com/citation-style-language/schema/raw/master/csl-citation.json"} </w:instrText>
      </w:r>
      <w:r w:rsidR="003F32FE">
        <w:fldChar w:fldCharType="separate"/>
      </w:r>
      <w:r w:rsidR="003F32FE">
        <w:rPr>
          <w:noProof/>
        </w:rPr>
        <w:t>(Putnam, 2000, p. 138)</w:t>
      </w:r>
      <w:r w:rsidR="003F32FE">
        <w:fldChar w:fldCharType="end"/>
      </w:r>
      <w:r w:rsidR="007618B3">
        <w:t xml:space="preserve">. These interactions </w:t>
      </w:r>
      <w:r w:rsidR="001402EC" w:rsidRPr="00057254">
        <w:t xml:space="preserve">foster trust </w:t>
      </w:r>
      <w:r w:rsidR="00AE3F9F" w:rsidRPr="00057254">
        <w:t xml:space="preserve">and cooperation </w:t>
      </w:r>
      <w:r w:rsidRPr="003A2550">
        <w:t>within broader</w:t>
      </w:r>
      <w:r w:rsidR="00AE3F9F" w:rsidRPr="00057254">
        <w:t xml:space="preserve"> society</w:t>
      </w:r>
      <w:r w:rsidR="001402EC" w:rsidRPr="00057254">
        <w:t xml:space="preserve">. </w:t>
      </w:r>
      <w:r w:rsidRPr="003A2550">
        <w:t>According to</w:t>
      </w:r>
      <w:r w:rsidR="001402EC" w:rsidRPr="00057254">
        <w:t xml:space="preserve"> the </w:t>
      </w:r>
      <w:r w:rsidRPr="003A2550">
        <w:t>“</w:t>
      </w:r>
      <w:r w:rsidR="001402EC" w:rsidRPr="00057254">
        <w:t>bowling alone</w:t>
      </w:r>
      <w:r w:rsidRPr="003A2550">
        <w:t>”</w:t>
      </w:r>
      <w:r w:rsidR="001402EC" w:rsidRPr="00057254">
        <w:t xml:space="preserve"> </w:t>
      </w:r>
      <w:r w:rsidR="001B6189" w:rsidRPr="00057254">
        <w:t>hypothesis,</w:t>
      </w:r>
      <w:r w:rsidR="001402EC" w:rsidRPr="00057254">
        <w:t xml:space="preserve"> the decline </w:t>
      </w:r>
      <w:r w:rsidRPr="003A2550">
        <w:t>in</w:t>
      </w:r>
      <w:r w:rsidR="001402EC" w:rsidRPr="00057254">
        <w:t xml:space="preserve"> membership and participation in community activities </w:t>
      </w:r>
      <w:r w:rsidR="007618B3">
        <w:t>has</w:t>
      </w:r>
      <w:r w:rsidR="001402EC" w:rsidRPr="00057254">
        <w:t xml:space="preserve"> had </w:t>
      </w:r>
      <w:r w:rsidR="002F0075">
        <w:t>pernicious consequences, leading</w:t>
      </w:r>
      <w:r w:rsidR="001402EC" w:rsidRPr="00057254">
        <w:t xml:space="preserve"> to increased individualism</w:t>
      </w:r>
      <w:r w:rsidR="00906B0D" w:rsidRPr="00057254">
        <w:t>, alienation</w:t>
      </w:r>
      <w:r w:rsidR="007618B3">
        <w:t>,</w:t>
      </w:r>
      <w:r w:rsidR="00AE3F9F" w:rsidRPr="00057254">
        <w:t xml:space="preserve"> and </w:t>
      </w:r>
      <w:r w:rsidRPr="003A2550">
        <w:t>diminished</w:t>
      </w:r>
      <w:r w:rsidR="00AE3F9F" w:rsidRPr="00057254">
        <w:t xml:space="preserve"> solidarity</w:t>
      </w:r>
      <w:r w:rsidR="00906B0D" w:rsidRPr="00057254">
        <w:t xml:space="preserve"> and trust in public institutions</w:t>
      </w:r>
      <w:r w:rsidR="003F32FE">
        <w:t xml:space="preserve"> </w:t>
      </w:r>
      <w:r w:rsidR="003F32FE">
        <w:fldChar w:fldCharType="begin"/>
      </w:r>
      <w:r w:rsidR="003F32FE">
        <w:instrText xml:space="preserve"> ADDIN ZOTERO_ITEM CSL_CITATION {"citationID":"Kp0VmMlL","properties":{"formattedCitation":"(Putnam, 2002)","plainCitation":"(Putnam, 2002)","noteIndex":0},"citationItems":[{"id":1712,"uris":["http://zotero.org/users/3528215/items/3BAHJ7PB"],"itemData":{"id":1712,"type":"book","event-place":"Oxford, U.K.","publisher":"Oxford University Press","publisher-place":"Oxford, U.K.","title":"The Dynamics of Social Capital","author":[{"family":"Putnam","given":"Robert D."}],"issued":{"date-parts":[["2002"]]},"citation-key":"putnam2002"}}],"schema":"https://github.com/citation-style-language/schema/raw/master/csl-citation.json"} </w:instrText>
      </w:r>
      <w:r w:rsidR="003F32FE">
        <w:fldChar w:fldCharType="separate"/>
      </w:r>
      <w:r w:rsidR="003F32FE">
        <w:rPr>
          <w:noProof/>
        </w:rPr>
        <w:t>(Putnam, 2002)</w:t>
      </w:r>
      <w:r w:rsidR="003F32FE">
        <w:fldChar w:fldCharType="end"/>
      </w:r>
      <w:r w:rsidR="007618B3">
        <w:t>. Social capital</w:t>
      </w:r>
      <w:r w:rsidR="002F0075">
        <w:t xml:space="preserve"> in Putnam’s view</w:t>
      </w:r>
      <w:r w:rsidR="007618B3">
        <w:t xml:space="preserve"> is</w:t>
      </w:r>
      <w:r w:rsidR="002000E6" w:rsidRPr="00057254">
        <w:t xml:space="preserve"> a local phenomenon with </w:t>
      </w:r>
      <w:r w:rsidRPr="003A2550">
        <w:t>far-reaching</w:t>
      </w:r>
      <w:r w:rsidR="002F0075">
        <w:t xml:space="preserve"> positive</w:t>
      </w:r>
      <w:r w:rsidRPr="003A2550">
        <w:t xml:space="preserve"> </w:t>
      </w:r>
      <w:r w:rsidR="002000E6" w:rsidRPr="00057254">
        <w:t>societal implications</w:t>
      </w:r>
      <w:r w:rsidR="00AB5FDE" w:rsidRPr="00057254">
        <w:t xml:space="preserve">, </w:t>
      </w:r>
      <w:r w:rsidRPr="003A2550">
        <w:t>closely</w:t>
      </w:r>
      <w:r w:rsidR="00AB5FDE" w:rsidRPr="00057254">
        <w:t xml:space="preserve"> linked to civic participation</w:t>
      </w:r>
      <w:r w:rsidR="00F9013D" w:rsidRPr="00057254">
        <w:t xml:space="preserve"> and </w:t>
      </w:r>
      <w:r w:rsidRPr="003A2550">
        <w:t>commonly</w:t>
      </w:r>
      <w:r w:rsidR="00F9013D" w:rsidRPr="00057254">
        <w:t xml:space="preserve"> measured through </w:t>
      </w:r>
      <w:r w:rsidRPr="003A2550">
        <w:t xml:space="preserve">activities such as </w:t>
      </w:r>
      <w:r w:rsidR="00F9013D" w:rsidRPr="00057254">
        <w:t xml:space="preserve">volunteering, </w:t>
      </w:r>
      <w:r w:rsidR="00727592" w:rsidRPr="00057254">
        <w:t xml:space="preserve">church </w:t>
      </w:r>
      <w:r w:rsidR="007618B3">
        <w:t>attendance, and</w:t>
      </w:r>
      <w:r w:rsidR="00F9013D" w:rsidRPr="00057254">
        <w:t xml:space="preserve"> voting</w:t>
      </w:r>
      <w:r w:rsidR="002000E6" w:rsidRPr="00057254">
        <w:t>.</w:t>
      </w:r>
    </w:p>
    <w:p w14:paraId="3805D8D4" w14:textId="3D43D490" w:rsidR="006572CF" w:rsidRPr="00057254" w:rsidRDefault="00035337" w:rsidP="00324405">
      <w:pPr>
        <w:spacing w:line="480" w:lineRule="auto"/>
        <w:ind w:firstLine="360"/>
      </w:pPr>
      <w:r w:rsidRPr="00057254">
        <w:t>Coleman</w:t>
      </w:r>
      <w:r w:rsidR="000C6F06">
        <w:t xml:space="preserve"> </w:t>
      </w:r>
      <w:r w:rsidR="000C6F06">
        <w:fldChar w:fldCharType="begin"/>
      </w:r>
      <w:r w:rsidR="00905B53">
        <w:instrText xml:space="preserve"> ADDIN ZOTERO_ITEM CSL_CITATION {"citationID":"LHvcrQjO","properties":{"formattedCitation":"(Coleman, 1988)","plainCitation":"(Coleman, 1988)","dontUpdate":true,"noteIndex":0},"citationItems":[{"id":497,"uris":["http://zotero.org/users/3528215/items/GGP8NAK5"],"itemData":{"id":497,"type":"article-journal","abstract":"In this paper, the concept of social capital is introduced and illustrated, its forms are described, the social structural conditions under which it arises are examined, and it is used in an analysis of dropouts from high school. Use of the concept of social capital is part of a general theoretical strategy discussed in the paper: taking rational action as a starting point but rejecting the extreme individualistic premises that often accompany it. The conception of social capital as a resource for action is one way of introducing social structure into the rational action paradigm. Three forms of social capital are examined: obligations and expectations, information channels, and social norms. The role of closure in the social structure in facilitating the first and third of these forms of social capital is described. An analysis of the effect of the lack of social capital available to high school sophomores on dropping out of school before graduation is carried out. The effect of social capital within the family and in the community outside the family is examined.","archive":"JSTOR","container-title":"American Journal of Sociology","ISSN":"00029602, 15375390","note":"publisher: University of Chicago Press","page":"S95-S120","title":"Social Capital in the Creation of Human Capital","volume":"94","author":[{"family":"Coleman","given":"James S."}],"issued":{"date-parts":[["1988"]]},"citation-key":"coleman1988"}}],"schema":"https://github.com/citation-style-language/schema/raw/master/csl-citation.json"} </w:instrText>
      </w:r>
      <w:r w:rsidR="000C6F06">
        <w:fldChar w:fldCharType="separate"/>
      </w:r>
      <w:r w:rsidR="000C6F06">
        <w:rPr>
          <w:noProof/>
        </w:rPr>
        <w:t>(1988)</w:t>
      </w:r>
      <w:r w:rsidR="000C6F06">
        <w:fldChar w:fldCharType="end"/>
      </w:r>
      <w:r w:rsidRPr="00057254">
        <w:t xml:space="preserve"> and </w:t>
      </w:r>
      <w:r w:rsidR="001C1A02" w:rsidRPr="00057254">
        <w:t xml:space="preserve">later </w:t>
      </w:r>
      <w:r w:rsidRPr="00057254">
        <w:t>Lin</w:t>
      </w:r>
      <w:r w:rsidR="000C6F06">
        <w:t xml:space="preserve"> </w:t>
      </w:r>
      <w:r w:rsidR="000C6F06">
        <w:fldChar w:fldCharType="begin"/>
      </w:r>
      <w:r w:rsidR="000C6F06">
        <w:instrText xml:space="preserve"> ADDIN ZOTERO_ITEM CSL_CITATION {"citationID":"gtHsChbD","properties":{"formattedCitation":"(Lin, 2008)","plainCitation":"(Lin, 2008)","dontUpdate":true,"noteIndex":0},"citationItems":[{"id":1713,"uris":["http://zotero.org/users/3528215/items/LAN3X2PT"],"itemData":{"id":1713,"type":"chapter","container-title":"The Handbook of Social Capital","event-place":"Oxford, U.K.","publisher":"Oxford University Press","publisher-place":"Oxford, U.K.","title":"A network theory of social capital","author":[{"family":"Lin","given":"Nan"}],"editor":[{"family":"Castiglione","given":"Dario"},{"family":"Deth","given":"Jan W.","non-dropping-particle":"van"},{"family":"Wolleb","given":"Guglielmo"}],"issued":{"date-parts":[["2008"]]},"citation-key":"lin2008"}}],"schema":"https://github.com/citation-style-language/schema/raw/master/csl-citation.json"} </w:instrText>
      </w:r>
      <w:r w:rsidR="000C6F06">
        <w:fldChar w:fldCharType="separate"/>
      </w:r>
      <w:r w:rsidR="000C6F06">
        <w:rPr>
          <w:noProof/>
        </w:rPr>
        <w:t>(2008)</w:t>
      </w:r>
      <w:r w:rsidR="000C6F06">
        <w:fldChar w:fldCharType="end"/>
      </w:r>
      <w:r w:rsidR="007618B3">
        <w:t xml:space="preserve"> </w:t>
      </w:r>
      <w:r w:rsidR="003A2550" w:rsidRPr="003A2550">
        <w:t>offer</w:t>
      </w:r>
      <w:r w:rsidR="001C1A02" w:rsidRPr="00057254">
        <w:t xml:space="preserve"> a different</w:t>
      </w:r>
      <w:r w:rsidR="008D1510" w:rsidRPr="00057254">
        <w:t xml:space="preserve"> </w:t>
      </w:r>
      <w:r w:rsidR="003A2550" w:rsidRPr="003A2550">
        <w:t>perspective, conceptualising</w:t>
      </w:r>
      <w:r w:rsidRPr="00057254">
        <w:t xml:space="preserve"> social capital</w:t>
      </w:r>
      <w:r w:rsidR="00541346" w:rsidRPr="00057254">
        <w:t xml:space="preserve"> </w:t>
      </w:r>
      <w:r w:rsidR="003A2550" w:rsidRPr="003A2550">
        <w:t>as a network resource</w:t>
      </w:r>
      <w:r w:rsidR="00541346" w:rsidRPr="00057254">
        <w:t xml:space="preserve"> that</w:t>
      </w:r>
      <w:r w:rsidR="001C1A02" w:rsidRPr="00057254">
        <w:t xml:space="preserve"> can be analysed and measured </w:t>
      </w:r>
      <w:r w:rsidR="007618B3">
        <w:t xml:space="preserve">coherently. </w:t>
      </w:r>
      <w:r w:rsidR="003A2550" w:rsidRPr="003A2550">
        <w:t>Lin</w:t>
      </w:r>
      <w:r w:rsidR="000C6F06">
        <w:t xml:space="preserve"> </w:t>
      </w:r>
      <w:r w:rsidR="000C6F06">
        <w:fldChar w:fldCharType="begin"/>
      </w:r>
      <w:r w:rsidR="000C6F06">
        <w:instrText xml:space="preserve"> ADDIN ZOTERO_ITEM CSL_CITATION {"citationID":"RwLrjbYB","properties":{"formattedCitation":"(Lin, 2008)","plainCitation":"(Lin, 2008)","dontUpdate":true,"noteIndex":0},"citationItems":[{"id":1713,"uris":["http://zotero.org/users/3528215/items/LAN3X2PT"],"itemData":{"id":1713,"type":"chapter","container-title":"The Handbook of Social Capital","event-place":"Oxford, U.K.","publisher":"Oxford University Press","publisher-place":"Oxford, U.K.","title":"A network theory of social capital","author":[{"family":"Lin","given":"Nan"}],"editor":[{"family":"Castiglione","given":"Dario"},{"family":"Deth","given":"Jan W.","non-dropping-particle":"van"},{"family":"Wolleb","given":"Guglielmo"}],"issued":{"date-parts":[["2008"]]},"citation-key":"lin2008"}}],"schema":"https://github.com/citation-style-language/schema/raw/master/csl-citation.json"} </w:instrText>
      </w:r>
      <w:r w:rsidR="000C6F06">
        <w:fldChar w:fldCharType="separate"/>
      </w:r>
      <w:r w:rsidR="000C6F06">
        <w:rPr>
          <w:noProof/>
        </w:rPr>
        <w:t>(2008)</w:t>
      </w:r>
      <w:r w:rsidR="000C6F06">
        <w:fldChar w:fldCharType="end"/>
      </w:r>
      <w:r w:rsidR="00C737E2" w:rsidRPr="00057254">
        <w:t xml:space="preserve"> </w:t>
      </w:r>
      <w:r w:rsidR="003A2550" w:rsidRPr="003A2550">
        <w:t>defined</w:t>
      </w:r>
      <w:r w:rsidR="001C1A02" w:rsidRPr="00057254">
        <w:t xml:space="preserve"> social capital as access to resources through network ties</w:t>
      </w:r>
      <w:r w:rsidR="003A2550" w:rsidRPr="003A2550">
        <w:t>,</w:t>
      </w:r>
      <w:r w:rsidR="001C1A02" w:rsidRPr="00057254">
        <w:t xml:space="preserve"> </w:t>
      </w:r>
      <w:r w:rsidR="002711F1" w:rsidRPr="00057254">
        <w:t xml:space="preserve">which are organically </w:t>
      </w:r>
      <w:r w:rsidR="003A2550" w:rsidRPr="003A2550">
        <w:lastRenderedPageBreak/>
        <w:t>rather than</w:t>
      </w:r>
      <w:r w:rsidR="002711F1" w:rsidRPr="00057254">
        <w:t xml:space="preserve"> formally organised.</w:t>
      </w:r>
      <w:r w:rsidR="00AB5FDE" w:rsidRPr="00057254">
        <w:t xml:space="preserve"> This </w:t>
      </w:r>
      <w:r w:rsidR="003A2550" w:rsidRPr="003A2550">
        <w:t>perspective marks</w:t>
      </w:r>
      <w:r w:rsidR="00AB5FDE" w:rsidRPr="00057254">
        <w:t xml:space="preserve"> a </w:t>
      </w:r>
      <w:r w:rsidR="003A2550" w:rsidRPr="003A2550">
        <w:t>shift</w:t>
      </w:r>
      <w:r w:rsidR="00AB5FDE" w:rsidRPr="00057254">
        <w:t xml:space="preserve"> from institutionalised networks to individual</w:t>
      </w:r>
      <w:r w:rsidR="003A2550" w:rsidRPr="003A2550">
        <w:t>, informal</w:t>
      </w:r>
      <w:r w:rsidR="00AB5FDE" w:rsidRPr="00057254">
        <w:t xml:space="preserve"> networks not necessarily </w:t>
      </w:r>
      <w:r w:rsidR="003A2550" w:rsidRPr="003A2550">
        <w:t>tied</w:t>
      </w:r>
      <w:r w:rsidR="00AB5FDE" w:rsidRPr="00057254">
        <w:t xml:space="preserve"> to local organisations or institutions.</w:t>
      </w:r>
      <w:r w:rsidR="00727592" w:rsidRPr="00057254">
        <w:t xml:space="preserve"> The </w:t>
      </w:r>
      <w:r w:rsidR="003A2550" w:rsidRPr="003A2550">
        <w:t>advent</w:t>
      </w:r>
      <w:r w:rsidR="00727592" w:rsidRPr="00057254">
        <w:t xml:space="preserve"> of digital technologies has </w:t>
      </w:r>
      <w:r w:rsidR="007618B3">
        <w:t>led</w:t>
      </w:r>
      <w:r w:rsidR="00727592" w:rsidRPr="00057254">
        <w:t xml:space="preserve"> many scholars to </w:t>
      </w:r>
      <w:r w:rsidR="001B64FF" w:rsidRPr="00057254">
        <w:t xml:space="preserve">argue for the </w:t>
      </w:r>
      <w:r w:rsidR="003A2550" w:rsidRPr="003A2550">
        <w:t>emergence</w:t>
      </w:r>
      <w:r w:rsidR="001B64FF" w:rsidRPr="00057254">
        <w:t xml:space="preserve"> of a</w:t>
      </w:r>
      <w:r w:rsidR="00727592" w:rsidRPr="00057254">
        <w:t xml:space="preserve"> network society</w:t>
      </w:r>
      <w:r w:rsidR="001B64FF" w:rsidRPr="00057254">
        <w:t xml:space="preserve">, </w:t>
      </w:r>
      <w:r w:rsidR="007618B3">
        <w:t xml:space="preserve">with </w:t>
      </w:r>
      <w:r w:rsidR="00A064E9" w:rsidRPr="00057254">
        <w:t>Manuel C</w:t>
      </w:r>
      <w:r w:rsidR="001B64FF" w:rsidRPr="00057254">
        <w:t xml:space="preserve">astells </w:t>
      </w:r>
      <w:r w:rsidR="007618B3">
        <w:t xml:space="preserve">famously asserting that </w:t>
      </w:r>
      <w:r w:rsidR="003A2550" w:rsidRPr="003A2550">
        <w:t xml:space="preserve">technology </w:t>
      </w:r>
      <w:r w:rsidR="001B64FF" w:rsidRPr="00057254">
        <w:t xml:space="preserve">has </w:t>
      </w:r>
      <w:r w:rsidR="003A2550" w:rsidRPr="003A2550">
        <w:t>generated</w:t>
      </w:r>
      <w:r w:rsidR="001B64FF" w:rsidRPr="00057254">
        <w:t xml:space="preserve"> connections between people </w:t>
      </w:r>
      <w:r w:rsidR="00557465" w:rsidRPr="00057254">
        <w:t xml:space="preserve">and institutions </w:t>
      </w:r>
      <w:r w:rsidR="007618B3">
        <w:t xml:space="preserve">previously unable to </w:t>
      </w:r>
      <w:r w:rsidR="003A2550" w:rsidRPr="003A2550">
        <w:t>interact: “All</w:t>
      </w:r>
      <w:r w:rsidR="001B64FF" w:rsidRPr="004A7914">
        <w:t xml:space="preserve"> networks exist, but the connection between everything and everything</w:t>
      </w:r>
      <w:r w:rsidR="0023614E">
        <w:t>—</w:t>
      </w:r>
      <w:r w:rsidR="001B64FF" w:rsidRPr="004A7914">
        <w:t>be it financial markets, politics, culture, media, communications, etc</w:t>
      </w:r>
      <w:r w:rsidR="00F21DBE">
        <w:t>.</w:t>
      </w:r>
      <w:r w:rsidR="000E41B2">
        <w:t>—</w:t>
      </w:r>
      <w:r w:rsidR="001B64FF" w:rsidRPr="004A7914">
        <w:t>that's new because of the new digital technologies"</w:t>
      </w:r>
      <w:r w:rsidR="001B64FF" w:rsidRPr="00057254">
        <w:t xml:space="preserve"> </w:t>
      </w:r>
      <w:r w:rsidR="000C6F06">
        <w:fldChar w:fldCharType="begin"/>
      </w:r>
      <w:r w:rsidR="000C6F06">
        <w:instrText xml:space="preserve"> ADDIN ZOTERO_ITEM CSL_CITATION {"citationID":"HzQyaz6T","properties":{"formattedCitation":"(BBC, 2012)","plainCitation":"(BBC, 2012)","noteIndex":0},"citationItems":[{"id":1714,"uris":["http://zotero.org/users/3528215/items/VQ2A84HZ"],"itemData":{"id":1714,"type":"article-newspaper","title":"Viewpoint: Manuel Castells on the rise of alternative economic cultures","URL":"https://www.bbc.com/news/business-20027044","author":[{"family":"BBC","given":""}],"accessed":{"date-parts":[["2024",7,30]]},"issued":{"date-parts":[["2012"]]},"citation-key":"bbc2012"}}],"schema":"https://github.com/citation-style-language/schema/raw/master/csl-citation.json"} </w:instrText>
      </w:r>
      <w:r w:rsidR="000C6F06">
        <w:fldChar w:fldCharType="separate"/>
      </w:r>
      <w:r w:rsidR="000C6F06">
        <w:rPr>
          <w:noProof/>
        </w:rPr>
        <w:t>(BBC, 2012)</w:t>
      </w:r>
      <w:r w:rsidR="000C6F06">
        <w:fldChar w:fldCharType="end"/>
      </w:r>
      <w:r w:rsidR="000C6F06">
        <w:t>.</w:t>
      </w:r>
      <w:r w:rsidR="006572CF" w:rsidRPr="00057254">
        <w:t xml:space="preserve"> </w:t>
      </w:r>
      <w:r w:rsidR="007724E8" w:rsidRPr="00057254">
        <w:t xml:space="preserve">Network society </w:t>
      </w:r>
      <w:r w:rsidR="003A2550" w:rsidRPr="003A2550">
        <w:t>theories adopt</w:t>
      </w:r>
      <w:r w:rsidR="007724E8" w:rsidRPr="00057254">
        <w:t xml:space="preserve"> a</w:t>
      </w:r>
      <w:r w:rsidR="00557465" w:rsidRPr="00057254">
        <w:t xml:space="preserve"> more optimistic </w:t>
      </w:r>
      <w:r w:rsidR="007618B3">
        <w:t>view</w:t>
      </w:r>
      <w:r w:rsidR="00557465" w:rsidRPr="00057254">
        <w:t xml:space="preserve"> of </w:t>
      </w:r>
      <w:r w:rsidR="00B612C7" w:rsidRPr="00057254">
        <w:t xml:space="preserve">open technological </w:t>
      </w:r>
      <w:r w:rsidR="00557465" w:rsidRPr="00057254">
        <w:t>networks</w:t>
      </w:r>
      <w:r w:rsidR="00D50660" w:rsidRPr="00057254">
        <w:t xml:space="preserve"> </w:t>
      </w:r>
      <w:r w:rsidR="00557465" w:rsidRPr="00057254">
        <w:t xml:space="preserve">as </w:t>
      </w:r>
      <w:r w:rsidR="003A2550" w:rsidRPr="003A2550">
        <w:t>platforms</w:t>
      </w:r>
      <w:r w:rsidR="007618B3">
        <w:t xml:space="preserve"> for</w:t>
      </w:r>
      <w:r w:rsidR="00D50660" w:rsidRPr="00057254">
        <w:t xml:space="preserve"> expanding</w:t>
      </w:r>
      <w:r w:rsidR="00557465" w:rsidRPr="00057254">
        <w:t xml:space="preserve"> social capital </w:t>
      </w:r>
      <w:r w:rsidR="00D50660" w:rsidRPr="00057254">
        <w:t xml:space="preserve">by creating bridges between </w:t>
      </w:r>
      <w:r w:rsidR="007724E8" w:rsidRPr="00057254">
        <w:t xml:space="preserve">otherwise </w:t>
      </w:r>
      <w:r w:rsidR="003A2550" w:rsidRPr="003A2550">
        <w:t>disconnected individuals.</w:t>
      </w:r>
    </w:p>
    <w:p w14:paraId="413E91A3" w14:textId="625159E1" w:rsidR="007618B3" w:rsidRDefault="007618B3" w:rsidP="00324405">
      <w:pPr>
        <w:spacing w:line="480" w:lineRule="auto"/>
        <w:ind w:firstLine="360"/>
      </w:pPr>
      <w:r>
        <w:t xml:space="preserve">This </w:t>
      </w:r>
      <w:r w:rsidR="003A2550" w:rsidRPr="003A2550">
        <w:t xml:space="preserve">perspective </w:t>
      </w:r>
      <w:r>
        <w:t xml:space="preserve">differs from </w:t>
      </w:r>
      <w:r w:rsidR="003A2550" w:rsidRPr="003A2550">
        <w:t>Wellman et al.'s</w:t>
      </w:r>
      <w:r w:rsidR="000C6F06">
        <w:t xml:space="preserve"> </w:t>
      </w:r>
      <w:r w:rsidR="000C6F06">
        <w:fldChar w:fldCharType="begin"/>
      </w:r>
      <w:r w:rsidR="00905B53">
        <w:instrText xml:space="preserve"> ADDIN ZOTERO_ITEM CSL_CITATION {"citationID":"FTCoYe3Q","properties":{"formattedCitation":"(Wellman et al., 2001, 2003)","plainCitation":"(Wellman et al., 2001, 2003)","dontUpdate":true,"noteIndex":0},"citationItems":[{"id":384,"uris":["http://zotero.org/users/3528215/items/RZDGLLJP"],"itemData":{"id":384,"type":"article-journal","abstract":"How does the Internet affect social capital? Do the communication possibilities of the Internet increase, decrease, or supplement interpersonal contact, participation, and community commitment? This evidence comes from a 1998 survey of 39,211 visitors to the National Geographic Society Web site, one of the first large-scale Web surveys. The authors find that people's interaction online supplements their face-to-face and telephone communication without increasing or decreasing it. However, heavy Internet use is associated with increased participation in voluntary organizations and politics. Further support for this effect is the positive association between offline and online participation in voluntary organizations and politics. However, the effects of the Internet are not only positive: The heaviest users of the Internet are the least committed to online community. Taken together, this evidence suggests that the Internet is becoming normalized as it is incorporated into the routine practices of everyday life.","container-title":"American Behavioral Scientist","DOI":"10.1177/00027640121957286","ISSN":"0002-7642","issue":"3","journalAbbreviation":"American Behavioral Scientist","page":"436-455","title":"Does the Internet Increase, Decrease, or Supplement Social Capital?: Social Networks, Participation, and Community Commitment","volume":"45","author":[{"family":"Wellman","given":"Barry"},{"family":"Quan-Haase","given":"Anabel"},{"family":"Witte","given":"James"},{"family":"Hampton","given":"Keith"}],"issued":{"date-parts":[["2001",11,1]]},"citation-key":"wellman2001"}},{"id":1715,"uris":["http://zotero.org/users/3528215/items/HVF8R6V4"],"itemData":{"id":1715,"type":"article-journal","abstract":"Abstract We review the evidence from a number of surveys in which our NetLab has been involved about the extent to which the Internet is transforming or enhancing community. The studies show that the Internet is used for connectivity locally as well as globally, although the nature of its use varies in different countries. Internet use is adding on to other forms of communication, rather than replacing them. Internet use is reinforcing the pre-existing turn to societies in the developed world that are organized around networked individualism rather than group or local solidarities. The result has important implications for civic involvement.","container-title":"Journal of Computer-Mediated Communication","DOI":"10.1111/j.1083-6101.2003.tb00216.x","ISSN":"1083-6101","issue":"3","journalAbbreviation":"Journal of Computer-Mediated Communication","note":"publisher: John Wiley &amp; Sons, Ltd","page":"0-0","title":"The Social Affordances of the Internet for Networked Individualism","volume":"8","author":[{"family":"Wellman","given":"Barry"},{"family":"Quan-Haase","given":"Anabel"},{"family":"Boase","given":"Jeffrey"},{"family":"Chen","given":"Wenhong"},{"family":"Hampton","given":"Keith"},{"family":"Díaz","given":"Isabel"},{"family":"Miyata","given":"Kakuko"}],"issued":{"date-parts":[["2003",4,1]]},"citation-key":"wellman2003"}}],"schema":"https://github.com/citation-style-language/schema/raw/master/csl-citation.json"} </w:instrText>
      </w:r>
      <w:r w:rsidR="000C6F06">
        <w:fldChar w:fldCharType="separate"/>
      </w:r>
      <w:r w:rsidR="000C6F06">
        <w:rPr>
          <w:noProof/>
        </w:rPr>
        <w:t>(2001, 2003)</w:t>
      </w:r>
      <w:r w:rsidR="000C6F06">
        <w:fldChar w:fldCharType="end"/>
      </w:r>
      <w:r w:rsidR="003A2550" w:rsidRPr="003A2550">
        <w:t xml:space="preserve"> concept</w:t>
      </w:r>
      <w:r>
        <w:t xml:space="preserve"> of networked individualism</w:t>
      </w:r>
      <w:r w:rsidR="003A2550" w:rsidRPr="003A2550">
        <w:t>.</w:t>
      </w:r>
      <w:r>
        <w:t xml:space="preserve"> They </w:t>
      </w:r>
      <w:r w:rsidR="003A2550" w:rsidRPr="003A2550">
        <w:t>argue</w:t>
      </w:r>
      <w:r>
        <w:t xml:space="preserve"> that too much </w:t>
      </w:r>
      <w:r w:rsidR="003A2550" w:rsidRPr="003A2550">
        <w:t xml:space="preserve">of the </w:t>
      </w:r>
      <w:r>
        <w:t xml:space="preserve">analysis of online </w:t>
      </w:r>
      <w:r w:rsidR="003A2550" w:rsidRPr="003A2550">
        <w:t>life occur</w:t>
      </w:r>
      <w:r w:rsidR="002F0075">
        <w:t>s</w:t>
      </w:r>
      <w:r>
        <w:t xml:space="preserve"> in isolation from other aspects of </w:t>
      </w:r>
      <w:r w:rsidR="003A2550" w:rsidRPr="003A2550">
        <w:t>daily</w:t>
      </w:r>
      <w:r>
        <w:t xml:space="preserve"> life. In their view, community </w:t>
      </w:r>
      <w:r w:rsidR="003A2550" w:rsidRPr="003A2550">
        <w:t>ties have</w:t>
      </w:r>
      <w:r>
        <w:t xml:space="preserve"> rarely </w:t>
      </w:r>
      <w:r w:rsidR="003A2550" w:rsidRPr="003A2550">
        <w:t>been local,</w:t>
      </w:r>
      <w:r>
        <w:t xml:space="preserve"> even before the </w:t>
      </w:r>
      <w:r w:rsidR="003A2550" w:rsidRPr="003A2550">
        <w:t>internet era.</w:t>
      </w:r>
      <w:r>
        <w:t xml:space="preserve"> A longstanding trend has been </w:t>
      </w:r>
      <w:r w:rsidR="003A2550" w:rsidRPr="003A2550">
        <w:t xml:space="preserve">the shift towards </w:t>
      </w:r>
      <w:r>
        <w:t>"networked individualism</w:t>
      </w:r>
      <w:r w:rsidR="003A2550" w:rsidRPr="003A2550">
        <w:t>"</w:t>
      </w:r>
      <w:r w:rsidR="0023614E">
        <w:t>,</w:t>
      </w:r>
      <w:r>
        <w:t xml:space="preserve"> where the individual, rather than the household or work unit</w:t>
      </w:r>
      <w:r w:rsidR="003A2550" w:rsidRPr="003A2550">
        <w:t xml:space="preserve">, is the primary operator of </w:t>
      </w:r>
      <w:r w:rsidR="002F0075">
        <w:t>a</w:t>
      </w:r>
      <w:r w:rsidR="003A2550" w:rsidRPr="003A2550">
        <w:t xml:space="preserve"> network.</w:t>
      </w:r>
      <w:r w:rsidR="002F0075">
        <w:t xml:space="preserve"> Research </w:t>
      </w:r>
      <w:r>
        <w:t xml:space="preserve">following </w:t>
      </w:r>
      <w:r w:rsidR="003A2550" w:rsidRPr="003A2550">
        <w:t>this approach suggest</w:t>
      </w:r>
      <w:r w:rsidR="002F0075">
        <w:t>s</w:t>
      </w:r>
      <w:r>
        <w:t xml:space="preserve"> that heavy </w:t>
      </w:r>
      <w:r w:rsidR="003A2550" w:rsidRPr="003A2550">
        <w:t>internet</w:t>
      </w:r>
      <w:r>
        <w:t xml:space="preserve"> users </w:t>
      </w:r>
      <w:r w:rsidR="003A2550" w:rsidRPr="003A2550">
        <w:t xml:space="preserve">tend to </w:t>
      </w:r>
      <w:r>
        <w:t xml:space="preserve">have more friends than others, </w:t>
      </w:r>
      <w:r w:rsidR="003A2550" w:rsidRPr="003A2550">
        <w:t>resulting in higher levels of</w:t>
      </w:r>
      <w:r>
        <w:t xml:space="preserve"> social capital</w:t>
      </w:r>
      <w:r w:rsidR="003A2550" w:rsidRPr="003A2550">
        <w:t xml:space="preserve">, both offline and online, through </w:t>
      </w:r>
      <w:r>
        <w:t xml:space="preserve">broad, loose networks </w:t>
      </w:r>
      <w:r w:rsidR="003A2550" w:rsidRPr="003A2550">
        <w:t>of</w:t>
      </w:r>
      <w:r>
        <w:t xml:space="preserve"> people with </w:t>
      </w:r>
      <w:r w:rsidR="003A2550" w:rsidRPr="003A2550">
        <w:t>shared</w:t>
      </w:r>
      <w:r>
        <w:t xml:space="preserve"> interests</w:t>
      </w:r>
      <w:r w:rsidR="003A2550" w:rsidRPr="003A2550">
        <w:t>.</w:t>
      </w:r>
      <w:r>
        <w:t xml:space="preserve"> Whether this </w:t>
      </w:r>
      <w:r w:rsidR="003A2550" w:rsidRPr="003A2550">
        <w:t>"</w:t>
      </w:r>
      <w:r>
        <w:t>rich-get-richer</w:t>
      </w:r>
      <w:r w:rsidR="003A2550" w:rsidRPr="003A2550">
        <w:t>"</w:t>
      </w:r>
      <w:r>
        <w:t xml:space="preserve"> phenomenon </w:t>
      </w:r>
      <w:r w:rsidR="003A2550" w:rsidRPr="003A2550">
        <w:t>manifests</w:t>
      </w:r>
      <w:r>
        <w:t xml:space="preserve"> depends on the </w:t>
      </w:r>
      <w:r w:rsidR="003A2550" w:rsidRPr="003A2550">
        <w:t>characteristics of the network’s</w:t>
      </w:r>
      <w:r>
        <w:t xml:space="preserve"> structure and the </w:t>
      </w:r>
      <w:r w:rsidR="003A2550" w:rsidRPr="003A2550">
        <w:t>individual’s</w:t>
      </w:r>
      <w:r>
        <w:t xml:space="preserve"> position within it</w:t>
      </w:r>
      <w:r w:rsidR="000C6F06">
        <w:t xml:space="preserve"> </w:t>
      </w:r>
      <w:r w:rsidR="000C6F06">
        <w:fldChar w:fldCharType="begin"/>
      </w:r>
      <w:r w:rsidR="000C6F06">
        <w:instrText xml:space="preserve"> ADDIN ZOTERO_ITEM CSL_CITATION {"citationID":"Bf7O9Neb","properties":{"formattedCitation":"(Kadushin, 2012)","plainCitation":"(Kadushin, 2012)","noteIndex":0},"citationItems":[{"id":1679,"uris":["http://zotero.org/users/3528215/items/5C9W9RK7"],"itemData":{"id":1679,"type":"book","ISBN":"978-0-19-537947-1","publisher":"Oxford University Press","title":"Understanding Social Networks. Theories, Concepts, and Findings","author":[{"family":"Kadushin","given":"Charles"}],"issued":{"date-parts":[["2012"]]},"citation-key":"kadushin2012"}}],"schema":"https://github.com/citation-style-language/schema/raw/master/csl-citation.json"} </w:instrText>
      </w:r>
      <w:r w:rsidR="000C6F06">
        <w:fldChar w:fldCharType="separate"/>
      </w:r>
      <w:r w:rsidR="000C6F06">
        <w:rPr>
          <w:noProof/>
        </w:rPr>
        <w:t>(Kadushin, 2012)</w:t>
      </w:r>
      <w:r w:rsidR="000C6F06">
        <w:fldChar w:fldCharType="end"/>
      </w:r>
      <w:r>
        <w:t>.</w:t>
      </w:r>
    </w:p>
    <w:p w14:paraId="1865EF90" w14:textId="55701FE7" w:rsidR="007618B3" w:rsidRDefault="003A2550" w:rsidP="00324405">
      <w:pPr>
        <w:spacing w:line="480" w:lineRule="auto"/>
        <w:ind w:firstLine="357"/>
      </w:pPr>
      <w:r w:rsidRPr="003A2550">
        <w:t>These discussions</w:t>
      </w:r>
      <w:r w:rsidR="002F0075">
        <w:t xml:space="preserve"> require, however, </w:t>
      </w:r>
      <w:r w:rsidR="007618B3">
        <w:t>a distinction between</w:t>
      </w:r>
      <w:r w:rsidR="002F0075">
        <w:t xml:space="preserve"> the type of social capital generated and used. Different researchers have proposed different types of social capital. Putnam</w:t>
      </w:r>
      <w:r w:rsidR="003F32FE">
        <w:t xml:space="preserve"> </w:t>
      </w:r>
      <w:r w:rsidR="003F32FE">
        <w:fldChar w:fldCharType="begin"/>
      </w:r>
      <w:r w:rsidR="00EC4599">
        <w:instrText xml:space="preserve"> ADDIN ZOTERO_ITEM CSL_CITATION {"citationID":"EgyGjUmy","properties":{"formattedCitation":"(Putnam, 2000)","plainCitation":"(Putnam, 2000)","dontUpdate":true,"noteIndex":0},"citationItems":[{"id":1667,"uris":["http://zotero.org/users/3528215/items/S5RQX8MB"],"itemData":{"id":1667,"type":"book","event-place":"New York","publisher":"Simon &amp; Schuster","publisher-place":"New York","title":"Bowling Alone: The Collapse and Revival of American Community","author":[{"family":"Putnam","given":"Robert D."}],"issued":{"date-parts":[["2000"]]},"citation-key":"putnam2000"}}],"schema":"https://github.com/citation-style-language/schema/raw/master/csl-citation.json"} </w:instrText>
      </w:r>
      <w:r w:rsidR="003F32FE">
        <w:fldChar w:fldCharType="separate"/>
      </w:r>
      <w:r w:rsidR="003F32FE">
        <w:rPr>
          <w:noProof/>
        </w:rPr>
        <w:t>(2000)</w:t>
      </w:r>
      <w:r w:rsidR="003F32FE">
        <w:fldChar w:fldCharType="end"/>
      </w:r>
      <w:r w:rsidR="002F0075">
        <w:t xml:space="preserve"> made the distinction between b</w:t>
      </w:r>
      <w:r w:rsidRPr="003A2550">
        <w:t xml:space="preserve">onding and </w:t>
      </w:r>
      <w:r w:rsidR="007618B3">
        <w:t>bridging</w:t>
      </w:r>
      <w:r w:rsidR="002F0075">
        <w:t xml:space="preserve"> social</w:t>
      </w:r>
      <w:r w:rsidR="007618B3">
        <w:t xml:space="preserve"> capital,</w:t>
      </w:r>
      <w:r w:rsidR="002F0075">
        <w:t xml:space="preserve"> two</w:t>
      </w:r>
      <w:r w:rsidRPr="003A2550">
        <w:t xml:space="preserve"> concepts</w:t>
      </w:r>
      <w:r w:rsidR="007618B3">
        <w:t xml:space="preserve"> often conflated</w:t>
      </w:r>
      <w:r w:rsidR="00A253FF">
        <w:t xml:space="preserve">, but distinct from </w:t>
      </w:r>
      <w:proofErr w:type="spellStart"/>
      <w:r w:rsidR="00A253FF">
        <w:t>Granovetter’s</w:t>
      </w:r>
      <w:proofErr w:type="spellEnd"/>
      <w:r w:rsidR="00A253FF">
        <w:t xml:space="preserve"> </w:t>
      </w:r>
      <w:r w:rsidR="003F32FE">
        <w:fldChar w:fldCharType="begin"/>
      </w:r>
      <w:r w:rsidR="00EC4599">
        <w:instrText xml:space="preserve"> ADDIN ZOTERO_ITEM CSL_CITATION {"citationID":"Om0oIPIB","properties":{"formattedCitation":"(Granovetter, 1973)","plainCitation":"(Granovetter, 1973)","dontUpdate":true,"noteIndex":0},"citationItems":[{"id":1717,"uris":["http://zotero.org/users/3528215/items/Z2IH3Z57"],"itemData":{"id":1717,"type":"article-journal","abstract":"Analysis of social networks is suggested as a tool for linking micro and macro levels of sociological theory. The procedure is illustrated by elaboration of the macro implications of one aspect of small-scale interaction: the strength of dyadic ties. It is argued that the degree of overlap of two individuals' friendship networks varies directly with the strength of their tie to one another. The impact of this principle on diffusion of influence and information, mobility opportunity, and community organization is explored. Stress is laid on the cohesive power of weak ties. Most network models deal, implicitly, with strong ties, thus confining their applicability to small, well-defined groups. Emphasis on weak ties lends itself to discussion of relations between groups and to analysis of segments of social structure not easily defined in terms of primary groups.","archive":"JSTOR","container-title":"American Journal of Sociology","ISSN":"00029602, 15375390","issue":"6","note":"publisher: University of Chicago Press","page":"1360-1380","title":"The Strength of Weak Ties","volume":"78","author":[{"family":"Granovetter","given":"Mark S."}],"issued":{"date-parts":[["1973"]]},"citation-key":"granovetter1973"},"label":"page"}],"schema":"https://github.com/citation-style-language/schema/raw/master/csl-citation.json"} </w:instrText>
      </w:r>
      <w:r w:rsidR="003F32FE">
        <w:fldChar w:fldCharType="separate"/>
      </w:r>
      <w:r w:rsidR="003F32FE">
        <w:rPr>
          <w:noProof/>
        </w:rPr>
        <w:t>(1973)</w:t>
      </w:r>
      <w:r w:rsidR="003F32FE">
        <w:fldChar w:fldCharType="end"/>
      </w:r>
      <w:r w:rsidR="007618B3">
        <w:t xml:space="preserve"> weak and strong ties. Bonding social capital exists within a specific</w:t>
      </w:r>
      <w:r w:rsidR="00A253FF">
        <w:t>, relatively homogenous,</w:t>
      </w:r>
      <w:r w:rsidR="007618B3">
        <w:t xml:space="preserve"> group or community, </w:t>
      </w:r>
      <w:r w:rsidR="007618B3">
        <w:lastRenderedPageBreak/>
        <w:t>while bridging social capital connects different social groups, classes, races, religions, or other significant sociodemographic or socioeconomic categories</w:t>
      </w:r>
      <w:r w:rsidR="003F32FE">
        <w:t xml:space="preserve"> </w:t>
      </w:r>
      <w:r w:rsidR="003F32FE">
        <w:fldChar w:fldCharType="begin"/>
      </w:r>
      <w:r w:rsidR="004D1598">
        <w:instrText xml:space="preserve"> ADDIN ZOTERO_ITEM CSL_CITATION {"citationID":"MQDPWFfj","properties":{"formattedCitation":"(Chetty et al., 2022a, 2022b; Claridge, 2018)","plainCitation":"(Chetty et al., 2022a, 2022b; Claridge, 2018)","noteIndex":0},"citationItems":[{"id":492,"uris":["http://zotero.org/users/3528215/items/4ULW9B96"],"itemData":{"id":492,"type":"article-journal","abstract":"Social capital—the strength of an individual’s social network and community—has been identified as a potential determinant of outcomes ranging from education to health1–8. However, efforts to understand what types of social capital matter for these outcomes have been hindered by a lack of social network data. Here, in the first of a pair of papers9, we use data on 21 billion friendships from Facebook to study social capital. We measure and analyse three types of social capital by ZIP (postal) code in the United States: (1) connectedness between different types of people, such as those with low versus high socioeconomic status (SES); (2) social cohesion, such as the extent of cliques in friendship networks; and (3) civic engagement, such as rates of volunteering. These measures vary substantially across areas, but are not highly correlated with each other. We demonstrate the importance of distinguishing these forms of social capital by analysing their associations with economic mobility across areas. The share of high-SES friends among individuals with low SES—which we term economic connectedness—is among the strongest predictors of upward income mobility identified to date10,11. Other social capital measures are not strongly associated with economic mobility. If children with low-SES parents were to grow up in counties with economic connectedness comparable to that of the average child with high-SES parents, their incomes in adulthood would increase by 20% on average. Differences in economic connectedness can explain well-known relationships between upward income mobility and racial segregation, poverty rates, and inequality12–14. To support further research and policy interventions, we publicly release privacy-protected statistics on social capital by ZIP code at https://www.socialcapital.org.","container-title":"Nature","DOI":"10.1038/s41586-022-04996-4","ISSN":"1476-4687","issue":"7921","journalAbbreviation":"Nature","page":"108-121","title":"Social capital I: measurement and associations with economic mobility","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id":494,"uris":["http://zotero.org/users/3528215/items/K7RHZKNC"],"itemData":{"id":494,"type":"article-journal","abstract":"Low levels of social interaction across class lines have generated widespread concern1–4 and are associated with worse outcomes, such as lower rates of upward income mobility4–7. Here we analyse the determinants of cross-class interaction using data from Facebook, building on the analysis in our companion paper7. We show that about half of the social disconnection across socioeconomic lines—measured as the difference in the share of high-socioeconomic status (SES) friends between people with low and high SES—is explained by differences in exposure to people with high SES in groups such as schools and religious organizations. The other half is explained by friending bias—the tendency for people with low SES to befriend people with high SES at lower rates even conditional on exposure. Friending bias is shaped by the structure of the groups in which people interact. For example, friending bias is higher in larger and more diverse groups and lower in religious organizations than in schools and workplaces. Distinguishing exposure from friending bias is helpful for identifying interventions to increase cross-SES friendships (economic connectedness). Using fluctuations in the share of students with high SES across high school cohorts, we show that increases in high-SES exposure lead low-SES people to form more friendships with high-SES people in schools that exhibit low levels of friending bias. Thus, socioeconomic integration can increase economic connectedness in communities in which friending bias is low. By contrast, when friending bias is high, increasing cross-SES interactions among existing members may be necessary to increase economic connectedness. To support such efforts, we release privacy-protected statistics on economic connectedness, exposure and friending bias for each ZIP (postal) code, high school and college in the United States at https://www.socialcapital.org.","container-title":"Nature","DOI":"10.1038/s41586-022-04997-3","ISSN":"1476-4687","issue":"7921","journalAbbreviation":"Nature","page":"122-134","title":"Social capital II: determinants of economic connectedness","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a"}},{"id":1718,"uris":["http://zotero.org/users/3528215/items/KQXCRJ29"],"itemData":{"id":1718,"type":"report","publisher":"Social Capital Research","title":"Functions of social capital—Bonding, bridging, linking","author":[{"family":"Claridge","given":"T."}],"issued":{"date-parts":[["2018"]]},"citation-key":"claridge2018"}}],"schema":"https://github.com/citation-style-language/schema/raw/master/csl-citation.json"} </w:instrText>
      </w:r>
      <w:r w:rsidR="003F32FE">
        <w:fldChar w:fldCharType="separate"/>
      </w:r>
      <w:r w:rsidR="004D1598">
        <w:rPr>
          <w:noProof/>
        </w:rPr>
        <w:t>(Chetty et al., 2022a, 2022b; Claridge, 2018)</w:t>
      </w:r>
      <w:r w:rsidR="003F32FE">
        <w:fldChar w:fldCharType="end"/>
      </w:r>
      <w:r w:rsidR="007618B3">
        <w:t xml:space="preserve">. </w:t>
      </w:r>
      <w:r w:rsidR="00F21DBE">
        <w:t>Thus, b</w:t>
      </w:r>
      <w:r w:rsidR="007618B3">
        <w:t xml:space="preserve">onding capital links </w:t>
      </w:r>
      <w:r w:rsidRPr="003A2550">
        <w:t xml:space="preserve">individuals who are </w:t>
      </w:r>
      <w:r w:rsidR="007618B3">
        <w:t>similar</w:t>
      </w:r>
      <w:r w:rsidRPr="003A2550">
        <w:t>, reinforcing</w:t>
      </w:r>
      <w:r w:rsidR="007618B3">
        <w:t xml:space="preserve"> existing bonds and creating cohesion within established networks. </w:t>
      </w:r>
      <w:r w:rsidRPr="003A2550">
        <w:t>Conversely, bridging</w:t>
      </w:r>
      <w:r w:rsidR="007618B3">
        <w:t xml:space="preserve"> capital </w:t>
      </w:r>
      <w:r w:rsidRPr="003A2550">
        <w:t>involves</w:t>
      </w:r>
      <w:r w:rsidR="007618B3">
        <w:t xml:space="preserve"> connections with people </w:t>
      </w:r>
      <w:r w:rsidRPr="003A2550">
        <w:t xml:space="preserve">of </w:t>
      </w:r>
      <w:r w:rsidR="007618B3">
        <w:t xml:space="preserve">different </w:t>
      </w:r>
      <w:r w:rsidRPr="003A2550">
        <w:t>backgrounds</w:t>
      </w:r>
      <w:r w:rsidR="007618B3">
        <w:t xml:space="preserve"> and resources, </w:t>
      </w:r>
      <w:r w:rsidRPr="003A2550">
        <w:t>enabling</w:t>
      </w:r>
      <w:r w:rsidR="007618B3">
        <w:t xml:space="preserve"> access to </w:t>
      </w:r>
      <w:r w:rsidRPr="003A2550">
        <w:t xml:space="preserve">new </w:t>
      </w:r>
      <w:r w:rsidR="007618B3">
        <w:t xml:space="preserve">resources, behaviours, norms, and values </w:t>
      </w:r>
      <w:r w:rsidRPr="003A2550">
        <w:t xml:space="preserve">that may </w:t>
      </w:r>
      <w:r w:rsidR="007618B3">
        <w:t xml:space="preserve">not </w:t>
      </w:r>
      <w:r w:rsidRPr="003A2550">
        <w:t>be available within one’s immediate circle</w:t>
      </w:r>
      <w:r w:rsidR="004D1598">
        <w:t xml:space="preserve"> </w:t>
      </w:r>
      <w:r w:rsidR="004D1598">
        <w:fldChar w:fldCharType="begin"/>
      </w:r>
      <w:r w:rsidR="004D1598">
        <w:instrText xml:space="preserve"> ADDIN ZOTERO_ITEM CSL_CITATION {"citationID":"cvx0x2vI","properties":{"formattedCitation":"(Gittell &amp; Vidal, 1998)","plainCitation":"(Gittell &amp; Vidal, 1998)","noteIndex":0},"citationItems":[{"id":1720,"uris":["http://zotero.org/users/3528215/items/YI3IFX92"],"itemData":{"id":1720,"type":"book","abstract":"Community Organizing provides insight on how to stimulate the formation of genuinely community-based organizations and effective citizen action in neighborhoods that have not spawned these efforts spontaneously. It distills lessons from a national demonstration program that employed a novel approach to community organizing—consensus organizing. Consensus organizing enhances social capital, both by building stronger internal ties and capacity in low-income communities and by fostering new relations (bridges) among residents of low-income communities and larger metropolitan area support communities. Using evaluation research and detailed comparative study of community development activity in 3 diverse demonstration sites, the authors identify key elements necessary for building capital, which in turn strongly affect community development: comprehension of community development, credibility of effort and participants, confidence, competence, and constructive critiques of efforts. Other elements are more relevant to program management and implementation and include communication among participants and congruence of program effort.  This book describes the limits and promise of building social capital and will be of interest to community development students and professionals. (PsycINFO Database Record (c) 2016 APA, all rights reserved)","collection-title":"Community organizing:  Building social capital as a development strategy.","event-place":"Thousand Oaks,  CA,  US","ISBN":"0-8039-5791-2","note":"page: x, 196","number-of-pages":"x, 196","publisher":"Sage Publications, Inc","publisher-place":"Thousand Oaks,  CA,  US","title":"Community organizing:  Building social capital as a development strategy.","author":[{"family":"Gittell","given":"Ross J."},{"family":"Vidal","given":"Avis"}],"issued":{"date-parts":[["1998"]]},"citation-key":"gittell1998"}}],"schema":"https://github.com/citation-style-language/schema/raw/master/csl-citation.json"} </w:instrText>
      </w:r>
      <w:r w:rsidR="004D1598">
        <w:fldChar w:fldCharType="separate"/>
      </w:r>
      <w:r w:rsidR="004D1598">
        <w:rPr>
          <w:noProof/>
        </w:rPr>
        <w:t>(Gittell &amp; Vidal, 1998)</w:t>
      </w:r>
      <w:r w:rsidR="004D1598">
        <w:fldChar w:fldCharType="end"/>
      </w:r>
      <w:r w:rsidR="007618B3">
        <w:t>.</w:t>
      </w:r>
    </w:p>
    <w:p w14:paraId="67252654" w14:textId="3BE8C9D9" w:rsidR="007F1960" w:rsidRPr="00057254" w:rsidRDefault="003D094D" w:rsidP="004A7914">
      <w:pPr>
        <w:pStyle w:val="ListParagraph"/>
        <w:numPr>
          <w:ilvl w:val="1"/>
          <w:numId w:val="4"/>
        </w:numPr>
        <w:spacing w:before="120" w:line="480" w:lineRule="auto"/>
        <w:rPr>
          <w:rFonts w:ascii="Times New Roman" w:hAnsi="Times New Roman" w:cs="Times New Roman"/>
          <w:b/>
          <w:bCs/>
        </w:rPr>
      </w:pPr>
      <w:r w:rsidRPr="00057254">
        <w:rPr>
          <w:rFonts w:ascii="Times New Roman" w:hAnsi="Times New Roman" w:cs="Times New Roman"/>
          <w:b/>
          <w:bCs/>
        </w:rPr>
        <w:t>Spatial inequality</w:t>
      </w:r>
      <w:r w:rsidR="001974CE" w:rsidRPr="00057254">
        <w:rPr>
          <w:rFonts w:ascii="Times New Roman" w:hAnsi="Times New Roman" w:cs="Times New Roman"/>
          <w:b/>
          <w:bCs/>
        </w:rPr>
        <w:t>, social capital and anti</w:t>
      </w:r>
      <w:r w:rsidRPr="00057254">
        <w:rPr>
          <w:rFonts w:ascii="Times New Roman" w:hAnsi="Times New Roman" w:cs="Times New Roman"/>
          <w:b/>
          <w:bCs/>
        </w:rPr>
        <w:t>system</w:t>
      </w:r>
      <w:r w:rsidR="001974CE" w:rsidRPr="00057254">
        <w:rPr>
          <w:rFonts w:ascii="Times New Roman" w:hAnsi="Times New Roman" w:cs="Times New Roman"/>
          <w:b/>
          <w:bCs/>
        </w:rPr>
        <w:t xml:space="preserve"> narratives</w:t>
      </w:r>
      <w:r w:rsidR="00437C28" w:rsidRPr="00057254">
        <w:rPr>
          <w:rFonts w:ascii="Times New Roman" w:hAnsi="Times New Roman" w:cs="Times New Roman"/>
          <w:b/>
          <w:bCs/>
        </w:rPr>
        <w:t>.</w:t>
      </w:r>
    </w:p>
    <w:p w14:paraId="19A41685" w14:textId="7546DA3F" w:rsidR="007618B3" w:rsidRDefault="007618B3" w:rsidP="00CA03AB">
      <w:pPr>
        <w:tabs>
          <w:tab w:val="left" w:pos="1725"/>
        </w:tabs>
        <w:spacing w:before="120" w:line="480" w:lineRule="auto"/>
      </w:pPr>
      <w:r>
        <w:t>The rise of antisystem narratives</w:t>
      </w:r>
      <w:r w:rsidR="00A253FF">
        <w:t xml:space="preserve"> </w:t>
      </w:r>
      <w:r>
        <w:t>—</w:t>
      </w:r>
      <w:r w:rsidR="003A2550" w:rsidRPr="003A2550">
        <w:t>including</w:t>
      </w:r>
      <w:r w:rsidR="00A253FF">
        <w:t xml:space="preserve"> different forms of</w:t>
      </w:r>
      <w:r>
        <w:t xml:space="preserve"> populism, nationalism, Euroscepticism, and supremacism—</w:t>
      </w:r>
      <w:r w:rsidR="00A253FF">
        <w:t xml:space="preserve"> </w:t>
      </w:r>
      <w:r>
        <w:t xml:space="preserve">poses </w:t>
      </w:r>
      <w:r w:rsidR="003A2550" w:rsidRPr="003A2550">
        <w:t>significant challenges</w:t>
      </w:r>
      <w:r>
        <w:t xml:space="preserve"> to liberal democracies worldwide. Recent studies suggest </w:t>
      </w:r>
      <w:r w:rsidR="003A2550" w:rsidRPr="003A2550">
        <w:t xml:space="preserve">that </w:t>
      </w:r>
      <w:r>
        <w:t xml:space="preserve">these phenomena are </w:t>
      </w:r>
      <w:r w:rsidR="003A2550" w:rsidRPr="003A2550">
        <w:t>shaped</w:t>
      </w:r>
      <w:r>
        <w:t xml:space="preserve"> not only by individual factors but also by territorial context and spatial elements</w:t>
      </w:r>
      <w:r w:rsidR="00324405">
        <w:t xml:space="preserve"> </w:t>
      </w:r>
      <w:r w:rsidR="00324405">
        <w:fldChar w:fldCharType="begin"/>
      </w:r>
      <w:r w:rsidR="00324405">
        <w:instrText xml:space="preserve"> ADDIN ZOTERO_ITEM CSL_CITATION {"citationID":"9l2Wit9W","properties":{"formattedCitation":"(Dijkstra et al., 2020; Koeppen et al., 2021; Lenzi &amp; Perucca, 2021)","plainCitation":"(Dijkstra et al., 2020; Koeppen et al., 2021; Lenzi &amp; Perucca, 2021)","noteIndex":0},"citationItems":[{"id":545,"uris":["http://zotero.org/users/3528215/items/DBIR3TUS"],"itemData":{"id":545,"type":"article-journal","container-title":"Regional Studies","DOI":"10.1080/00343404.2019.1654603","ISSN":"0034-3404","issue":"6","journalAbbreviation":"null","note":"publisher: Routledge","page":"737-753","title":"The geography of EU discontent","volume":"54","author":[{"family":"Dijkstra","given":"Lewis"},{"family":"Poelman","given":"Hugo"},{"family":"Rodríguez-Pose","given":"Andrés"}],"issued":{"date-parts":[["2020",6,2]]},"citation-key":"dijkstra2020"}},{"id":574,"uris":["http://zotero.org/users/3528215/items/HUKATR87"],"itemData":{"id":574,"type":"article-journal","abstract":"Abstract The possible impacts of contextual effects on political behaviour have long been studied and analysed by political scientists and geographers. We review previous relevant literature and extend it by incorporating the recent rise of populism and developments of socio-economic determinants of the political economy of discontent and the geography of happiness and well-being across the European Union. In particular, the research presented in this paper is aimed at analysing the impact of individual and contextual variables on political behaviour across European regions. Additionally, this paper examines links between subjective well-being and political preferences, while at the same time considers contextual factors at the regional level across Europe. Methodologically, we adopt a multilevel modelling approach to analyse voting behaviour and to also examine subjective happiness indicators in relation to factors of political geography. We employ data from the European Social Survey (ESS) to estimate the effects of economic and non-economic factors across Europe on the geography of su</w:instrText>
      </w:r>
      <w:r w:rsidR="00324405" w:rsidRPr="00B63131">
        <w:instrText>bjective happiness and discontent usin</w:instrText>
      </w:r>
      <w:r w:rsidR="00324405" w:rsidRPr="00324405">
        <w:instrText xml:space="preserve">g individual social values and cultural norms. We find that not only are individual level characteristics significant, but so too are regional characteristics.","container-title":"Regional Science Policy &amp; Practice","DOI":"10.1111/rsp3.12384","ISSN":"1757-7802","issue":"2","journalAbbreviation":"Regional Science Policy &amp; Practice","note":"publisher: John Wiley &amp; Sons, Ltd","page":"221-245","title":"Places that don't matter or people that don't matter? A multilevel modelling approach to the analysis of the geographies of discontent","volume":"13","author":[{"family":"Koeppen","given":"Luise"},{"family":"Ballas","given":"Dimitris"},{"family":"Edzes","given":"Arjen"},{"family":"Koster","given":"Sierdjan"}],"issued":{"date-parts":[["2021",4,1]]},"citation-key":"koeppen2021"}},{"id":679,"uris":["http://zotero.org/users/3528215/items/RGF5HCC7"],"itemData":{"id":679,"type":"article-journal","container-title":"Economic Geography","DOI":"10.1080/00130095.2021.1973419","ISSN":"0013-0095","issue":"5","journalAbbreviation":"null","note":"publisher: Routledge","page":"415-445","title":"People or Places that Don’t Matter? Individual and Contextual Determinants of the Geography of Discontent","volume":"97","author":[{"family":"Lenzi","given":"Camilla"},{"family":"Perucca","given":"Giovanni"}],"issued":{"date-parts":[["2021",10,20]]},"citation-key":"lenzi2021"}}],"schema":"https://github.com/citation-style-language/schema/raw/master/csl-citation.json"} </w:instrText>
      </w:r>
      <w:r w:rsidR="00324405">
        <w:fldChar w:fldCharType="separate"/>
      </w:r>
      <w:r w:rsidR="00324405" w:rsidRPr="00324405">
        <w:rPr>
          <w:noProof/>
        </w:rPr>
        <w:t>(Dijkstra et al., 2020; Koeppen et al., 2021; Lenzi &amp; Perucca, 2021)</w:t>
      </w:r>
      <w:r w:rsidR="00324405">
        <w:fldChar w:fldCharType="end"/>
      </w:r>
      <w:r w:rsidRPr="00324405">
        <w:t xml:space="preserve">. </w:t>
      </w:r>
      <w:r w:rsidR="003A2550" w:rsidRPr="003A2550">
        <w:t>Certain regions</w:t>
      </w:r>
      <w:r>
        <w:t xml:space="preserve">, seemingly </w:t>
      </w:r>
      <w:r w:rsidR="003A2550" w:rsidRPr="003A2550">
        <w:t>overlooked or marginalised, harbour</w:t>
      </w:r>
      <w:r>
        <w:t xml:space="preserve"> citizens who </w:t>
      </w:r>
      <w:r w:rsidR="003A2550" w:rsidRPr="003A2550">
        <w:t>experience</w:t>
      </w:r>
      <w:r>
        <w:t xml:space="preserve"> feelings of powerlessness and </w:t>
      </w:r>
      <w:r w:rsidR="003A2550" w:rsidRPr="003A2550">
        <w:t>neglect</w:t>
      </w:r>
      <w:r w:rsidR="00324405">
        <w:t xml:space="preserve"> </w:t>
      </w:r>
      <w:r w:rsidR="00324405">
        <w:fldChar w:fldCharType="begin"/>
      </w:r>
      <w:r w:rsidR="00324405">
        <w:instrText xml:space="preserve"> ADDIN ZOTERO_ITEM CSL_CITATION {"citationID":"tBcUaUCe","properties":{"formattedCitation":"(Fierro, Aravena-Gonzalez, et al., 2024)","plainCitation":"(Fierro, Aravena-Gonzalez, et al., 2024)","noteIndex":0},"citationItems":[{"id":1621,"uris":["http://zotero.org/users/3528215/items/FKHMX23D"],"itemData":{"id":1621,"type":"article-journal","abstract":"Political discontent, frequently mirrored in voting patterns, extends beyond ballot votes. By focusing on Valparaiso, Chile, we introduce a more comprehensive measure, external political efficacy (EPE), capturing a sense of abandonment and gauging public sentiment towards the political system’s responsiveness to their needs. Our analysis addresses individual and area-level factors underpinning individual variations in EPE. The evidence suggests that long-term territorial socio-economic disadvantage, rather than low-paid employment, is significantly related to individual discontent, highlighting lowered beliefs in system responsiveness.","container-title":"Cambridge Journal of Regions, Economy and Society","DOI":"10.1093/cjres/rsae004","ISSN":"1752-1378","journalAbbreviation":"Cambridge Journal of Regions, Economy and Society","page":"rsae004","title":"Geographies of discontent: measuring and understanding the feeling of abandonment in the Chilean region of Valparaiso (2019–2021)","author":[{"family":"Fierro","given":"Pedro"},{"family":"Aravena-Gonzalez","given":"Ignacio"},{"family":"Aroca","given":"Patricio"},{"family":"Rowe","given":"Francisco"}],"issued":{"date-parts":[["2024",2,10]]},"citation-key":"fierro2024"}}],"schema":"https://github.com/citation-style-language/schema/raw/master/csl-citation.json"} </w:instrText>
      </w:r>
      <w:r w:rsidR="00324405">
        <w:fldChar w:fldCharType="separate"/>
      </w:r>
      <w:r w:rsidR="00324405">
        <w:rPr>
          <w:noProof/>
        </w:rPr>
        <w:t>(Fierro, Aravena-Gonzalez, et al., 2024)</w:t>
      </w:r>
      <w:r w:rsidR="00324405">
        <w:fldChar w:fldCharType="end"/>
      </w:r>
      <w:r>
        <w:t xml:space="preserve">, </w:t>
      </w:r>
      <w:r w:rsidR="003A2550" w:rsidRPr="003A2550">
        <w:t>creating</w:t>
      </w:r>
      <w:r w:rsidR="00A253FF">
        <w:t xml:space="preserve"> a</w:t>
      </w:r>
      <w:r>
        <w:t xml:space="preserve"> fertile ground for anti-establishment </w:t>
      </w:r>
      <w:r w:rsidR="003A2550" w:rsidRPr="003A2550">
        <w:t>movements</w:t>
      </w:r>
      <w:r w:rsidR="00324405">
        <w:t xml:space="preserve"> </w:t>
      </w:r>
      <w:r w:rsidR="00324405">
        <w:fldChar w:fldCharType="begin"/>
      </w:r>
      <w:r w:rsidR="00324405">
        <w:instrText xml:space="preserve"> ADDIN ZOTERO_ITEM CSL_CITATION {"citationID":"euRpjbid","properties":{"formattedCitation":"(Rodr\\uc0\\u237{}guez-Pose, 2018, 2020)","plainCitation":"(Rodríguez-Pose, 2018, 2020)","noteIndex":0},"citationItems":[{"id":580,"uris":["http://zotero.org/users/3528215/items/9XJDS3CV"],"itemData":{"id":580,"type":"article-journal","abstract":"Persistent poverty, economic decay and lack of opportunities are at the root of considerable discontent in declining and lagging-behind areas the world over. Poor development prospects and an increasing belief that these places have “no future”—as economic dynamism has been posited to be increasingly dependent on agglomeration economies—have led many of these so-called “places that don’t matter” to revolt against the status quo. The revolt has come via an unexpected source: the ballot-box, in a wave of political populism with strong territorial, rather than social foundations. I will argue that the populist wave is challenging the sources of existing well-being in both the less-dynamic and the more prosperous areas and that better, rather than more, place-sensitive territorial development policies are needed in order to find a solution to the problem. Place-sensitive development policies need, however, to stay clear of the welfare, income support and big investment projects of past development strategies if they are to be successful and focus on tapping into untapped potential and on providing opportunities to those people living in the places that “don’t matter”.","container-title":"Cambridge Journal of Regions, Economy and Society","DOI":"10.1093/cjres/rsx024","ISSN":"1752-1378","issue":"1","journalAbbreviation":"Cambridge Journal of Regions, Economy and Society","page":"189-209","title":"The revenge of the places that don’t matter (and what to do about it)","volume":"11","author":[{"family":"Rodríguez-Pose","given":"Andrés"}],"issued":{"date-parts":[["2018",3,10]]},"citation-key":"rodriguez-pose2018"}},{"id":579,"uris":["http://zotero.org/users/3528215/items/K4NZZHRR"],"itemData":{"id":579,"type":"article-journal","container-title":"LSE Public Policy Review","DOI":"http://doi.org/10.31389/lseppr.4","issue":"1","title":"The Rise of Populism and the revenge of the Places That Don't Matter","volume":"1","author":[{"family":"Rodríguez-Pose","given":"Andrés"}],"issued":{"date-parts":[["2020"]]},"citation-key":"rodriguez-pose2020"}}],"schema":"https://github.com/citation-style-language/schema/raw/master/csl-citation.json"} </w:instrText>
      </w:r>
      <w:r w:rsidR="00324405">
        <w:fldChar w:fldCharType="separate"/>
      </w:r>
      <w:r w:rsidR="00324405" w:rsidRPr="00324405">
        <w:t>(Rodríguez-Pose, 2018, 2020)</w:t>
      </w:r>
      <w:r w:rsidR="00324405">
        <w:fldChar w:fldCharType="end"/>
      </w:r>
      <w:r>
        <w:t xml:space="preserve">. Whether </w:t>
      </w:r>
      <w:r w:rsidR="003A2550" w:rsidRPr="003A2550">
        <w:t>through</w:t>
      </w:r>
      <w:r>
        <w:t xml:space="preserve"> deindustrialisation in the United States</w:t>
      </w:r>
      <w:r w:rsidR="00324405">
        <w:t xml:space="preserve"> </w:t>
      </w:r>
      <w:r w:rsidR="00324405">
        <w:fldChar w:fldCharType="begin"/>
      </w:r>
      <w:r w:rsidR="00324405">
        <w:instrText xml:space="preserve"> ADDIN ZOTERO_ITEM CSL_CITATION {"citationID":"x3HKrKF4","properties":{"formattedCitation":"(McQuarrie, 2017)","plainCitation":"(McQuarrie, 2017)","noteIndex":0},"citationItems":[{"id":711,"uris":["http://zotero.org/users/3528215/items/5KDLWFTK"],"itemData":{"id":711,"type":"article-journal","abstract":"Abstract This paper argues that the election of Donald Trump is the product of a confluence of historical factors rather than the distinctive appeal of the victor himself. By paying particular attention to the geography of unusual voting behaviour the analytical question comes into view: why did so much uncharacteristic voting occur in the Rust Belt states of the upper Midwest? It is impossible to answer this question adequately using conventional categorical attributes. The usual hypotheses of ?economic anxiety? and white revanchism are unable to account for sudden shifts in the voting behaviour of both white and black voters in post-industrial territories. Instead, it is necessary to turn to the history of the region and the institutional apparatus that connected voters there to the federal government and the Democratic Party. From this perspective we can see that the active dismantling of the Fordist social order set the region on a divergent path from the rest of the country. But this path had no political outlet due to the reorientation of the Democratic Party around a new class and geographic base. Due to this, the party pursued policies that would magnify the region's difficulties rather than alleviate its circumstances. Moreover, the elaborate institutional ties that connected the region's voters to the Democratic Party and the federal government meant that the political implications of regional decline would be muted. However, as these institutions frayed, Rust Belt voters were made available to candidates that challenged the policy consensus that had done so much damage to the region. The election was decided by a Rust Belt revolt that unified black and white working-class voters against Hillary Clinton and the Democratic Party.","container-title":"The British Journal of Sociology","DOI":"10.1111/1468-4446.12328","ISSN":"0007-1315","issue":"S1","journalAbbreviation":"The British Journal of Sociology","note":"publisher: John Wiley &amp; Sons, Ltd","page":"S120-S152","title":"The revolt of the Rust Belt: place and politics in the age of anger","volume":"68","author":[{"family":"McQuarrie","given":"Michael"}],"issued":{"date-parts":[["2017",11,1]]},"citation-key":"mcquarrie2017"}}],"schema":"https://github.com/citation-style-language/schema/raw/master/csl-citation.json"} </w:instrText>
      </w:r>
      <w:r w:rsidR="00324405">
        <w:fldChar w:fldCharType="separate"/>
      </w:r>
      <w:r w:rsidR="00324405">
        <w:rPr>
          <w:noProof/>
        </w:rPr>
        <w:t>(McQuarrie, 2017)</w:t>
      </w:r>
      <w:r w:rsidR="00324405">
        <w:fldChar w:fldCharType="end"/>
      </w:r>
      <w:r>
        <w:t xml:space="preserve"> or recent trajectories of decline and stagnation in Europe </w:t>
      </w:r>
      <w:r w:rsidR="00324405">
        <w:fldChar w:fldCharType="begin"/>
      </w:r>
      <w:r w:rsidR="00324405">
        <w:instrText xml:space="preserve"> ADDIN ZOTERO_ITEM CSL_CITATION {"citationID":"OZKNx3X4","properties":{"formattedCitation":"(Diemer et al., 2022; Rodr\\uc0\\u237{}guez-Pose et al., 2024)","plainCitation":"(Diemer et al., 2022; Rodríguez-Pose et al., 2024)","noteIndex":0},"citationItems":[{"id":546,"uris":["http://zotero.org/users/3528215/items/9SHZJ3LI"],"itemData":{"id":546,"type":"article-journal","container-title":"Economic Geography","DOI":"10.1080/00130095.2022.2080655","ISSN":"0013-0095","journalAbbreviation":"null","note":"publisher: Routledge","page":"1-23","title":"The Regional Development Trap in Europe","author":[{"family":"Diemer","given":"Andreas"},{"family":"Iammarino","given":"Simona"},{"family":"Rodríguez-Pose","given":"Andrés"},{"family":"Storper","given":"Michael"}],"issued":{"date-parts":[["2022",7,14]]},"citation-key":"diemer2022"}},{"id":1705,"uris":["http://zotero.org/users/3528215/items/9CS8LM39"],"itemData":{"id":1705,"type":"article-journal","container-title":"Economic Geography","DOI":"10.1080/00130095.2024.2337657","ISSN":"0013-0095","issue":"3","journalAbbreviation":"Economic Geography","note":"publisher: Routledge","page":"213-245","title":"The Geography of EU Discontent and the Regional Development Trap","volume":"100","author":[{"family":"Rodríguez-Pose","given":"Andrés"},{"family":"Dijkstra","given":"Lewis"},{"family":"Poelman","given":"Hugo"}],"issued":{"date-parts":[["2024",5,3]]},"citation-key":"rodriguez-pose2024"}}],"schema":"https://github.com/citation-style-language/schema/raw/master/csl-citation.json"} </w:instrText>
      </w:r>
      <w:r w:rsidR="00324405">
        <w:fldChar w:fldCharType="separate"/>
      </w:r>
      <w:r w:rsidR="00324405" w:rsidRPr="00324405">
        <w:t>(Diemer et al., 2022; Rodríguez-Pose et al., 2024)</w:t>
      </w:r>
      <w:r w:rsidR="00324405">
        <w:fldChar w:fldCharType="end"/>
      </w:r>
      <w:r>
        <w:t xml:space="preserve">, </w:t>
      </w:r>
      <w:r w:rsidR="003A2550" w:rsidRPr="003A2550">
        <w:t xml:space="preserve">the </w:t>
      </w:r>
      <w:r>
        <w:t xml:space="preserve">evidence invites </w:t>
      </w:r>
      <w:r w:rsidR="003A2550" w:rsidRPr="003A2550">
        <w:t>a re-examination</w:t>
      </w:r>
      <w:r>
        <w:t xml:space="preserve"> of </w:t>
      </w:r>
      <w:r w:rsidR="003A2550" w:rsidRPr="003A2550">
        <w:t xml:space="preserve">the role </w:t>
      </w:r>
      <w:r>
        <w:t xml:space="preserve">economic factors </w:t>
      </w:r>
      <w:r w:rsidR="003A2550" w:rsidRPr="003A2550">
        <w:t xml:space="preserve">play </w:t>
      </w:r>
      <w:r>
        <w:t xml:space="preserve">in </w:t>
      </w:r>
      <w:r w:rsidR="003A2550" w:rsidRPr="003A2550">
        <w:t>the emergence</w:t>
      </w:r>
      <w:r>
        <w:t xml:space="preserve"> and </w:t>
      </w:r>
      <w:r w:rsidR="003A2550" w:rsidRPr="003A2550">
        <w:t>success of</w:t>
      </w:r>
      <w:r>
        <w:t xml:space="preserve"> illiberal projects.</w:t>
      </w:r>
    </w:p>
    <w:p w14:paraId="4700B06D" w14:textId="69BA6BCC" w:rsidR="00156EC1" w:rsidRDefault="003A2550" w:rsidP="00324405">
      <w:pPr>
        <w:tabs>
          <w:tab w:val="left" w:pos="1725"/>
        </w:tabs>
        <w:spacing w:line="480" w:lineRule="auto"/>
        <w:ind w:firstLine="357"/>
      </w:pPr>
      <w:r w:rsidRPr="003A2550">
        <w:t xml:space="preserve">In this context, </w:t>
      </w:r>
      <w:r w:rsidR="007618B3">
        <w:t xml:space="preserve">territorial factors </w:t>
      </w:r>
      <w:r w:rsidRPr="003A2550">
        <w:t>contributing to</w:t>
      </w:r>
      <w:r w:rsidR="007618B3">
        <w:t xml:space="preserve"> the success of illiberal or anti-establishment narratives </w:t>
      </w:r>
      <w:r w:rsidRPr="003A2550">
        <w:t>have</w:t>
      </w:r>
      <w:r w:rsidR="007618B3">
        <w:t xml:space="preserve"> been studied </w:t>
      </w:r>
      <w:r w:rsidRPr="003A2550">
        <w:t>across</w:t>
      </w:r>
      <w:r w:rsidR="007618B3">
        <w:t xml:space="preserve"> various settings. </w:t>
      </w:r>
      <w:r w:rsidR="00A253FF">
        <w:t>This is the case, f</w:t>
      </w:r>
      <w:r w:rsidRPr="003A2550">
        <w:t>or instance,</w:t>
      </w:r>
      <w:r w:rsidR="007618B3">
        <w:t xml:space="preserve"> the </w:t>
      </w:r>
      <w:r w:rsidRPr="003A2550">
        <w:t xml:space="preserve">rise of </w:t>
      </w:r>
      <w:r w:rsidR="007618B3">
        <w:t xml:space="preserve">far-right </w:t>
      </w:r>
      <w:r w:rsidRPr="003A2550">
        <w:t xml:space="preserve">support </w:t>
      </w:r>
      <w:r w:rsidR="007618B3">
        <w:t>in</w:t>
      </w:r>
      <w:r w:rsidR="00A253FF">
        <w:t xml:space="preserve"> neglected </w:t>
      </w:r>
      <w:r w:rsidRPr="003A2550">
        <w:t xml:space="preserve">Austrian </w:t>
      </w:r>
      <w:r w:rsidR="007618B3">
        <w:t xml:space="preserve">neighbourhoods </w:t>
      </w:r>
      <w:r w:rsidR="00324405">
        <w:fldChar w:fldCharType="begin"/>
      </w:r>
      <w:r w:rsidR="00324405">
        <w:instrText xml:space="preserve"> ADDIN ZOTERO_ITEM CSL_CITATION {"citationID":"WlMKC3qW","properties":{"formattedCitation":"(Essletzbichler &amp; Forcher, 2022)","plainCitation":"(Essletzbichler &amp; Forcher, 2022)","noteIndex":0},"citationItems":[{"id":700,"uris":["http://zotero.org/users/3528215/items/GBF83GLS"],"itemData":{"id":700,"type":"article-journal","abstract":"While research on the spatial variation in populist right voting focuses on the role of ?places left behind?, this paper examines the spatial distribution of populist right voting in one of the fastest growing capital cities of Europe, Vienna. Combining detailed electoral data of the 2017 national elections at the statistical ward level and the location of municipal housing units, the paper examines why the populist right ?Austrian Freedom Party? (FPOE) performs better in the former bulwarks of socialism, in the municipal housing areas of ?Red Vienna?. The paper links the socio-demographic development of Vienna and its municipal housing policy with election results and explores three possible reasons for elevated FPOE shares in municipal housing areas: rising housing costs pushed an increasing number of socially and economically vulnerable into the municipal housing sector and so increased the FPOE voter pool in those areas; European Union accession and changes in regulation allowed foreign citizens to apply to and obtain municipal housing flats triggering a backlash from Austrian municipal housing residents; and municipal housing is located in disadvantaged neighbourhoods further enhancing the FPOE voter pool. The paper demonstrates that higher FPOE vote shares in areas with high municipal housing shares are due primarily to higher shares of formally less educated residents, neighbourhood context and they are marginally elevated in those municipal housing areas experiencing a larger influx of foreign residents.","container-title":"European Urban and Regional Studies","DOI":"10.1177/09697764211031622","ISSN":"0969-7764","issue":"1","journalAbbreviation":"European Urban and Regional Studies","note":"publisher: SAGE Publications Ltd","page":"126-141","title":"“Red Vienna” and the rise of the populist right","volume":"29","author":[{"family":"Essletzbichler","given":"Juergen"},{"family":"Forcher","given":"Johannes"}],"issued":{"date-parts":[["2022",1,1]]},"citation-key":"essletzbichler2022"}}],"schema":"https://github.com/citation-style-language/schema/raw/master/csl-citation.json"} </w:instrText>
      </w:r>
      <w:r w:rsidR="00324405">
        <w:fldChar w:fldCharType="separate"/>
      </w:r>
      <w:r w:rsidR="00324405">
        <w:rPr>
          <w:noProof/>
        </w:rPr>
        <w:t>(Essletzbichler &amp; Forcher, 2022)</w:t>
      </w:r>
      <w:r w:rsidR="00324405">
        <w:fldChar w:fldCharType="end"/>
      </w:r>
      <w:r w:rsidRPr="003A2550">
        <w:t>,</w:t>
      </w:r>
      <w:r w:rsidR="007618B3">
        <w:t xml:space="preserve"> the success of Brexit </w:t>
      </w:r>
      <w:r w:rsidRPr="003A2550">
        <w:t>in England</w:t>
      </w:r>
      <w:r w:rsidR="007618B3">
        <w:t xml:space="preserve"> </w:t>
      </w:r>
      <w:r w:rsidR="00324405">
        <w:fldChar w:fldCharType="begin"/>
      </w:r>
      <w:r w:rsidR="00324405">
        <w:instrText xml:space="preserve"> ADDIN ZOTERO_ITEM CSL_CITATION {"citationID":"pqExLHrH","properties":{"formattedCitation":"(Alabrese et al., 2019; Goodwin &amp; Heath, 2016; Jennings &amp; Stoker, 2019)","plainCitation":"(Alabrese et al., 2019; Goodwin &amp; Heath, 2016; Jennings &amp; Stoker, 2019)","noteIndex":0},"citationItems":[{"id":713,"uris":["http://zotero.org/users/3528215/items/AVFFRUCW"],"itemData":{"id":713,"type":"article-journal","abstract":"Previous analyses of the 2016 Brexit referendum used region-level data or small samples based on polling data. The former might be subject to ecological fallacy and the latter might suffer from small-sample bias. We use individual-level data on thousands of respondents in Understanding Society, the UK's largest household survey, which includes the EU referendum question. We find that voting Leave is associated with older age, white ethnicity, low educational attainment, infrequent use of smartphones and the internet, receiving benefits, adverse health and low life satisfaction. These results coincide with corresponding patterns at the aggregate level of voting areas. We therefore do not find evidence of ecological fallacy. In addition, we show that prediction accuracy is geographically heterogeneous across UK regions, with strongly pro-Leave and strongly pro-Remain areas easier to predict. We also show that among individuals with similar socio-economic characteristics, Labour supporters are more likely to support Remain while Conservative supporters are more likely to support Leave.","container-title":"European Journal of Political Economy","DOI":"10.1016/j.ejpoleco.2018.08.002","ISSN":"0176-2680","journalAbbreviation":"European Journal of Political Economy","page":"132-150","title":"Who voted for Brexit? Individual and regional data combined","volume":"56","author":[{"family":"Alabrese","given":"Eleonora"},{"family":"Becker","given":"Sascha O."},{"family":"Fetzer","given":"Thiemo"},{"family":"Novy","given":"Dennis"}],"issued":{"date-parts":[["2019",1,1]]},"citation-key":"alabrese2019"}},{"id":697,"uris":["http://zotero.org/users/3528215/items/5WPW4TIG"],"itemData":{"id":697,"type":"article-journal","abstract":"Abstract Why did Britain vote for Brexit? What was the relative importance of factors such as education, age, immigration and ethnic diversity? And to what extent did the pattern of public support for Brexit across the country match the pattern of public support in earlier years for eurosceptic parties, notably the UK Independence Party (UKIP)? In this article we draw on aggregate-level data to conduct an initial exploration of the 2016 referendum vote. First, we find that turnout was generally higher in more pro-Leave areas. Second, we find that public support for Leave closely mapped past support for UKIP. And third, we find that support for Leave was more polarised along education lines than support for UKIP ever was. The implication of this finding is that support for euroscepticism has both widened and narrowed?it is now more widespread across Britain but it is also more socially distinctive.","container-title":"The Political Quarterly","DOI":"10.1111/1467-923X.12285","ISSN":"0032-3179","issue":"3","journalAbbreviation":"The Political Quarterly","note":"publisher: John Wiley &amp; Sons, Ltd","page":"323-332","title":"The 2016 Referendum, Brexit and the Left Behind: An Aggregate-level Analysis of the Result","volume":"87","author":[{"family":"Goodwin","given":"Matthew J."},{"family":"Heath","given":"Oliver"}],"issued":{"date-parts":[["2016",7,1]]},"citation-key":"goodwin2016a"}},{"id":540,"uris":["http://zotero.org/users/3528215/items/3XGIB73L"],"itemData":{"id":540,"type":"article-journal","container-title":"The Political Quarterly","DOI":"10.1111/1467-923X.12612","ISSN":"0032-3179","issue":"S2","journalAbbreviation":"The Political Quarterly","note":"publisher: John Wiley &amp; Sons, Ltd","page":"155-166","title":"The Divergent Dynamics of Cities and Towns: Geographical Polarisation and Brexit","volume":"90","author":[{"family":"Jennings","given":"Will"},{"family":"Stoker","given":"Gerry"}],"issued":{"date-parts":[["2019",4,1]]},"citation-key":"jennings2019"}}],"schema":"https://github.com/citation-style-language/schema/raw/master/csl-citation.json"} </w:instrText>
      </w:r>
      <w:r w:rsidR="00324405">
        <w:fldChar w:fldCharType="separate"/>
      </w:r>
      <w:r w:rsidR="00324405">
        <w:rPr>
          <w:noProof/>
        </w:rPr>
        <w:t>(Alabrese et al., 2019; Goodwin &amp; Heath, 2016; Jennings &amp; Stoker, 2019)</w:t>
      </w:r>
      <w:r w:rsidR="00324405">
        <w:fldChar w:fldCharType="end"/>
      </w:r>
      <w:r w:rsidRPr="003A2550">
        <w:t>,</w:t>
      </w:r>
      <w:r w:rsidR="007618B3">
        <w:t xml:space="preserve"> the north-south divide and the rise of </w:t>
      </w:r>
      <w:r w:rsidRPr="003A2550">
        <w:t>populism in Italy</w:t>
      </w:r>
      <w:r w:rsidR="007618B3">
        <w:t xml:space="preserve"> </w:t>
      </w:r>
      <w:r w:rsidR="00324405">
        <w:lastRenderedPageBreak/>
        <w:fldChar w:fldCharType="begin"/>
      </w:r>
      <w:r w:rsidR="00324405">
        <w:instrText xml:space="preserve"> ADDIN ZOTERO_ITEM CSL_CITATION {"citationID":"i8kOSCW0","properties":{"formattedCitation":"(Faggian et al., 2021; Urso et al., 2023)","plainCitation":"(Faggian et al., 2021; Urso et al., 2023)","noteIndex":0},"citationItems":[{"id":543,"uris":["http://zotero.org/users/3528215/items/9W5KVUEN"],"itemData":{"id":543,"type":"article-journal","abstract":"Abstract The results of the elections have increasingly brought to the forefront the long-standing issue of lagging regions?also labelled as ?places that don't matter??since they had a great influence on the electoral outcomes. In this paper, we focus on the municipal results of the Italian senate elections, held in March 2018. Italy is a peculiar country where two non-traditional parties, namely ?Lega? and ?Movimento 5 Stelle? (M5S), ended up forming the government coalition running until August 2019 and competing for different shades of populism. Our aim is to investigate the regional characteristics which underlie the local preferences for the two non-mainstream parties. First, we find that the spatial distribution of their votes is associated with territorial socio-economic and institutional differences, and hence that Lega and M5S are characterized by a different electoral base (e.g., Lega capitalized its traditional support in the North, while M5S won especially in the South). Second, beyond these expected regional patterns, our evidence also highlights a sharp urban-rural contrast.","container-title":"Regional Science Policy &amp; Practice","DOI":"10.1111/rsp3.12391","ISSN":"1757-7802","issue":"2","journalAbbreviation":"Regional Science Policy &amp; Practice","note":"publisher: John Wiley &amp; Sons, Ltd","page":"397-413","title":"One country, two populist parties: Voting patterns of the 2018 Italian elections and their determinants","volume":"13","author":[{"family":"Faggian","given":"Alessandra"},{"family":"Modica","given":"Marco"},{"family":"Modrego","given":"Félix"},{"family":"Urso","given":"Giulia"}],"issued":{"date-parts":[["2021",4,1]]},"citation-key":"faggian2021"}},{"id":1641,"uris":["http://zotero.org/users/3528215/items/VRTQ6SPS"],"itemData":{"id":1641,"type":"article-journal","container-title":"Territory, Politics, Governance","DOI":"10.1080/21622671.2023.2189438","ISSN":"2162-2671","issue":"5","journalAbbreviation":"Territory, Politics, Governance","note":"publisher: Routledge","page":"833-854","title":"Discontent in the ‘peripheries’: an investigation of the rise of populism in Italy","volume":"11","author":[{"family":"Urso","given":"Giulia"},{"family":"Faggian","given":"Alessandra"},{"family":"Palma","given":"Alessandro"}],"issued":{"date-parts":[["2023",7,4]]},"citation-key":"urso2023"}}],"schema":"https://github.com/citation-style-language/schema/raw/master/csl-citation.json"} </w:instrText>
      </w:r>
      <w:r w:rsidR="00324405">
        <w:fldChar w:fldCharType="separate"/>
      </w:r>
      <w:r w:rsidR="00324405">
        <w:rPr>
          <w:noProof/>
        </w:rPr>
        <w:t>(Faggian et al., 2021; Urso et al., 2023)</w:t>
      </w:r>
      <w:r w:rsidR="00324405">
        <w:fldChar w:fldCharType="end"/>
      </w:r>
      <w:r w:rsidRPr="003A2550">
        <w:t>,</w:t>
      </w:r>
      <w:r w:rsidR="00A253FF">
        <w:t xml:space="preserve"> </w:t>
      </w:r>
      <w:r w:rsidR="00C30014">
        <w:t>and</w:t>
      </w:r>
      <w:r w:rsidR="00A253FF">
        <w:t xml:space="preserve"> </w:t>
      </w:r>
      <w:r w:rsidR="007618B3">
        <w:t xml:space="preserve">the centre-periphery cleavage and radical right </w:t>
      </w:r>
      <w:r w:rsidRPr="003A2550">
        <w:t>support in Germany</w:t>
      </w:r>
      <w:r w:rsidR="00324405">
        <w:t xml:space="preserve"> </w:t>
      </w:r>
      <w:r w:rsidR="00324405">
        <w:fldChar w:fldCharType="begin"/>
      </w:r>
      <w:r w:rsidR="00324405">
        <w:instrText xml:space="preserve"> ADDIN ZOTERO_ITEM CSL_CITATION {"citationID":"fhZrN7tv","properties":{"formattedCitation":"(Ziblatt et al., 2023)","plainCitation":"(Ziblatt et al., 2023)","noteIndex":0},"citationItems":[{"id":1635,"uris":["http://zotero.org/users/3528215/items/ZA7YQUZS"],"itemData":{"id":1635,"type":"article-journal","abstract":"Why is support the radical right higher in some geographic locations than others? This article argues that what is frequently classified as the “rural” bases of radical-right support in previous research is in part the result of something different: communities that were in the historical “periphery” in the center–periphery conflicts of modern nation-state formation. Inspired by a classic state-building literature that emphasizes the prevalence of a “wealth of tongues”—or nonstandard linguistic dialects in a region—as a definition of the periphery, we use data from more than 725,000 geo-coded responses in a linguistic survey in Germany to show that voters from historically peripheral geographic communities are more likely to vote for the radical right today.","archive":"Cambridge Core","container-title":"American Political Science Review","DOI":"10.1017/S0003055423000862","ISSN":"0003-0554","note":"edition: 2023/10/20\npublisher: Cambridge University Press","page":"1-17","source":"Cambridge University Press","title":"Wealth of Tongues: Why Peripheral Regions Vote for the Radical Right in Germany","author":[{"family":"Ziblatt","given":"Daniel"},{"family":"Hilbig","given":"Hanno"},{"family":"Bischof","given":"Daniel"}],"issued":{"date-parts":[["2023"]]},"citation-key":"ziblatt2023"}}],"schema":"https://github.com/citation-style-language/schema/raw/master/csl-citation.json"} </w:instrText>
      </w:r>
      <w:r w:rsidR="00324405">
        <w:fldChar w:fldCharType="separate"/>
      </w:r>
      <w:r w:rsidR="00324405">
        <w:rPr>
          <w:noProof/>
        </w:rPr>
        <w:t>(Ziblatt et al., 2023)</w:t>
      </w:r>
      <w:r w:rsidR="00324405">
        <w:fldChar w:fldCharType="end"/>
      </w:r>
      <w:r w:rsidR="00A253FF">
        <w:t>, among others</w:t>
      </w:r>
      <w:r w:rsidRPr="003A2550">
        <w:t>.</w:t>
      </w:r>
    </w:p>
    <w:p w14:paraId="007D23B6" w14:textId="2BE489CB" w:rsidR="00156EC1" w:rsidRDefault="003A2550" w:rsidP="00324405">
      <w:pPr>
        <w:tabs>
          <w:tab w:val="left" w:pos="1725"/>
        </w:tabs>
        <w:spacing w:line="480" w:lineRule="auto"/>
        <w:ind w:firstLine="357"/>
      </w:pPr>
      <w:r w:rsidRPr="003A2550">
        <w:t xml:space="preserve">These </w:t>
      </w:r>
      <w:r w:rsidR="007618B3">
        <w:t xml:space="preserve">spatial elements </w:t>
      </w:r>
      <w:r w:rsidRPr="003A2550">
        <w:t xml:space="preserve">influence more than just </w:t>
      </w:r>
      <w:r w:rsidR="007618B3">
        <w:t>voting</w:t>
      </w:r>
      <w:r w:rsidRPr="003A2550">
        <w:t xml:space="preserve"> behaviour. Recent research suggests</w:t>
      </w:r>
      <w:r w:rsidR="007618B3">
        <w:t xml:space="preserve"> that being born in a </w:t>
      </w:r>
      <w:r w:rsidRPr="003A2550">
        <w:t>region</w:t>
      </w:r>
      <w:r w:rsidR="007618B3">
        <w:t xml:space="preserve"> with high unemployment </w:t>
      </w:r>
      <w:r w:rsidRPr="003A2550">
        <w:t>can have</w:t>
      </w:r>
      <w:r w:rsidR="007618B3">
        <w:t xml:space="preserve"> long-</w:t>
      </w:r>
      <w:r w:rsidRPr="003A2550">
        <w:t>lasting effects</w:t>
      </w:r>
      <w:r w:rsidR="007618B3">
        <w:t xml:space="preserve"> on </w:t>
      </w:r>
      <w:r w:rsidRPr="003A2550">
        <w:t>individuals'</w:t>
      </w:r>
      <w:r w:rsidR="007618B3">
        <w:t xml:space="preserve"> electoral inclinations</w:t>
      </w:r>
      <w:r w:rsidRPr="003A2550">
        <w:t>,</w:t>
      </w:r>
      <w:r w:rsidR="007618B3">
        <w:t xml:space="preserve"> policy preferences</w:t>
      </w:r>
      <w:r w:rsidRPr="003A2550">
        <w:t>,</w:t>
      </w:r>
      <w:r w:rsidR="007618B3">
        <w:t xml:space="preserve"> and political values</w:t>
      </w:r>
      <w:r w:rsidR="00324405">
        <w:t xml:space="preserve"> </w:t>
      </w:r>
      <w:r w:rsidR="00324405">
        <w:fldChar w:fldCharType="begin"/>
      </w:r>
      <w:r w:rsidR="00324405">
        <w:instrText xml:space="preserve"> ADDIN ZOTERO_ITEM CSL_CITATION {"citationID":"DyVcEnV4","properties":{"formattedCitation":"(McNeil et al., 2023)","plainCitation":"(McNeil et al., 2023)","noteIndex":0},"citationItems":[{"id":1660,"uris":["http://zotero.org/users/3528215/items/72S3Q9TA"],"itemData":{"id":1660,"type":"article-journal","abstract":"Does growing up in a high-economic adversity area matter for individual economic, cultural, and political views? Despite a significant focus upon the effect of birthplace on economic outcomes, there is less evidence on how local economic conditions at birth shape individual attitudes over the long-term. This paper links the British Household Panel Survey (BHPS) from English and Welsh respondents with historic localised information on unemployment, our measure of economic adversity. Our results, which control for composition effects, family background, and sorting of people across places, show that being born into a high-unemployment Local Authority has a significant, long-term impact on individuals. Birthplace matters beyond economic outcomes, as being born into a Local Authority of high unemployment makes individuals believe in more government intervention in jobs, less progressive on gender issues, and less likely to support the Conservative Party.","container-title":"Journal of Urban Economics","DOI":"10.1016/j.jue.2023.103571","ISSN":"0094-1190","journalAbbreviation":"Journal of Urban Economics","page":"103571","title":"The long shadow of local decline: Birthplace economic adversity and long-term individual outcomes in the UK","volume":"136","author":[{"family":"McNeil","given":"Andrew"},{"family":"Luca","given":"Davide"},{"family":"Lee","given":"Neil"}],"issued":{"date-parts":[["2023",7,1]]},"citation-key":"mcneil2023"}}],"schema":"https://github.com/citation-style-language/schema/raw/master/csl-citation.json"} </w:instrText>
      </w:r>
      <w:r w:rsidR="00324405">
        <w:fldChar w:fldCharType="separate"/>
      </w:r>
      <w:r w:rsidR="00324405">
        <w:rPr>
          <w:noProof/>
        </w:rPr>
        <w:t>(McNeil et al., 2023)</w:t>
      </w:r>
      <w:r w:rsidR="00324405">
        <w:fldChar w:fldCharType="end"/>
      </w:r>
      <w:r w:rsidR="007618B3">
        <w:t xml:space="preserve">. </w:t>
      </w:r>
      <w:r w:rsidR="00A253FF">
        <w:t>Spatial conditions and, in particular,</w:t>
      </w:r>
      <w:r w:rsidR="007618B3">
        <w:t xml:space="preserve"> territorial marginalisation</w:t>
      </w:r>
      <w:r w:rsidR="00A253FF">
        <w:t xml:space="preserve"> also have a considerable impact</w:t>
      </w:r>
      <w:r w:rsidR="007618B3">
        <w:t xml:space="preserve"> on civic engagement</w:t>
      </w:r>
      <w:r w:rsidR="00324405">
        <w:t xml:space="preserve"> </w:t>
      </w:r>
      <w:r w:rsidR="00324405">
        <w:fldChar w:fldCharType="begin"/>
      </w:r>
      <w:r w:rsidR="00324405">
        <w:instrText xml:space="preserve"> ADDIN ZOTERO_ITEM CSL_CITATION {"citationID":"s1UmVy3L","properties":{"formattedCitation":"(Fierro, Rivera, et al., 2024)","plainCitation":"(Fierro, Rivera, et al., 2024)","noteIndex":0},"citationItems":[{"id":1721,"uris":["http://zotero.org/users/3528215/items/XLCAPTL2"],"itemData":{"id":1721,"type":"article-journal","container-title":"SocArXiv Papers","DOI":"https://doi.org/10.31235/osf.io/54tg7","title":"Marginalisation and Engagement: Exploring Political Knowledge and Self-Competence Beliefs in Neglected Areas","author":[{"family":"Fierro","given":"Pedro"},{"family":"Rivera","given":"Sebastián"},{"family":"Brieba","given":"Daniel"}],"issued":{"date-parts":[["2024"]]},"citation-key":"fierro2024a"}}],"schema":"https://github.com/citation-style-language/schema/raw/master/csl-citation.json"} </w:instrText>
      </w:r>
      <w:r w:rsidR="00324405">
        <w:fldChar w:fldCharType="separate"/>
      </w:r>
      <w:r w:rsidR="00324405">
        <w:rPr>
          <w:noProof/>
        </w:rPr>
        <w:t>(Fierro, Rivera, et al., 2024)</w:t>
      </w:r>
      <w:r w:rsidR="00324405">
        <w:fldChar w:fldCharType="end"/>
      </w:r>
      <w:r w:rsidR="007618B3">
        <w:t xml:space="preserve"> and</w:t>
      </w:r>
      <w:r w:rsidR="00A253FF">
        <w:t xml:space="preserve"> are deemed to drive</w:t>
      </w:r>
      <w:r w:rsidR="007618B3">
        <w:t xml:space="preserve"> the </w:t>
      </w:r>
      <w:r w:rsidR="00A253FF">
        <w:t>rise of ‘green</w:t>
      </w:r>
      <w:r w:rsidR="007618B3">
        <w:t xml:space="preserve"> discontent</w:t>
      </w:r>
      <w:r w:rsidR="00A253FF">
        <w:t>’</w:t>
      </w:r>
      <w:r w:rsidR="00324405">
        <w:t xml:space="preserve"> </w:t>
      </w:r>
      <w:r w:rsidR="00324405">
        <w:fldChar w:fldCharType="begin"/>
      </w:r>
      <w:r w:rsidR="00324405">
        <w:instrText xml:space="preserve"> ADDIN ZOTERO_ITEM CSL_CITATION {"citationID":"lIUMqYk6","properties":{"formattedCitation":"(Rodr\\uc0\\u237{}guez-Pose &amp; Bartalucci, 2023)","plainCitation":"(Rodríguez-Pose &amp; Bartalucci, 2023)","noteIndex":0},"citationItems":[{"id":1607,"uris":["http://zotero.org/users/3528215/items/AM7EM5RW"],"itemData":{"id":1607,"type":"article-journal","abstract":"The impacts of climate change are unevenly distributed across territories. Less is known about the potential effects of climate policies aimed at mitigating the negative consequences of climate change while transitioning economies towards low-carbon standards. This paper presents an analytical framework for identifying and assessing the regional impacts of the green transition. We develop a Regional Green Transition Vulnerability Index, a composite measure of the regional vulnerability of European regions to the socio-economic reconfigurations prompted by the green transition. The index brings to light strong regional variations in vulnerability, with less developed, peri-urban and rural regions in Southern and Eastern Europe more exposed to the foreseeable changes brought about by the green transition. We also draw attention to the potential rise of pockets of growing ‘green’ discontent, especially if the green transition contributes, as is likely to be the case, to leaving already left-behind regions further behind.","container-title":"Cambridge Journal of Regions, Economy and Society","DOI":"10.1093/cjres/rsad039","ISSN":"1752-1378","journalAbbreviation":"Cambridge Journal of Regions, Economy and Society","page":"rsad039","title":"The green transition and its potential territorial discontents","author":[{"family":"Rodríguez-Pose","given":"Andrés"},{"family":"Bartalucci","given":"Federico"}],"issued":{"date-parts":[["2023",11,18]]},"citation-key":"rodriguez-pose2023"}}],"schema":"https://github.com/citation-style-language/schema/raw/master/csl-citation.json"} </w:instrText>
      </w:r>
      <w:r w:rsidR="00324405">
        <w:fldChar w:fldCharType="separate"/>
      </w:r>
      <w:r w:rsidR="00324405" w:rsidRPr="00324405">
        <w:t>(Rodríguez-Pose &amp; Bartalucci, 2023)</w:t>
      </w:r>
      <w:r w:rsidR="00324405">
        <w:fldChar w:fldCharType="end"/>
      </w:r>
      <w:r w:rsidRPr="003A2550">
        <w:t>.</w:t>
      </w:r>
    </w:p>
    <w:p w14:paraId="5BCFB5FD" w14:textId="5998AF85" w:rsidR="00156EC1" w:rsidRDefault="003A2550" w:rsidP="00324405">
      <w:pPr>
        <w:tabs>
          <w:tab w:val="left" w:pos="1725"/>
        </w:tabs>
        <w:spacing w:line="480" w:lineRule="auto"/>
        <w:ind w:firstLine="357"/>
      </w:pPr>
      <w:r w:rsidRPr="003A2550">
        <w:t>The</w:t>
      </w:r>
      <w:r w:rsidR="007618B3">
        <w:t xml:space="preserve"> impact of these territorial</w:t>
      </w:r>
      <w:r w:rsidR="00A253FF">
        <w:t xml:space="preserve"> conditions </w:t>
      </w:r>
      <w:r w:rsidR="007618B3">
        <w:t>—</w:t>
      </w:r>
      <w:r w:rsidRPr="003A2550">
        <w:t>such as</w:t>
      </w:r>
      <w:r w:rsidR="007618B3">
        <w:t xml:space="preserve"> economic decline and demographic changes—</w:t>
      </w:r>
      <w:r w:rsidR="00A253FF">
        <w:t xml:space="preserve"> </w:t>
      </w:r>
      <w:r w:rsidR="007618B3">
        <w:t xml:space="preserve">on electoral preferences </w:t>
      </w:r>
      <w:r w:rsidRPr="003A2550">
        <w:t>may also</w:t>
      </w:r>
      <w:r w:rsidR="007618B3">
        <w:t xml:space="preserve"> be </w:t>
      </w:r>
      <w:r w:rsidRPr="003A2550">
        <w:t>connected</w:t>
      </w:r>
      <w:r w:rsidR="007618B3">
        <w:t xml:space="preserve"> to the levels of social capital in specific areas</w:t>
      </w:r>
      <w:r w:rsidR="009F02D4">
        <w:t xml:space="preserve"> </w:t>
      </w:r>
      <w:r w:rsidR="009F02D4">
        <w:fldChar w:fldCharType="begin"/>
      </w:r>
      <w:r w:rsidR="009F02D4">
        <w:instrText xml:space="preserve"> ADDIN ZOTERO_ITEM CSL_CITATION {"citationID":"YYHJFN3h","properties":{"formattedCitation":"(Rodr\\uc0\\u237{}guez-Pose et al., 2021)","plainCitation":"(Rodríguez-Pose et al., 2021)","noteIndex":0},"citationItems":[{"id":676,"uris":["http://zotero.org/users/3528215/items/4UR4ENMT"],"itemData":{"id":676,"type":"article-journal","abstract":"In 2000, Robert Putnam forecast that United States (US) democracy was at risk from the twin challenges of declining civic engagement and rising interpersonal inequality. Sixteen years later, his predictions were vindicated by the election of Donald Trump as president of the US. This paper analyses the extent to which the 2016 election of Donald Trump—and his failed re-election bid in 2020—have been related to levels of social capital and interpersonal inequalities. We posit an alternative: that the rise in votes for Trump has been the result of long-term economic and population decline in areas with strong social capital. This hypothesis is confirmed by the econometric analysis conducted for US counties. Long-term declines in employment and population—rather than in earnings, salaries, or wages—in places with relatively strong social capital propelled Donald Trump to the presidency and almost secured his re-election. By contrast, low social capital and high interpersonal inequality were not connected to a surge in support for Trump. These results are robust to the introduction of control variables and different inequality measures. The analysis also shows that the discontent at the base of the Trump margin is not just a consequence of the 2008 crisis but had been brewing for a long time. Places in the US that remained cohesive but witnessed an enduring decline are no longer bowling alone, they have golfed with Trump and will, in all likelihood, continue to golf with Trumpism or other forms of populism.","container-title":"Cambridge Journal of Regions, Economy and Society","DOI":"10.1093/cjres/rsab026","ISSN":"1752-1378","issue":"3","journalAbbreviation":"Cambridge Journal of Regions, Economy and Society","page":"457-481","title":"Golfing with Trump. Social capital, decline, inequality, and the rise of populism in the US","volume":"14","author":[{"family":"Rodríguez-Pose","given":"Andrés"},{"family":"Lee","given":"Neil"},{"family":"Lipp","given":"Cornelius"}],"issued":{"date-parts":[["2021",11,1]]},"citation-key":"rodriguez-pose2021"}}],"schema":"https://github.com/citation-style-language/schema/raw/master/csl-citation.json"} </w:instrText>
      </w:r>
      <w:r w:rsidR="009F02D4">
        <w:fldChar w:fldCharType="separate"/>
      </w:r>
      <w:r w:rsidR="009F02D4" w:rsidRPr="009F02D4">
        <w:t>(Rodríguez-Pose et al., 2021)</w:t>
      </w:r>
      <w:r w:rsidR="009F02D4">
        <w:fldChar w:fldCharType="end"/>
      </w:r>
      <w:r w:rsidR="007618B3">
        <w:t xml:space="preserve">. The </w:t>
      </w:r>
      <w:r w:rsidRPr="003A2550">
        <w:t>relationship</w:t>
      </w:r>
      <w:r w:rsidR="007618B3">
        <w:t xml:space="preserve"> between social interactions and illiberal narratives has been studied</w:t>
      </w:r>
      <w:r w:rsidRPr="003A2550">
        <w:t xml:space="preserve"> in</w:t>
      </w:r>
      <w:r w:rsidR="007618B3">
        <w:t xml:space="preserve"> various </w:t>
      </w:r>
      <w:r w:rsidRPr="003A2550">
        <w:t>contexts. For example, some scholars</w:t>
      </w:r>
      <w:r w:rsidR="007618B3">
        <w:t xml:space="preserve"> have suggested that the rise of Nazism was partly </w:t>
      </w:r>
      <w:r w:rsidRPr="003A2550">
        <w:t>driven</w:t>
      </w:r>
      <w:r w:rsidR="007618B3">
        <w:t xml:space="preserve"> by social cohesion, which positively </w:t>
      </w:r>
      <w:r w:rsidRPr="003A2550">
        <w:t>influenced</w:t>
      </w:r>
      <w:r w:rsidR="007618B3">
        <w:t xml:space="preserve"> the </w:t>
      </w:r>
      <w:r w:rsidR="00A253FF">
        <w:t>rise of Hitler in Germany in the 1930s</w:t>
      </w:r>
      <w:r w:rsidR="009F02D4">
        <w:t xml:space="preserve"> </w:t>
      </w:r>
      <w:r w:rsidR="009F02D4">
        <w:fldChar w:fldCharType="begin"/>
      </w:r>
      <w:r w:rsidR="009F02D4">
        <w:instrText xml:space="preserve"> ADDIN ZOTERO_ITEM CSL_CITATION {"citationID":"OAQLLltW","properties":{"formattedCitation":"(Allen, 1965; Childers, 1984)","plainCitation":"(Allen, 1965; Childers, 1984)","noteIndex":0},"citationItems":[{"id":1723,"uris":["http://zotero.org/users/3528215/items/BF5X28AS"],"itemData":{"id":1723,"type":"book","event-place":"Chicago","publisher":"Quadrangle Books","publisher-place":"Chicago","title":"The Nazi seizure of power: the experience of a single German town, 1930-1935","author":[{"family":"Allen","given":"William Sheridan"}],"issued":{"date-parts":[["1965"]]},"citation-key":"allen1965"}},{"id":1722,"uris":["http://zotero.org/users/3528215/items/95WM3G3W"],"itemData":{"id":1722,"type":"article-journal","archive":"JSTOR","container-title":"Central European History","ISSN":"00089389, 15691616","issue":"1","note":"publisher: [Cambridge University Press, Central European History Society]","page":"45-53","title":"Who, Indeed, Did Vote for Hitler?","volume":"17","author":[{"family":"Childers","given":"Thomas"}],"issued":{"date-parts":[["1984"]]},"citation-key":"childers1984"}}],"schema":"https://github.com/citation-style-language/schema/raw/master/csl-citation.json"} </w:instrText>
      </w:r>
      <w:r w:rsidR="009F02D4">
        <w:fldChar w:fldCharType="separate"/>
      </w:r>
      <w:r w:rsidR="009F02D4">
        <w:rPr>
          <w:noProof/>
        </w:rPr>
        <w:t>(Allen, 1965; Childers, 1984)</w:t>
      </w:r>
      <w:r w:rsidR="009F02D4">
        <w:fldChar w:fldCharType="end"/>
      </w:r>
      <w:r w:rsidR="007618B3">
        <w:t xml:space="preserve">. </w:t>
      </w:r>
      <w:r w:rsidRPr="003A2550">
        <w:t>More recently</w:t>
      </w:r>
      <w:r w:rsidR="007618B3">
        <w:t>, Fitzgerald and Lawrence</w:t>
      </w:r>
      <w:r w:rsidR="009F02D4">
        <w:t xml:space="preserve"> </w:t>
      </w:r>
      <w:r w:rsidR="009F02D4">
        <w:fldChar w:fldCharType="begin"/>
      </w:r>
      <w:r w:rsidR="00EC4599">
        <w:instrText xml:space="preserve"> ADDIN ZOTERO_ITEM CSL_CITATION {"citationID":"LcxSgvby","properties":{"formattedCitation":"(Fitzgerald &amp; Lawrence, 2011)","plainCitation":"(Fitzgerald &amp; Lawrence, 2011)","dontUpdate":true,"noteIndex":0},"citationItems":[{"id":1615,"uris":["http://zotero.org/users/3528215/items/2RDK7TSB"],"itemData":{"id":1615,"type":"article-journal","abstract":"Radical right parties have become effective electoral competitors in many parts of Western Europe yet failed to achieve success in others. Much recent scholarship seeks to understand variation in radical right support. Here, we argue that local social cohesion boosts these parties’ vote shares. We use Swiss census data at the municipal level to measure local cohesion, drawing on indicators of residents’ commuting patterns, linguistic similarities and home ownership. Regression analysis shows that social cohesion is a positive predictor of local level support for the Swiss People’s Party, but not for any other major party. Hierarchical logit models combining aggregate cohesion measures with survey data demonstrate this contextual effect on individuals’ vote choices.","container-title":"Electoral Studies","DOI":"10.1016/j.electstud.2011.08.004","ISSN":"0261-3794","issue":"4","journalAbbreviation":"Electoral Studies","page":"834-847","title":"Local cohesion and radical right support: The case of the Swiss People’s Party","volume":"30","author":[{"family":"Fitzgerald","given":"Jennifer"},{"family":"Lawrence","given":"Duncan"}],"issued":{"date-parts":[["2011",12,1]]},"citation-key":"fitzgerald2011"}}],"schema":"https://github.com/citation-style-language/schema/raw/master/csl-citation.json"} </w:instrText>
      </w:r>
      <w:r w:rsidR="009F02D4">
        <w:fldChar w:fldCharType="separate"/>
      </w:r>
      <w:r w:rsidR="009F02D4">
        <w:rPr>
          <w:noProof/>
        </w:rPr>
        <w:t>(2011)</w:t>
      </w:r>
      <w:r w:rsidR="009F02D4">
        <w:fldChar w:fldCharType="end"/>
      </w:r>
      <w:r w:rsidR="00A253FF">
        <w:t xml:space="preserve"> have</w:t>
      </w:r>
      <w:r w:rsidR="007618B3">
        <w:t xml:space="preserve"> </w:t>
      </w:r>
      <w:r w:rsidRPr="003A2550">
        <w:t>identified changing community dynamics as an understudied factor contributing</w:t>
      </w:r>
      <w:r w:rsidR="007618B3">
        <w:t xml:space="preserve"> to anti-elitist and anti-establishment sentiments</w:t>
      </w:r>
      <w:r w:rsidRPr="003A2550">
        <w:t xml:space="preserve">. </w:t>
      </w:r>
      <w:r w:rsidR="007F076C">
        <w:t>T</w:t>
      </w:r>
      <w:r w:rsidRPr="003A2550">
        <w:t>heir analysis</w:t>
      </w:r>
      <w:r w:rsidR="007618B3">
        <w:t xml:space="preserve"> of Switzerland</w:t>
      </w:r>
      <w:r w:rsidR="007F076C">
        <w:t xml:space="preserve"> concludes</w:t>
      </w:r>
      <w:r w:rsidR="007618B3">
        <w:t xml:space="preserve"> that social cohesion uniquely </w:t>
      </w:r>
      <w:r w:rsidRPr="003A2550">
        <w:t>explains</w:t>
      </w:r>
      <w:r w:rsidR="007618B3">
        <w:t xml:space="preserve"> support for the radical right Swiss People’s Party. </w:t>
      </w:r>
      <w:r w:rsidRPr="003A2550">
        <w:t>In</w:t>
      </w:r>
      <w:r w:rsidR="007618B3">
        <w:t xml:space="preserve"> the United States, </w:t>
      </w:r>
      <w:r w:rsidRPr="003A2550">
        <w:t>Rodríguez</w:t>
      </w:r>
      <w:r w:rsidR="007618B3">
        <w:t xml:space="preserve">-Pose et al. </w:t>
      </w:r>
      <w:r w:rsidR="009F02D4">
        <w:fldChar w:fldCharType="begin"/>
      </w:r>
      <w:r w:rsidR="00EC4599">
        <w:instrText xml:space="preserve"> ADDIN ZOTERO_ITEM CSL_CITATION {"citationID":"pSnzJ3yd","properties":{"formattedCitation":"(Rodr\\uc0\\u237{}guez-Pose et al., 2021)","plainCitation":"(Rodríguez-Pose et al., 2021)","dontUpdate":true,"noteIndex":0},"citationItems":[{"id":676,"uris":["http://zotero.org/users/3528215/items/4UR4ENMT"],"itemData":{"id":676,"type":"article-journal","abstract":"In 2000, Robert Putnam forecast that United States (US) democracy was at risk from the twin challenges of declining civic engagement and rising interpersonal inequality. Sixteen years later, his predictions were vindicated by the election of Donald Trump as president of the US. This paper analyses the extent to which the 2016 election of Donald Trump—and his failed re-election bid in 2020—have been related to levels of social capital and interpersonal inequalities. We posit an alternative: that the rise in votes for Trump has been the result of long-term economic and population decline in areas with strong social capital. This hypothesis is confirmed by the econometric analysis conducted for US counties. Long-term declines in employment and population—rather than in earnings, salaries, or wages—in places with relatively strong social capital propelled Donald Trump to the presidency and almost secured his re-election. By contrast, low social capital and high interpersonal inequality were not connected to a surge in support for Trump. These results are robust to the introduction of control variables and different inequality measures. The analysis also shows that the discontent at the base of the Trump margin is not just a consequence of the 2008 crisis but had been brewing for a long time. Places in the US that remained cohesive but witnessed an enduring decline are no longer bowling alone, they have golfed with Trump and will, in all likelihood, continue to golf with Trumpism or other forms of populism.","container-title":"Cambridge Journal of Regions, Economy and Society","DOI":"10.1093/cjres/rsab026","ISSN":"1752-1378","issue":"3","journalAbbreviation":"Cambridge Journal of Regions, Economy and Society","page":"457-481","title":"Golfing with Trump. Social capital, decline, inequality, and the rise of populism in the US","volume":"14","author":[{"family":"Rodríguez-Pose","given":"Andrés"},{"family":"Lee","given":"Neil"},{"family":"Lipp","given":"Cornelius"}],"issued":{"date-parts":[["2021",11,1]]},"citation-key":"rodriguez-pose2021"}}],"schema":"https://github.com/citation-style-language/schema/raw/master/csl-citation.json"} </w:instrText>
      </w:r>
      <w:r w:rsidR="009F02D4">
        <w:fldChar w:fldCharType="separate"/>
      </w:r>
      <w:r w:rsidR="009F02D4" w:rsidRPr="009F02D4">
        <w:t>(2021)</w:t>
      </w:r>
      <w:r w:rsidR="009F02D4">
        <w:fldChar w:fldCharType="end"/>
      </w:r>
      <w:r w:rsidR="007618B3">
        <w:t xml:space="preserve"> </w:t>
      </w:r>
      <w:r w:rsidRPr="003A2550">
        <w:t>show</w:t>
      </w:r>
      <w:r w:rsidR="007618B3">
        <w:t xml:space="preserve"> that counties with</w:t>
      </w:r>
      <w:r w:rsidR="00A253FF">
        <w:t xml:space="preserve"> a stronger </w:t>
      </w:r>
      <w:r w:rsidR="007618B3">
        <w:t xml:space="preserve">social capital were more </w:t>
      </w:r>
      <w:r w:rsidRPr="003A2550">
        <w:t>likely</w:t>
      </w:r>
      <w:r w:rsidR="007618B3">
        <w:t xml:space="preserve"> to </w:t>
      </w:r>
      <w:r w:rsidRPr="003A2550">
        <w:t>support</w:t>
      </w:r>
      <w:r w:rsidR="007618B3">
        <w:t xml:space="preserve"> Donald Trump</w:t>
      </w:r>
      <w:r w:rsidRPr="003A2550">
        <w:t xml:space="preserve"> in </w:t>
      </w:r>
      <w:r w:rsidR="007618B3">
        <w:t xml:space="preserve">the 2016 and 2020 elections, </w:t>
      </w:r>
      <w:r w:rsidRPr="003A2550">
        <w:t>particularly</w:t>
      </w:r>
      <w:r w:rsidR="007618B3">
        <w:t xml:space="preserve"> when </w:t>
      </w:r>
      <w:r w:rsidRPr="003A2550">
        <w:t>considering</w:t>
      </w:r>
      <w:r w:rsidR="007618B3">
        <w:t xml:space="preserve"> recent economic decline.</w:t>
      </w:r>
      <w:r w:rsidRPr="003A2550">
        <w:t xml:space="preserve"> </w:t>
      </w:r>
    </w:p>
    <w:p w14:paraId="4A857F94" w14:textId="692792E6" w:rsidR="00156EC1" w:rsidRDefault="007618B3" w:rsidP="00324405">
      <w:pPr>
        <w:tabs>
          <w:tab w:val="left" w:pos="1725"/>
        </w:tabs>
        <w:spacing w:line="480" w:lineRule="auto"/>
        <w:ind w:firstLine="357"/>
      </w:pPr>
      <w:r>
        <w:t xml:space="preserve">The explanations for these findings </w:t>
      </w:r>
      <w:r w:rsidR="003A2550" w:rsidRPr="003A2550">
        <w:t>are varied. Over the past few</w:t>
      </w:r>
      <w:r>
        <w:t xml:space="preserve"> decades, it has been argued that in response to modern challenges and the deterioration of traditional community bonds, individuals have </w:t>
      </w:r>
      <w:r w:rsidR="003A2550" w:rsidRPr="003A2550">
        <w:t>sought</w:t>
      </w:r>
      <w:r>
        <w:t xml:space="preserve"> refuge in groups with </w:t>
      </w:r>
      <w:r w:rsidR="003A2550" w:rsidRPr="003A2550">
        <w:t>strong</w:t>
      </w:r>
      <w:r>
        <w:t xml:space="preserve"> local identities that offer a sense of belonging in a globalised world</w:t>
      </w:r>
      <w:r w:rsidR="009F02D4">
        <w:t xml:space="preserve"> </w:t>
      </w:r>
      <w:r w:rsidR="009F02D4">
        <w:fldChar w:fldCharType="begin"/>
      </w:r>
      <w:r w:rsidR="009F02D4">
        <w:instrText xml:space="preserve"> ADDIN ZOTERO_ITEM CSL_CITATION {"citationID":"LN5yo6Nv","properties":{"formattedCitation":"(Barber, 1996; Gordon, 2018)","plainCitation":"(Barber, 1996; Gordon, 2018)","noteIndex":0},"citationItems":[{"id":1724,"uris":["http://zotero.org/users/3528215/items/5ZK8P5YJ"],"itemData":{"id":1724,"type":"book","event-place":"New York","publisher":"Ballantine Books","publisher-place":"New York","title":"Jihad vs. McWorld: How Globalism and Tribalism are Reshaping the World","author":[{"family":"Barber","given":"Benjamin"}],"issued":{"date-parts":[["1996"]]},"citation-key":"barber1996"}},{"id":707,"uris":["http://zotero.org/users/3528215/items/FTI8WXLN"],"itemData":{"id":707,"type":"article-journal","abstract":"Brexit, the wider populist surge in Europe and Trumpism all seem to involve interesting geographies that have been taken as clues to the worrying puzzle facing a political/academic establishment about what is driving the surge and how it might be abated. One major theme has been that of the places left behind economically by an opening up to competition from cheap (migrant or overseas) labour—counterpointed by the idea that specific types of people have been left behind culturally. This article attempts a less reductive approach, starting with examination of oddities in the Brexit geography and then investigating how populist support across European regions is influenced by the interaction of economic/demographic change with varying cosmopolitan/localist influences.","container-title":"Cambridge Journal of Regions, Economy and Society","DOI":"10.1093/cjres/rsx028","ISSN":"1752-1378","issue":"1","journalAbbreviation":"Cambridge Journal of Regions, Economy and Society","page":"95-113","title":"In what sense left behind by globalisation? Looking for a less reductionist geography of the populist surge in Europe","volume":"11","author":[{"family":"Gordon","given":"Ian R"}],"issued":{"date-parts":[["2018",3,10]]},"citation-key":"gordon2018"}}],"schema":"https://github.com/citation-style-language/schema/raw/master/csl-citation.json"} </w:instrText>
      </w:r>
      <w:r w:rsidR="009F02D4">
        <w:fldChar w:fldCharType="separate"/>
      </w:r>
      <w:r w:rsidR="009F02D4">
        <w:rPr>
          <w:noProof/>
        </w:rPr>
        <w:t>(Barber, 1996; Gordon, 2018)</w:t>
      </w:r>
      <w:r w:rsidR="009F02D4">
        <w:fldChar w:fldCharType="end"/>
      </w:r>
      <w:r>
        <w:t xml:space="preserve">. </w:t>
      </w:r>
      <w:r w:rsidR="003A2550" w:rsidRPr="003A2550">
        <w:t>In</w:t>
      </w:r>
      <w:r>
        <w:t xml:space="preserve"> the UK,</w:t>
      </w:r>
      <w:r w:rsidR="003A2550" w:rsidRPr="003A2550">
        <w:t xml:space="preserve"> for instance, some</w:t>
      </w:r>
      <w:r>
        <w:t xml:space="preserve"> authors have suggested that the success of Brexit in certain areas can be partly </w:t>
      </w:r>
      <w:r>
        <w:lastRenderedPageBreak/>
        <w:t>explained by specific personality traits. Psychological openness is the trait that matters most when explaining Brexit preferences in some districts</w:t>
      </w:r>
      <w:r w:rsidR="009F02D4">
        <w:t xml:space="preserve"> </w:t>
      </w:r>
      <w:r w:rsidR="009F02D4">
        <w:fldChar w:fldCharType="begin"/>
      </w:r>
      <w:r w:rsidR="009F02D4">
        <w:instrText xml:space="preserve"> ADDIN ZOTERO_ITEM CSL_CITATION {"citationID":"oc7W30mq","properties":{"formattedCitation":"(Garretsen et al., 2018)","plainCitation":"(Garretsen et al., 2018)","noteIndex":0},"citationItems":[{"id":708,"uris":["http://zotero.org/users/3528215/items/K2C8477A"],"itemData":{"id":708,"type":"article-journal","abstract":"This article adds a psychological perspective to help explain the regional Brexit vote. Based on an extensive dataset with personality traits, combined with socio-economic data, our findings suggest that the regional clustering of these personality traits contribute to an understanding of the regional dispersion of the Brexit vote. We find evidence that psychological ‘Openness’ is the personality trait that matters most and that modest changes in this trait could actually have swung the vote across UK districts. Moreover, the relevance of psychological Openness solves the puzzle that UK districts that are relatively dependent on trade with the EU predominantly voted for Leave. By including psychological factors, our results show how we can arrive at a better understanding of the geography of the discontent with globalisation.","container-title":"Cambridge Journal of Regions, Economy and Society","DOI":"10.1093/cjres/rsx031","ISSN":"1752-1378","issue":"1","journalAbbreviation":"Cambridge Journal of Regions, Economy and Society","page":"165-175","title":"Brexit and the relevance of regional personality traits: more psychological Openness could have swung the regional vote","volume":"11","author":[{"family":"Garretsen","given":"Harry"},{"family":"Stoker","given":"Janka I"},{"family":"Soudis","given":"Dimitrios"},{"family":"Martin","given":"Ron L"},{"family":"Rentfrow","given":"Peter Jason"}],"issued":{"date-parts":[["2018",3,10]]},"citation-key":"garretsen2018"}}],"schema":"https://github.com/citation-style-language/schema/raw/master/csl-citation.json"} </w:instrText>
      </w:r>
      <w:r w:rsidR="009F02D4">
        <w:fldChar w:fldCharType="separate"/>
      </w:r>
      <w:r w:rsidR="009F02D4">
        <w:rPr>
          <w:noProof/>
        </w:rPr>
        <w:t>(Garretsen et al., 2018)</w:t>
      </w:r>
      <w:r w:rsidR="009F02D4">
        <w:fldChar w:fldCharType="end"/>
      </w:r>
      <w:r>
        <w:t>. In terms of territorial context and social cohesion in the US, Cramer</w:t>
      </w:r>
      <w:r w:rsidR="009F02D4">
        <w:t xml:space="preserve"> </w:t>
      </w:r>
      <w:r w:rsidR="009F02D4">
        <w:fldChar w:fldCharType="begin"/>
      </w:r>
      <w:r w:rsidR="00EC4599">
        <w:instrText xml:space="preserve"> ADDIN ZOTERO_ITEM CSL_CITATION {"citationID":"9VBXLy3p","properties":{"formattedCitation":"(Cramer, 2012, 2016)","plainCitation":"(Cramer, 2012, 2016)","dontUpdate":true,"noteIndex":0},"citationItems":[{"id":1605,"uris":["http://zotero.org/users/3528215/items/7SL6PYTP"],"itemData":{"id":1605,"type":"article-journal","abstract":"Why do people vote against their interests? Previous explanations miss something fundamental because they do not consider the work of group consciousness. Based on participant observation of conversations from May 2007 to May 2011 among 37 regularly occurring groups in 27 communities sampled across Wisconsin, this study shows that in some places, people have a class- and place-based identity that is intertwined with a perception of deprivation. The rural consciousness revealed here shows people attributing rural deprivation to the decision making of (urban) political elites, who disregard and disrespect rural residents and rural lifestyles. Thus these rural residents favor limited government, even though such a stance might seem contradictory to their economic self-interests. The results encourage us to consider the role of group consciousness-based perspectives rather than pitting interests against values as explanations for preferences. Also, the study suggests that public opinion research more seriously include listening to the public.","archive":"Cambridge Core","container-title":"American Political Science Review","DOI":"10.1017/S0003055412000305","ISSN":"0003-0554","issue":"3","note":"edition: 2012/07/30\npublisher: Cambridge University Press","page":"517-532","source":"Cambridge University Press","title":"Putting Inequality in Its Place: Rural Consciousness and the Power of Perspective","volume":"106","author":[{"family":"Cramer","given":"Katherine J."}],"issued":{"date-parts":[["2012"]]},"citation-key":"cramer2012"}},{"id":1606,"uris":["http://zotero.org/users/3528215/items/EFU5IUWR"],"itemData":{"id":1606,"type":"book","publisher":"The Chicago University Press","title":"The Politics of Resentment. Rural Consciousness in Wisconsin and the Rise of Scott Walker","author":[{"family":"Cramer","given":"Katherine J."}],"issued":{"date-parts":[["2016"]]},"citation-key":"cramer2016"}}],"schema":"https://github.com/citation-style-language/schema/raw/master/csl-citation.json"} </w:instrText>
      </w:r>
      <w:r w:rsidR="009F02D4">
        <w:fldChar w:fldCharType="separate"/>
      </w:r>
      <w:r w:rsidR="009F02D4">
        <w:rPr>
          <w:noProof/>
        </w:rPr>
        <w:t>(2012, 2016)</w:t>
      </w:r>
      <w:r w:rsidR="009F02D4">
        <w:fldChar w:fldCharType="end"/>
      </w:r>
      <w:r>
        <w:t xml:space="preserve"> has shown that </w:t>
      </w:r>
      <w:r w:rsidR="00C6150A">
        <w:t>‘</w:t>
      </w:r>
      <w:r>
        <w:t>group consciousness</w:t>
      </w:r>
      <w:r w:rsidR="00C6150A">
        <w:t>’</w:t>
      </w:r>
      <w:r>
        <w:t xml:space="preserve"> may affect electoral preferences, </w:t>
      </w:r>
      <w:r w:rsidR="00C6150A">
        <w:t xml:space="preserve">evoking </w:t>
      </w:r>
      <w:r>
        <w:t xml:space="preserve">a </w:t>
      </w:r>
      <w:r w:rsidR="00C6150A">
        <w:t>‘</w:t>
      </w:r>
      <w:r>
        <w:t>rural consciousness</w:t>
      </w:r>
      <w:r w:rsidR="00C6150A">
        <w:t>’</w:t>
      </w:r>
      <w:r>
        <w:t xml:space="preserve"> among people living in marginalised rural areas. This consciousness is anchored in the perception that urban elites are distant and disdainful of rural lifestyles. According to Cramer, there is a sense of in-group pride </w:t>
      </w:r>
      <w:r w:rsidR="003A2550" w:rsidRPr="003A2550">
        <w:t xml:space="preserve">which can be </w:t>
      </w:r>
      <w:r>
        <w:t>associated with social cohesion, contrasting with feelings of relative deprivation.</w:t>
      </w:r>
    </w:p>
    <w:p w14:paraId="7E7C3FCE" w14:textId="7A2D37D9" w:rsidR="00156EC1" w:rsidRDefault="007618B3" w:rsidP="00156EC1">
      <w:pPr>
        <w:tabs>
          <w:tab w:val="left" w:pos="1725"/>
        </w:tabs>
        <w:spacing w:before="120" w:line="480" w:lineRule="auto"/>
        <w:ind w:firstLine="357"/>
      </w:pPr>
      <w:r>
        <w:t>However, it is essential to acknowledge that social capital</w:t>
      </w:r>
      <w:r w:rsidR="003A2550" w:rsidRPr="003A2550">
        <w:t>, as previously discussed,</w:t>
      </w:r>
      <w:r>
        <w:t xml:space="preserve"> is not a one-dimensional concept. The tendency to view social capital as a single construct stems from practical limitations, particularly the scarcity of detailed data at the county level. Recently, scholars have introduced a method for measuring distinct dimensions of social capital, including economic connectedness, social cohesion, and civic engagement</w:t>
      </w:r>
      <w:r w:rsidR="009F02D4">
        <w:t xml:space="preserve"> </w:t>
      </w:r>
      <w:r w:rsidR="009F02D4">
        <w:fldChar w:fldCharType="begin"/>
      </w:r>
      <w:r w:rsidR="009F02D4">
        <w:instrText xml:space="preserve"> ADDIN ZOTERO_ITEM CSL_CITATION {"citationID":"TAfCMTmL","properties":{"formattedCitation":"(Chetty et al., 2022a, 2022b)","plainCitation":"(Chetty et al., 2022a, 2022b)","noteIndex":0},"citationItems":[{"id":492,"uris":["http://zotero.org/users/3528215/items/4ULW9B96"],"itemData":{"id":492,"type":"article-journal","abstract":"Social capital—the strength of an individual’s social network and community—has been identified as a potential determinant of outcomes ranging from education to health1–8. However, efforts to understand what types of social capital matter for these outcomes have been hindered by a lack of social network data. Here, in the first of a pair of papers9, we use data on 21 billion friendships from Facebook to study social capital. We measure and analyse three types of social capital by ZIP (postal) code in the United States: (1) connectedness between different types of people, such as those with low versus high socioeconomic status (SES); (2) social cohesion, such as the extent of cliques in friendship networks; and (3) civic engagement, such as rates of volunteering. These measures vary substantially across areas, but are not highly correlated with each other. We demonstrate the importance of distinguishing these forms of social capital by analysing their associations with economic mobility across areas. The share of high-SES friends among individuals with low SES—which we term economic connectedness—is among the strongest predictors of upward income mobility identified to date10,11. Other social capital measures are not strongly associated with economic mobility. If children with low-SES parents were to grow up in counties with economic connectedness comparable to that of the average child with high-SES parents, their incomes in adulthood would increase by 20% on average. Differences in economic connectedness can explain well-known relationships between upward income mobility and racial segregation, poverty rates, and inequality12–14. To support further research and policy interventions, we publicly release privacy-protected statistics on social capital by ZIP code at https://www.socialcapital.org.","container-title":"Nature","DOI":"10.1038/s41586-022-04996-4","ISSN":"1476-4687","issue":"7921","journalAbbreviation":"Nature","page":"108-121","title":"Social capital I: measurement and associations with economic mobility","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id":494,"uris":["http://zotero.org/users/3528215/items/K7RHZKNC"],"itemData":{"id":494,"type":"article-journal","abstract":"Low levels of social interaction across class lines have generated widespread concern1–4 and are associated with worse outcomes, such as lower rates of upward income mobility4–7. Here we analyse the determinants of cross-class interaction using data from Facebook, building on the analysis in our companion paper7. We show that about half of the social disconnection across socioeconomic lines—measured as the difference in the share of high-socioeconomic status (SES) friends between people with low and high SES—is explained by differences in exposure to people with high SES in groups such as schools and religious organizations. The other half is explained by friending bias—the tendency for people with low SES to befriend people with high SES at lower rates even conditional on exposure. Friending bias is shaped by the structure of the groups in which people interact. For example, friending bias is higher in larger and more diverse groups and lower in religious organizations than in schools and workplaces. Distinguishing exposure from friending bias is helpful for identifying interventions to increase cross-SES friendships (economic connectedness). Using fluctuations in the share of students with high SES across high school cohorts, we show that increases in high-SES exposure lead low-SES people to form more friendships with high-SES people in schools that exhibit low levels of friending bias. Thus, socioeconomic integration can increase economic connectedness in communities in which friending bias is low. By contrast, when friending bias is high, increasing cross-SES interactions among existing members may be necessary to increase economic connectedness. To support such efforts, we release privacy-protected statistics on economic connectedness, exposure and friending bias for each ZIP (postal) code, high school and college in the United States at https://www.socialcapital.org.","container-title":"Nature","DOI":"10.1038/s41586-022-04997-3","ISSN":"1476-4687","issue":"7921","journalAbbreviation":"Nature","page":"122-134","title":"Social capital II: determinants of economic connectedness","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a"}}],"schema":"https://github.com/citation-style-language/schema/raw/master/csl-citation.json"} </w:instrText>
      </w:r>
      <w:r w:rsidR="009F02D4">
        <w:fldChar w:fldCharType="separate"/>
      </w:r>
      <w:r w:rsidR="009F02D4">
        <w:rPr>
          <w:noProof/>
        </w:rPr>
        <w:t>(Chetty et al., 2022a, 2022b)</w:t>
      </w:r>
      <w:r w:rsidR="009F02D4">
        <w:fldChar w:fldCharType="end"/>
      </w:r>
      <w:r>
        <w:t xml:space="preserve">, </w:t>
      </w:r>
      <w:r w:rsidR="003A2550" w:rsidRPr="003A2550">
        <w:t>which align</w:t>
      </w:r>
      <w:r>
        <w:t xml:space="preserve"> with the previous distinction between bonding and bridging interactions.</w:t>
      </w:r>
    </w:p>
    <w:p w14:paraId="1F605EA9" w14:textId="38A975BA" w:rsidR="00F51FA8" w:rsidRPr="00057254" w:rsidRDefault="0050398E" w:rsidP="004A7914">
      <w:pPr>
        <w:tabs>
          <w:tab w:val="left" w:pos="1725"/>
        </w:tabs>
        <w:spacing w:before="120" w:line="480" w:lineRule="auto"/>
        <w:ind w:firstLine="357"/>
      </w:pPr>
      <w:r w:rsidRPr="00057254">
        <w:t xml:space="preserve">On the one hand, </w:t>
      </w:r>
      <w:r w:rsidR="009E41D9" w:rsidRPr="00057254">
        <w:t>Chetty et al.</w:t>
      </w:r>
      <w:r w:rsidRPr="00057254">
        <w:t xml:space="preserve"> </w:t>
      </w:r>
      <w:r w:rsidR="009F02D4">
        <w:fldChar w:fldCharType="begin"/>
      </w:r>
      <w:r w:rsidR="00EC4599">
        <w:instrText xml:space="preserve"> ADDIN ZOTERO_ITEM CSL_CITATION {"citationID":"nUXFTTK6","properties":{"formattedCitation":"(Chetty et al., 2022a)","plainCitation":"(Chetty et al., 2022a)","dontUpdate":true,"noteIndex":0},"citationItems":[{"id":492,"uris":["http://zotero.org/users/3528215/items/4ULW9B96"],"itemData":{"id":492,"type":"article-journal","abstract":"Social capital—the strength of an individual’s social network and community—has been identified as a potential determinant of outcomes ranging from education to health1–8. However, efforts to understand what types of social capital matter for these outcomes have been hindered by a lack of social network data. Here, in the first of a pair of papers9, we use data on 21 billion friendships from Facebook to study social capital. We measure and analyse three types of social capital by ZIP (postal) code in the United States: (1) connectedness between different types of people, such as those with low versus high socioeconomic status (SES); (2) social cohesion, such as the extent of cliques in friendship networks; and (3) civic engagement, such as rates of volunteering. These measures vary substantially across areas, but are not highly correlated with each other. We demonstrate the importance of distinguishing these forms of social capital by analysing their associations with economic mobility across areas. The share of high-SES friends among individuals with low SES—which we term economic connectedness—is among the strongest predictors of upward income mobility identified to date10,11. Other social capital measures are not strongly associated with economic mobility. If children with low-SES parents were to grow up in counties with economic connectedness comparable to that of the average child with high-SES parents, their incomes in adulthood would increase by 20% on average. Differences in economic connectedness can explain well-known relationships between upward income mobility and racial segregation, poverty rates, and inequality12–14. To support further research and policy interventions, we publicly release privacy-protected statistics on social capital by ZIP code at https://www.socialcapital.org.","container-title":"Nature","DOI":"10.1038/s41586-022-04996-4","ISSN":"1476-4687","issue":"7921","journalAbbreviation":"Nature","page":"108-121","title":"Social capital I: measurement and associations with economic mobility","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schema":"https://github.com/citation-style-language/schema/raw/master/csl-citation.json"} </w:instrText>
      </w:r>
      <w:r w:rsidR="009F02D4">
        <w:fldChar w:fldCharType="separate"/>
      </w:r>
      <w:r w:rsidR="009F02D4">
        <w:rPr>
          <w:noProof/>
        </w:rPr>
        <w:t>(2022a)</w:t>
      </w:r>
      <w:r w:rsidR="009F02D4">
        <w:fldChar w:fldCharType="end"/>
      </w:r>
      <w:r w:rsidR="00F51FA8" w:rsidRPr="00057254">
        <w:t xml:space="preserve"> show that economic connectedness, defined as ‘cross-class interactions’ or bridging capital, is the most crucial factor in explaining economic mobility. </w:t>
      </w:r>
      <w:r w:rsidR="00C6150A">
        <w:t xml:space="preserve">Similarly, </w:t>
      </w:r>
      <w:proofErr w:type="spellStart"/>
      <w:r w:rsidR="00C6150A">
        <w:t>Muringani</w:t>
      </w:r>
      <w:proofErr w:type="spellEnd"/>
      <w:r w:rsidR="00C6150A">
        <w:t xml:space="preserve"> et al. </w:t>
      </w:r>
      <w:r w:rsidR="009F02D4">
        <w:fldChar w:fldCharType="begin"/>
      </w:r>
      <w:r w:rsidR="00EC4599">
        <w:instrText xml:space="preserve"> ADDIN ZOTERO_ITEM CSL_CITATION {"citationID":"rmSxPUQp","properties":{"formattedCitation":"(Muringani et al., 2021)","plainCitation":"(Muringani et al., 2021)","dontUpdate":true,"noteIndex":0},"citationItems":[{"id":1619,"uris":["http://zotero.org/users/3528215/items/5DB9E5L3"],"itemData":{"id":1619,"type":"article-journal","abstract":"Social capital is an important factor explaining differences in economic growth among regions. However, the key distinction between bonding social capital, which can lead to lock-in and myopia, and bridging social capital, which promotes knowledge flows across diverse groups, has been overlooked in growth research. In this paper, we address this shortcoming by examining how bonding and bridging social capital affect regional economic growth, using data for 190 regions in 21 EU countries, covering eight waves of the European Social Survey between 2002 and 2016. The findings confirm that bridging social capital is linked to higher levels of regional economic growth. Bonding social capital is highly correlated with bridging social capital and associated with lower growth when this is controlled for. We do not find significantly different effects of bonding social capital in regions with more or less bridging social capital, or vice versa. We examine the interaction between social and human capital, finding that bridging social capital is fundamental for stimulating economic growth, especially in low-skilled regions. Human capital also moderates the relationship between bonding social capital and growth, reducing the negative externalities imposed by excessive bonding.","container-title":"Environment and Planning A: Economy and Space","DOI":"10.1177/0308518X211000059","ISSN":"0308-518X","issue":"6","journalAbbreviation":"Environ Plan A","note":"publisher: SAGE Publications Ltd","page":"1412-1434","title":"Social capital and economic growth in the regions of Europe","volume":"53","author":[{"family":"Muringani","given":"Jonathan"},{"family":"Fitjar","given":"Rune D"},{"family":"Rodríguez-Pose","given":"Andrés"}],"issued":{"date-parts":[["2021",9,1]]},"citation-key":"muringani2021"}}],"schema":"https://github.com/citation-style-language/schema/raw/master/csl-citation.json"} </w:instrText>
      </w:r>
      <w:r w:rsidR="009F02D4">
        <w:fldChar w:fldCharType="separate"/>
      </w:r>
      <w:r w:rsidR="009F02D4">
        <w:rPr>
          <w:noProof/>
        </w:rPr>
        <w:t>(2021)</w:t>
      </w:r>
      <w:r w:rsidR="009F02D4">
        <w:fldChar w:fldCharType="end"/>
      </w:r>
      <w:r w:rsidR="00C6150A">
        <w:t xml:space="preserve"> find that bridging social capital is a fundamental driver of economic growth across regions of Europe. </w:t>
      </w:r>
      <w:r w:rsidR="00F51FA8" w:rsidRPr="00057254">
        <w:t>This type of network capital relates to Coleman and Lin's sense of network capital</w:t>
      </w:r>
      <w:r w:rsidR="00007660" w:rsidRPr="00057254">
        <w:t xml:space="preserve">. </w:t>
      </w:r>
      <w:r w:rsidRPr="00057254">
        <w:t>On the other hand,</w:t>
      </w:r>
      <w:r w:rsidR="00F51FA8" w:rsidRPr="00057254">
        <w:t xml:space="preserve"> social cohesiveness</w:t>
      </w:r>
      <w:r w:rsidRPr="00057254">
        <w:t xml:space="preserve"> relates</w:t>
      </w:r>
      <w:r w:rsidR="00F51FA8" w:rsidRPr="00057254">
        <w:t xml:space="preserve"> to the extent of homogeneity within the network and the level of interconnectedness among friends. For Fitzgerald and Lawrence </w:t>
      </w:r>
      <w:r w:rsidR="009F02D4">
        <w:fldChar w:fldCharType="begin"/>
      </w:r>
      <w:r w:rsidR="00EC4599">
        <w:instrText xml:space="preserve"> ADDIN ZOTERO_ITEM CSL_CITATION {"citationID":"y0BClhyV","properties":{"formattedCitation":"(Fitzgerald &amp; Lawrence, 2011)","plainCitation":"(Fitzgerald &amp; Lawrence, 2011)","dontUpdate":true,"noteIndex":0},"citationItems":[{"id":1615,"uris":["http://zotero.org/users/3528215/items/2RDK7TSB"],"itemData":{"id":1615,"type":"article-journal","abstract":"Radical right parties have become effective electoral competitors in many parts of Western Europe yet failed to achieve success in others. Much recent scholarship seeks to understand variation in radical right support. Here, we argue that local social cohesion boosts these parties’ vote shares. We use Swiss census data at the municipal level to measure local cohesion, drawing on indicators of residents’ commuting patterns, linguistic similarities and home ownership. Regression analysis shows that social cohesion is a positive predictor of local level support for the Swiss People’s Party, but not for any other major party. Hierarchical logit models combining aggregate cohesion measures with survey data demonstrate this contextual effect on individuals’ vote choices.","container-title":"Electoral Studies","DOI":"10.1016/j.electstud.2011.08.004","ISSN":"0261-3794","issue":"4","journalAbbreviation":"Electoral Studies","page":"834-847","title":"Local cohesion and radical right support: The case of the Swiss People’s Party","volume":"30","author":[{"family":"Fitzgerald","given":"Jennifer"},{"family":"Lawrence","given":"Duncan"}],"issued":{"date-parts":[["2011",12,1]]},"citation-key":"fitzgerald2011"}}],"schema":"https://github.com/citation-style-language/schema/raw/master/csl-citation.json"} </w:instrText>
      </w:r>
      <w:r w:rsidR="009F02D4">
        <w:fldChar w:fldCharType="separate"/>
      </w:r>
      <w:r w:rsidR="009F02D4">
        <w:rPr>
          <w:noProof/>
        </w:rPr>
        <w:t>(2011)</w:t>
      </w:r>
      <w:r w:rsidR="009F02D4">
        <w:fldChar w:fldCharType="end"/>
      </w:r>
      <w:r w:rsidR="00F51FA8" w:rsidRPr="00057254">
        <w:t>, social cohesion can be understood as the interconnectedness of members within a group, measured through commuting, linguistic homogeneity, and home ownership.</w:t>
      </w:r>
      <w:r w:rsidRPr="00057254">
        <w:t xml:space="preserve"> </w:t>
      </w:r>
      <w:r w:rsidR="00F51FA8" w:rsidRPr="00057254">
        <w:t xml:space="preserve">This type of bonding capital, while not explicitly but conceptually linked to Bourdieu’s understanding of social capital, is distinct from civic </w:t>
      </w:r>
      <w:r w:rsidR="00F51FA8" w:rsidRPr="00057254">
        <w:lastRenderedPageBreak/>
        <w:t>engagement social capital, which is more closely aligned with Putnam’s definition and involves a broader community bond beyond close personal networks.</w:t>
      </w:r>
      <w:r w:rsidR="00C6150A">
        <w:t xml:space="preserve"> Generally, the impact of bonding social capital on economic and social outcomes tends to be viewed with greater caution. </w:t>
      </w:r>
      <w:proofErr w:type="spellStart"/>
      <w:r w:rsidR="00C6150A">
        <w:t>Muringani</w:t>
      </w:r>
      <w:proofErr w:type="spellEnd"/>
      <w:r w:rsidR="00C6150A">
        <w:t xml:space="preserve"> et al. </w:t>
      </w:r>
      <w:r w:rsidR="009F02D4">
        <w:fldChar w:fldCharType="begin"/>
      </w:r>
      <w:r w:rsidR="00EC4599">
        <w:instrText xml:space="preserve"> ADDIN ZOTERO_ITEM CSL_CITATION {"citationID":"WV0JA20p","properties":{"formattedCitation":"(Muringani et al., 2021)","plainCitation":"(Muringani et al., 2021)","dontUpdate":true,"noteIndex":0},"citationItems":[{"id":1619,"uris":["http://zotero.org/users/3528215/items/5DB9E5L3"],"itemData":{"id":1619,"type":"article-journal","abstract":"Social capital is an important factor explaining differences in economic growth among regions. However, the key distinction between bonding social capital, which can lead to lock-in and myopia, and bridging social capital, which promotes knowledge flows across diverse groups, has been overlooked in growth research. In this paper, we address this shortcoming by examining how bonding and bridging social capital affect regional economic growth, using data for 190 regions in 21 EU countries, covering eight waves of the European Social Survey between 2002 and 2016. The findings confirm that bridging social capital is linked to higher levels of regional economic growth. Bonding social capital is highly correlated with bridging social capital and associated with lower growth when this is controlled for. We do not find significantly different effects of bonding social capital in regions with more or less bridging social capital, or vice versa. We examine the interaction between social and human capital, finding that bridging social capital is fundamental for stimulating economic growth, especially in low-skilled regions. Human capital also moderates the relationship between bonding social capital and growth, reducing the negative externalities imposed by excessive bonding.","container-title":"Environment and Planning A: Economy and Space","DOI":"10.1177/0308518X211000059","ISSN":"0308-518X","issue":"6","journalAbbreviation":"Environ Plan A","note":"publisher: SAGE Publications Ltd","page":"1412-1434","title":"Social capital and economic growth in the regions of Europe","volume":"53","author":[{"family":"Muringani","given":"Jonathan"},{"family":"Fitjar","given":"Rune D"},{"family":"Rodríguez-Pose","given":"Andrés"}],"issued":{"date-parts":[["2021",9,1]]},"citation-key":"muringani2021"}}],"schema":"https://github.com/citation-style-language/schema/raw/master/csl-citation.json"} </w:instrText>
      </w:r>
      <w:r w:rsidR="009F02D4">
        <w:fldChar w:fldCharType="separate"/>
      </w:r>
      <w:r w:rsidR="009F02D4">
        <w:rPr>
          <w:noProof/>
        </w:rPr>
        <w:t>(2021)</w:t>
      </w:r>
      <w:r w:rsidR="009F02D4">
        <w:fldChar w:fldCharType="end"/>
      </w:r>
      <w:r w:rsidR="00C6150A">
        <w:t>, for example, report that it leads to far lower economic growth than bridging social capital.</w:t>
      </w:r>
    </w:p>
    <w:p w14:paraId="6193A174" w14:textId="4854209A" w:rsidR="006B0510" w:rsidRPr="00057254" w:rsidRDefault="006B0510" w:rsidP="004A7914">
      <w:pPr>
        <w:tabs>
          <w:tab w:val="left" w:pos="1725"/>
        </w:tabs>
        <w:spacing w:before="120" w:line="480" w:lineRule="auto"/>
        <w:ind w:firstLine="357"/>
      </w:pPr>
      <w:r w:rsidRPr="00057254">
        <w:t xml:space="preserve">Therefore, understanding the link between </w:t>
      </w:r>
      <w:r w:rsidR="00C6150A">
        <w:t>different types of</w:t>
      </w:r>
      <w:r w:rsidR="007618B3">
        <w:t xml:space="preserve"> </w:t>
      </w:r>
      <w:r w:rsidRPr="00057254">
        <w:t xml:space="preserve">social capital and </w:t>
      </w:r>
      <w:r w:rsidR="00C6150A">
        <w:t>economic and political outcomes</w:t>
      </w:r>
      <w:r w:rsidR="007618B3">
        <w:t xml:space="preserve"> </w:t>
      </w:r>
      <w:r w:rsidR="003A2550" w:rsidRPr="003A2550">
        <w:t>presents</w:t>
      </w:r>
      <w:r w:rsidR="007618B3">
        <w:t xml:space="preserve"> </w:t>
      </w:r>
      <w:r w:rsidRPr="00057254">
        <w:t xml:space="preserve">a complex challenge. Considering previous findings, it is </w:t>
      </w:r>
      <w:r w:rsidR="003A2550" w:rsidRPr="003A2550">
        <w:t>plausible</w:t>
      </w:r>
      <w:r w:rsidRPr="00057254">
        <w:t xml:space="preserve"> to argue that </w:t>
      </w:r>
      <w:r w:rsidR="00820720">
        <w:t>our main variable of interest,</w:t>
      </w:r>
      <w:r w:rsidR="007618B3">
        <w:t xml:space="preserve"> </w:t>
      </w:r>
      <w:r w:rsidR="009E288A">
        <w:t>antisystem voting behaviour</w:t>
      </w:r>
      <w:r w:rsidR="00820720">
        <w:t>,</w:t>
      </w:r>
      <w:r w:rsidRPr="00057254">
        <w:t xml:space="preserve"> might be more closely related to bonding social capital</w:t>
      </w:r>
      <w:r w:rsidR="00820720">
        <w:t xml:space="preserve"> </w:t>
      </w:r>
      <w:r w:rsidR="0050398E" w:rsidRPr="00057254">
        <w:t>—such as social cohesion or civic engagement—</w:t>
      </w:r>
      <w:r w:rsidR="00820720">
        <w:t xml:space="preserve"> </w:t>
      </w:r>
      <w:r w:rsidRPr="00057254">
        <w:t>than to bridging social capital</w:t>
      </w:r>
      <w:r w:rsidR="00820720">
        <w:t xml:space="preserve"> </w:t>
      </w:r>
      <w:r w:rsidR="0050398E" w:rsidRPr="00057254">
        <w:t>—such as economic connectedness</w:t>
      </w:r>
      <w:r w:rsidRPr="00057254">
        <w:t>. In other words, dimensions linked to homophily may exhibit a positive correlation with anti</w:t>
      </w:r>
      <w:r w:rsidR="007F076C">
        <w:t>system</w:t>
      </w:r>
      <w:r w:rsidRPr="00057254">
        <w:t xml:space="preserve"> perspectives, whereas dimensions associated with heterophily</w:t>
      </w:r>
      <w:r w:rsidR="0050398E" w:rsidRPr="00057254">
        <w:t>,</w:t>
      </w:r>
      <w:r w:rsidRPr="00057254">
        <w:t xml:space="preserve"> signifying diversity, may demonstrate a negative relationship with</w:t>
      </w:r>
      <w:r w:rsidR="009E288A">
        <w:t xml:space="preserve"> electoral</w:t>
      </w:r>
      <w:r w:rsidRPr="00057254">
        <w:t xml:space="preserve"> support for anti</w:t>
      </w:r>
      <w:r w:rsidR="007F076C">
        <w:t>system</w:t>
      </w:r>
      <w:r w:rsidRPr="00057254">
        <w:t xml:space="preserve"> </w:t>
      </w:r>
      <w:r w:rsidR="009E288A">
        <w:t>projects</w:t>
      </w:r>
      <w:r w:rsidRPr="00057254">
        <w:t>.</w:t>
      </w:r>
    </w:p>
    <w:p w14:paraId="2D37271F" w14:textId="6768E635" w:rsidR="00C45779" w:rsidRPr="00057254" w:rsidRDefault="00820720" w:rsidP="004A7914">
      <w:pPr>
        <w:tabs>
          <w:tab w:val="left" w:pos="1725"/>
        </w:tabs>
        <w:spacing w:before="120" w:line="480" w:lineRule="auto"/>
        <w:ind w:firstLine="357"/>
      </w:pPr>
      <w:r>
        <w:t>Based on the above discussion, we seek</w:t>
      </w:r>
      <w:r w:rsidR="006B0510" w:rsidRPr="00057254">
        <w:t xml:space="preserve"> to investigate the intricate interplay between social capital and antisystem </w:t>
      </w:r>
      <w:r w:rsidR="009E288A">
        <w:t xml:space="preserve">voting behaviour </w:t>
      </w:r>
      <w:r w:rsidR="006B0510" w:rsidRPr="00057254">
        <w:t>by testing the following hypotheses:</w:t>
      </w:r>
    </w:p>
    <w:p w14:paraId="66EAFC91" w14:textId="5E738D1C" w:rsidR="00E6071B" w:rsidRPr="00057254" w:rsidRDefault="006B0510" w:rsidP="004A7914">
      <w:pPr>
        <w:tabs>
          <w:tab w:val="left" w:pos="1725"/>
        </w:tabs>
        <w:spacing w:before="120" w:line="480" w:lineRule="auto"/>
      </w:pPr>
      <w:r w:rsidRPr="00EC4599">
        <w:rPr>
          <w:b/>
          <w:bCs/>
        </w:rPr>
        <w:t>H</w:t>
      </w:r>
      <w:r w:rsidRPr="00EC4599">
        <w:rPr>
          <w:b/>
          <w:bCs/>
          <w:vertAlign w:val="subscript"/>
        </w:rPr>
        <w:t>1</w:t>
      </w:r>
      <w:r w:rsidRPr="00EC4599">
        <w:rPr>
          <w:b/>
          <w:bCs/>
        </w:rPr>
        <w:t xml:space="preserve">: </w:t>
      </w:r>
      <w:r w:rsidR="00820720">
        <w:t>Voters in c</w:t>
      </w:r>
      <w:r w:rsidR="00820720" w:rsidRPr="00820720">
        <w:t>ounties</w:t>
      </w:r>
      <w:r w:rsidRPr="00057254">
        <w:t xml:space="preserve"> with higher social cohesion (bonding social capital) </w:t>
      </w:r>
      <w:r w:rsidR="00820720">
        <w:t>have been</w:t>
      </w:r>
      <w:r w:rsidRPr="00057254">
        <w:t xml:space="preserve"> more likely to</w:t>
      </w:r>
      <w:r w:rsidR="008B1F55">
        <w:t xml:space="preserve"> </w:t>
      </w:r>
      <w:r w:rsidR="008B1F55" w:rsidRPr="008B1F55">
        <w:t>exhibit antisystem behaviours, as proxied by the additional support for Donald Trump in the 2016 and 2020 US elections</w:t>
      </w:r>
      <w:r w:rsidRPr="00057254">
        <w:t>.</w:t>
      </w:r>
      <w:r w:rsidR="00820720" w:rsidRPr="00820720">
        <w:t xml:space="preserve">  </w:t>
      </w:r>
    </w:p>
    <w:p w14:paraId="1D5A1FC7" w14:textId="11F94ADC" w:rsidR="006B0510" w:rsidRPr="00057254" w:rsidRDefault="006B0510" w:rsidP="004A7914">
      <w:pPr>
        <w:tabs>
          <w:tab w:val="left" w:pos="1725"/>
        </w:tabs>
        <w:spacing w:before="120" w:line="480" w:lineRule="auto"/>
      </w:pPr>
      <w:r w:rsidRPr="00EC4599">
        <w:rPr>
          <w:b/>
          <w:bCs/>
        </w:rPr>
        <w:t>H</w:t>
      </w:r>
      <w:r w:rsidRPr="00EC4599">
        <w:rPr>
          <w:b/>
          <w:bCs/>
          <w:vertAlign w:val="subscript"/>
        </w:rPr>
        <w:t>2</w:t>
      </w:r>
      <w:r w:rsidRPr="00EC4599">
        <w:rPr>
          <w:b/>
          <w:bCs/>
        </w:rPr>
        <w:t>:</w:t>
      </w:r>
      <w:r w:rsidRPr="00057254">
        <w:t xml:space="preserve"> </w:t>
      </w:r>
      <w:r w:rsidR="00820720">
        <w:t>Voters in c</w:t>
      </w:r>
      <w:r w:rsidR="00820720" w:rsidRPr="00820720">
        <w:t>ounties</w:t>
      </w:r>
      <w:r w:rsidRPr="00057254">
        <w:t xml:space="preserve"> with higher civic engagement (bonding social capital) </w:t>
      </w:r>
      <w:r w:rsidR="00820720">
        <w:t>have been</w:t>
      </w:r>
      <w:r w:rsidRPr="00057254">
        <w:t xml:space="preserve"> more likely to </w:t>
      </w:r>
      <w:r w:rsidR="008B1F55" w:rsidRPr="008B1F55">
        <w:t>exhibit antisystem behaviours, as proxied by the additional support for Donald Trump in the 2016 and 2020 US elections</w:t>
      </w:r>
      <w:r w:rsidRPr="00057254">
        <w:t>.</w:t>
      </w:r>
      <w:r w:rsidR="00820720" w:rsidRPr="00820720">
        <w:t xml:space="preserve">  </w:t>
      </w:r>
    </w:p>
    <w:p w14:paraId="41037488" w14:textId="2EA70575" w:rsidR="006B0510" w:rsidRDefault="006B0510" w:rsidP="004A7914">
      <w:pPr>
        <w:tabs>
          <w:tab w:val="left" w:pos="1725"/>
        </w:tabs>
        <w:spacing w:before="120" w:line="480" w:lineRule="auto"/>
      </w:pPr>
      <w:r w:rsidRPr="00EC4599">
        <w:rPr>
          <w:b/>
          <w:bCs/>
        </w:rPr>
        <w:t>H</w:t>
      </w:r>
      <w:r w:rsidRPr="00EC4599">
        <w:rPr>
          <w:b/>
          <w:bCs/>
          <w:vertAlign w:val="subscript"/>
        </w:rPr>
        <w:t>3</w:t>
      </w:r>
      <w:r w:rsidRPr="00EC4599">
        <w:rPr>
          <w:b/>
          <w:bCs/>
        </w:rPr>
        <w:t>:</w:t>
      </w:r>
      <w:r w:rsidRPr="00057254">
        <w:t xml:space="preserve"> </w:t>
      </w:r>
      <w:r w:rsidR="00820720">
        <w:t>Voters in counties</w:t>
      </w:r>
      <w:r w:rsidRPr="00057254">
        <w:t xml:space="preserve"> with higher economic connectedness (bridging social capital) </w:t>
      </w:r>
      <w:r w:rsidR="00820720">
        <w:t>have been</w:t>
      </w:r>
      <w:r w:rsidRPr="00057254">
        <w:t xml:space="preserve"> less likely to </w:t>
      </w:r>
      <w:r w:rsidR="00662C5C" w:rsidRPr="00662C5C">
        <w:t>exhibit antisystem behaviours, as proxied by the additional support for Donald Trump in the 2016 and 2020 US elections</w:t>
      </w:r>
      <w:r w:rsidRPr="00057254">
        <w:t>.</w:t>
      </w:r>
      <w:r w:rsidR="00820720" w:rsidRPr="00820720">
        <w:t xml:space="preserve">  </w:t>
      </w:r>
    </w:p>
    <w:p w14:paraId="1B296325" w14:textId="77777777" w:rsidR="00EC4599" w:rsidRDefault="009E288A" w:rsidP="00EC4599">
      <w:pPr>
        <w:tabs>
          <w:tab w:val="left" w:pos="1725"/>
        </w:tabs>
        <w:spacing w:before="120" w:line="480" w:lineRule="auto"/>
        <w:ind w:firstLine="340"/>
      </w:pPr>
      <w:r w:rsidRPr="009E288A">
        <w:lastRenderedPageBreak/>
        <w:t>Additionally, we aim to investigate how these relationships have been shaped by territorial disparities and socio-economic changes in the U.S. over recent decades, particularly given evidence that varying territorial trajectories can influence political discontent. Therefore, we will explore the following research question:</w:t>
      </w:r>
    </w:p>
    <w:p w14:paraId="5F728725" w14:textId="4020353C" w:rsidR="009E41D9" w:rsidRPr="00057254" w:rsidRDefault="009E288A" w:rsidP="00EC4599">
      <w:pPr>
        <w:tabs>
          <w:tab w:val="left" w:pos="1725"/>
        </w:tabs>
        <w:spacing w:before="120" w:line="480" w:lineRule="auto"/>
      </w:pPr>
      <w:r w:rsidRPr="00EC4599">
        <w:rPr>
          <w:b/>
          <w:bCs/>
        </w:rPr>
        <w:t>RQ</w:t>
      </w:r>
      <w:r w:rsidRPr="00EC4599">
        <w:rPr>
          <w:b/>
          <w:bCs/>
          <w:vertAlign w:val="subscript"/>
        </w:rPr>
        <w:t>1</w:t>
      </w:r>
      <w:r w:rsidR="009E41D9" w:rsidRPr="00EC4599">
        <w:rPr>
          <w:b/>
          <w:bCs/>
        </w:rPr>
        <w:t>:</w:t>
      </w:r>
      <w:r w:rsidR="009E41D9" w:rsidRPr="00057254">
        <w:t xml:space="preserve"> </w:t>
      </w:r>
      <w:r w:rsidR="00662C5C" w:rsidRPr="00662C5C">
        <w:t xml:space="preserve">How do demographic change and economic decline at the county level influence the relationship between social capital and </w:t>
      </w:r>
      <w:r w:rsidR="00662C5C">
        <w:t>antisystem behaviours</w:t>
      </w:r>
      <w:r w:rsidR="00662C5C" w:rsidRPr="00662C5C">
        <w:t>?</w:t>
      </w:r>
    </w:p>
    <w:p w14:paraId="620D2F27" w14:textId="58ED8979" w:rsidR="00820720" w:rsidRPr="00820720" w:rsidRDefault="009E41D9" w:rsidP="00EC4599">
      <w:pPr>
        <w:tabs>
          <w:tab w:val="left" w:pos="1725"/>
        </w:tabs>
        <w:spacing w:before="120" w:line="480" w:lineRule="auto"/>
        <w:ind w:firstLine="340"/>
      </w:pPr>
      <w:r w:rsidRPr="00057254">
        <w:t>By testing these hypotheses</w:t>
      </w:r>
      <w:r w:rsidR="009E288A">
        <w:t xml:space="preserve"> and examining the latter research question</w:t>
      </w:r>
      <w:r w:rsidRPr="00057254">
        <w:t xml:space="preserve">, we aim to contribute to a better understanding of the spatial roots of </w:t>
      </w:r>
      <w:r w:rsidR="00820720">
        <w:t>the rise of</w:t>
      </w:r>
      <w:r w:rsidR="00820720" w:rsidRPr="00820720">
        <w:t xml:space="preserve"> </w:t>
      </w:r>
      <w:r w:rsidRPr="00057254">
        <w:t xml:space="preserve">anti-establishment </w:t>
      </w:r>
      <w:r w:rsidR="00820720">
        <w:t>politics</w:t>
      </w:r>
      <w:r w:rsidR="00820720" w:rsidRPr="00820720">
        <w:t xml:space="preserve">.  </w:t>
      </w:r>
    </w:p>
    <w:p w14:paraId="4F43DD61" w14:textId="5AEF3988" w:rsidR="00866298" w:rsidRPr="00057254" w:rsidRDefault="000A72D3" w:rsidP="004A7914">
      <w:pPr>
        <w:pStyle w:val="ListParagraph"/>
        <w:numPr>
          <w:ilvl w:val="0"/>
          <w:numId w:val="4"/>
        </w:numPr>
        <w:tabs>
          <w:tab w:val="left" w:pos="1725"/>
        </w:tabs>
        <w:spacing w:before="120" w:line="480" w:lineRule="auto"/>
        <w:rPr>
          <w:rFonts w:ascii="Times New Roman" w:hAnsi="Times New Roman" w:cs="Times New Roman"/>
          <w:b/>
          <w:bCs/>
        </w:rPr>
      </w:pPr>
      <w:r w:rsidRPr="00057254">
        <w:rPr>
          <w:rFonts w:ascii="Times New Roman" w:hAnsi="Times New Roman" w:cs="Times New Roman"/>
          <w:b/>
          <w:bCs/>
        </w:rPr>
        <w:t>METHODS</w:t>
      </w:r>
    </w:p>
    <w:p w14:paraId="0A3A0F57" w14:textId="2ED6CFCC" w:rsidR="00054F0E" w:rsidRPr="00057254" w:rsidRDefault="000A72D3" w:rsidP="004A7914">
      <w:pPr>
        <w:pStyle w:val="ListParagraph"/>
        <w:numPr>
          <w:ilvl w:val="1"/>
          <w:numId w:val="4"/>
        </w:numPr>
        <w:spacing w:before="120" w:line="480" w:lineRule="auto"/>
        <w:rPr>
          <w:rFonts w:ascii="Times New Roman" w:hAnsi="Times New Roman" w:cs="Times New Roman"/>
          <w:b/>
          <w:bCs/>
        </w:rPr>
      </w:pPr>
      <w:r w:rsidRPr="00057254">
        <w:rPr>
          <w:rFonts w:ascii="Times New Roman" w:hAnsi="Times New Roman" w:cs="Times New Roman"/>
          <w:b/>
          <w:bCs/>
        </w:rPr>
        <w:t>Data</w:t>
      </w:r>
      <w:r w:rsidR="00D51360" w:rsidRPr="00820720">
        <w:rPr>
          <w:rFonts w:ascii="Times New Roman" w:hAnsi="Times New Roman" w:cs="Times New Roman"/>
          <w:b/>
          <w:bCs/>
        </w:rPr>
        <w:t xml:space="preserve"> Sources</w:t>
      </w:r>
    </w:p>
    <w:p w14:paraId="39D7E450" w14:textId="35E5B5E9" w:rsidR="00054F0E" w:rsidRPr="004A7914" w:rsidRDefault="00054F0E" w:rsidP="004A7914">
      <w:pPr>
        <w:spacing w:before="120" w:line="480" w:lineRule="auto"/>
        <w:rPr>
          <w:b/>
          <w:kern w:val="2"/>
          <w14:ligatures w14:val="standardContextual"/>
        </w:rPr>
      </w:pPr>
      <w:r w:rsidRPr="00057254">
        <w:t>The data for this study were obtained from various sources</w:t>
      </w:r>
      <w:r w:rsidR="00820720" w:rsidRPr="00820720">
        <w:t>,</w:t>
      </w:r>
      <w:r w:rsidRPr="00057254">
        <w:t xml:space="preserve"> specified in the description of each variable. The database used in this work is public, allowing the analyses and results to be replicated.</w:t>
      </w:r>
      <w:r w:rsidR="00820720" w:rsidRPr="00820720">
        <w:t xml:space="preserve"> </w:t>
      </w:r>
    </w:p>
    <w:p w14:paraId="2BC4CA80" w14:textId="5DDBC1D7" w:rsidR="000A72D3" w:rsidRPr="00057254" w:rsidRDefault="00D51360" w:rsidP="004A7914">
      <w:pPr>
        <w:pStyle w:val="ListParagraph"/>
        <w:numPr>
          <w:ilvl w:val="1"/>
          <w:numId w:val="4"/>
        </w:numPr>
        <w:spacing w:before="120" w:line="480" w:lineRule="auto"/>
        <w:rPr>
          <w:rFonts w:ascii="Times New Roman" w:hAnsi="Times New Roman" w:cs="Times New Roman"/>
          <w:b/>
          <w:bCs/>
        </w:rPr>
      </w:pPr>
      <w:r w:rsidRPr="00820720">
        <w:rPr>
          <w:rFonts w:ascii="Times New Roman" w:hAnsi="Times New Roman" w:cs="Times New Roman"/>
          <w:b/>
          <w:bCs/>
        </w:rPr>
        <w:t xml:space="preserve"> Key</w:t>
      </w:r>
      <w:r w:rsidR="007618B3" w:rsidRPr="00820720">
        <w:rPr>
          <w:rFonts w:ascii="Times New Roman" w:hAnsi="Times New Roman" w:cs="Times New Roman"/>
          <w:b/>
        </w:rPr>
        <w:t xml:space="preserve"> </w:t>
      </w:r>
      <w:r w:rsidR="000A72D3" w:rsidRPr="00057254">
        <w:rPr>
          <w:rFonts w:ascii="Times New Roman" w:hAnsi="Times New Roman" w:cs="Times New Roman"/>
          <w:b/>
          <w:bCs/>
        </w:rPr>
        <w:t>Measures</w:t>
      </w:r>
    </w:p>
    <w:p w14:paraId="52A82F78" w14:textId="06867A5E" w:rsidR="007618B3" w:rsidRPr="00820720" w:rsidRDefault="00EC4599" w:rsidP="00CA03AB">
      <w:pPr>
        <w:pStyle w:val="ListParagraph"/>
        <w:numPr>
          <w:ilvl w:val="2"/>
          <w:numId w:val="4"/>
        </w:numPr>
        <w:spacing w:before="120" w:line="480" w:lineRule="auto"/>
        <w:rPr>
          <w:rFonts w:ascii="Times New Roman" w:hAnsi="Times New Roman" w:cs="Times New Roman"/>
          <w:b/>
          <w:bCs/>
          <w:i/>
          <w:iCs/>
        </w:rPr>
      </w:pPr>
      <w:r>
        <w:rPr>
          <w:rFonts w:ascii="Times New Roman" w:hAnsi="Times New Roman"/>
          <w:b/>
          <w:i/>
        </w:rPr>
        <w:t>Antisystem voting behaviour (</w:t>
      </w:r>
      <w:r w:rsidR="000A72D3" w:rsidRPr="004A7914">
        <w:rPr>
          <w:rFonts w:ascii="Times New Roman" w:hAnsi="Times New Roman"/>
          <w:b/>
          <w:i/>
        </w:rPr>
        <w:t xml:space="preserve">Trump’s </w:t>
      </w:r>
      <w:r w:rsidR="00D51360" w:rsidRPr="00820720">
        <w:rPr>
          <w:rFonts w:ascii="Times New Roman" w:hAnsi="Times New Roman" w:cs="Times New Roman"/>
          <w:b/>
          <w:bCs/>
          <w:i/>
          <w:iCs/>
        </w:rPr>
        <w:t xml:space="preserve">Vote </w:t>
      </w:r>
      <w:r w:rsidR="007618B3" w:rsidRPr="00820720">
        <w:rPr>
          <w:rFonts w:ascii="Times New Roman" w:hAnsi="Times New Roman" w:cs="Times New Roman"/>
          <w:b/>
          <w:bCs/>
          <w:i/>
          <w:iCs/>
        </w:rPr>
        <w:t>Margin</w:t>
      </w:r>
      <w:r>
        <w:rPr>
          <w:rFonts w:ascii="Times New Roman" w:hAnsi="Times New Roman" w:cs="Times New Roman"/>
          <w:b/>
          <w:bCs/>
          <w:i/>
          <w:iCs/>
        </w:rPr>
        <w:t>)</w:t>
      </w:r>
    </w:p>
    <w:p w14:paraId="264439D6" w14:textId="1C9B4A25" w:rsidR="00EC4599" w:rsidRDefault="00EC4599" w:rsidP="000F4394">
      <w:pPr>
        <w:spacing w:before="240" w:line="480" w:lineRule="auto"/>
      </w:pPr>
      <w:r w:rsidRPr="00EC4599">
        <w:t>Anti-system voting behaviour is measured by the additional support for Donald Trump in the 2016 and 2020 US presidential elections. This measure, termed the 'Trump margin', represents the difference in voter support for Donald Trump compared to the previous Republican candidate, Mitt Romney</w:t>
      </w:r>
      <w:r w:rsidR="00500847">
        <w:t xml:space="preserve"> (see Figure 1 and Figure 2)</w:t>
      </w:r>
      <w:r w:rsidRPr="00EC4599">
        <w:t>. This variable has been utilised in previous studies</w:t>
      </w:r>
      <w:r>
        <w:t xml:space="preserve"> </w:t>
      </w:r>
      <w:r>
        <w:fldChar w:fldCharType="begin"/>
      </w:r>
      <w:r>
        <w:instrText xml:space="preserve"> ADDIN ZOTERO_ITEM CSL_CITATION {"citationID":"cbnS2gDK","properties":{"formattedCitation":"(Rodr\\uc0\\u237{}guez-Pose et al., 2021)","plainCitation":"(Rodríguez-Pose et al., 2021)","noteIndex":0},"citationItems":[{"id":676,"uris":["http://zotero.org/users/3528215/items/4UR4ENMT"],"itemData":{"id":676,"type":"article-journal","abstract":"In 2000, Robert Putnam forecast that United States (US) democracy was at risk from the twin challenges of declining civic engagement and rising interpersonal inequality. Sixteen years later, his predictions were vindicated by the election of Donald Trump as president of the US. This paper analyses the extent to which the 2016 election of Donald Trump—and his failed re-election bid in 2020—have been related to levels of social capital and interpersonal inequalities. We posit an alternative: that the rise in votes for Trump has been the result of long-term economic and population decline in areas with strong social capital. This hypothesis is confirmed by the econometric analysis conducted for US counties. Long-term declines in employment and population—rather than in earnings, salaries, or wages—in places with relatively strong social capital propelled Donald Trump to the presidency and almost secured his re-election. By contrast, low social capital and high interpersonal inequality were not connected to a surge in support for Trump. These results are robust to the introduction of control variables and different inequality measures. The analysis also shows that the discontent at the base of the Trump margin is not just a consequence of the 2008 crisis but had been brewing for a long time. Places in the US that remained cohesive but witnessed an enduring decline are no longer bowling alone, they have golfed with Trump and will, in all likelihood, continue to golf with Trumpism or other forms of populism.","container-title":"Cambridge Journal of Regions, Economy and Society","DOI":"10.1093/cjres/rsab026","ISSN":"1752-1378","issue":"3","journalAbbreviation":"Cambridge Journal of Regions, Economy and Society","page":"457-481","title":"Golfing with Trump. Social capital, decline, inequality, and the rise of populism in the US","volume":"14","author":[{"family":"Rodríguez-Pose","given":"Andrés"},{"family":"Lee","given":"Neil"},{"family":"Lipp","given":"Cornelius"}],"issued":{"date-parts":[["2021",11,1]]},"citation-key":"rodriguez-pose2021"}}],"schema":"https://github.com/citation-style-language/schema/raw/master/csl-citation.json"} </w:instrText>
      </w:r>
      <w:r>
        <w:fldChar w:fldCharType="separate"/>
      </w:r>
      <w:r w:rsidRPr="00EC4599">
        <w:t>(Rodríguez-Pose et al., 2021)</w:t>
      </w:r>
      <w:r>
        <w:fldChar w:fldCharType="end"/>
      </w:r>
      <w:r>
        <w:t>.</w:t>
      </w:r>
      <w:r w:rsidRPr="00EC4599">
        <w:t xml:space="preserve"> To construct it, we used data from the MIT Election Data and Science Lab.</w:t>
      </w:r>
    </w:p>
    <w:p w14:paraId="6E5849D1" w14:textId="4C0E5B27" w:rsidR="000F4394" w:rsidRPr="00057254" w:rsidRDefault="007F7FCB" w:rsidP="000F4394">
      <w:pPr>
        <w:spacing w:line="480" w:lineRule="auto"/>
        <w:jc w:val="center"/>
      </w:pPr>
      <w:r>
        <w:rPr>
          <w:noProof/>
          <w14:ligatures w14:val="standardContextual"/>
        </w:rPr>
        <w:lastRenderedPageBreak/>
        <w:drawing>
          <wp:inline distT="0" distB="0" distL="0" distR="0" wp14:anchorId="5DCBD71C" wp14:editId="4D55ACE3">
            <wp:extent cx="5400000" cy="5400000"/>
            <wp:effectExtent l="0" t="0" r="0" b="0"/>
            <wp:docPr id="126822502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225026" name="Picture 1268225026"/>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00000" cy="5400000"/>
                    </a:xfrm>
                    <a:prstGeom prst="rect">
                      <a:avLst/>
                    </a:prstGeom>
                  </pic:spPr>
                </pic:pic>
              </a:graphicData>
            </a:graphic>
          </wp:inline>
        </w:drawing>
      </w:r>
    </w:p>
    <w:p w14:paraId="29B58599" w14:textId="77777777" w:rsidR="00B021EB" w:rsidRPr="00057254" w:rsidRDefault="00B021EB" w:rsidP="007F076C">
      <w:pPr>
        <w:spacing w:before="240"/>
      </w:pPr>
      <w:r w:rsidRPr="00057254">
        <w:rPr>
          <w:b/>
          <w:bCs/>
        </w:rPr>
        <w:t>Figure 1.</w:t>
      </w:r>
      <w:r w:rsidRPr="00057254">
        <w:t xml:space="preserve"> US Presidential Elections 2016</w:t>
      </w:r>
      <w:r>
        <w:t xml:space="preserve"> and 2020</w:t>
      </w:r>
      <w:r w:rsidRPr="00057254">
        <w:t xml:space="preserve"> (county level)</w:t>
      </w:r>
    </w:p>
    <w:p w14:paraId="03D19D41" w14:textId="757FB40E" w:rsidR="009F02D4" w:rsidRPr="007F076C" w:rsidRDefault="009F02D4" w:rsidP="007F076C">
      <w:pPr>
        <w:rPr>
          <w:sz w:val="28"/>
          <w:szCs w:val="28"/>
        </w:rPr>
      </w:pPr>
      <w:r w:rsidRPr="007F076C">
        <w:t>Source: Own Elaboration, based on Rodriguez-Pose et al 2021</w:t>
      </w:r>
      <w:r w:rsidR="002640F0" w:rsidRPr="007F076C">
        <w:t>.</w:t>
      </w:r>
    </w:p>
    <w:p w14:paraId="65645308" w14:textId="77777777" w:rsidR="00036F72" w:rsidRDefault="00036F72" w:rsidP="000F4394">
      <w:pPr>
        <w:spacing w:before="240" w:line="480" w:lineRule="auto"/>
        <w:rPr>
          <w:b/>
          <w:bCs/>
        </w:rPr>
      </w:pPr>
    </w:p>
    <w:p w14:paraId="2000CD96" w14:textId="77777777" w:rsidR="00036F72" w:rsidRDefault="00036F72" w:rsidP="000F4394">
      <w:pPr>
        <w:spacing w:before="240" w:line="480" w:lineRule="auto"/>
        <w:rPr>
          <w:b/>
          <w:bCs/>
        </w:rPr>
      </w:pPr>
    </w:p>
    <w:p w14:paraId="136D803C" w14:textId="07A2E600" w:rsidR="00912227" w:rsidRPr="00057254" w:rsidRDefault="00912227" w:rsidP="000F4394">
      <w:pPr>
        <w:spacing w:before="240" w:line="480" w:lineRule="auto"/>
      </w:pPr>
    </w:p>
    <w:p w14:paraId="6ADD389D" w14:textId="461362E6" w:rsidR="00912227" w:rsidRPr="00057254" w:rsidRDefault="007F7FCB" w:rsidP="00437C28">
      <w:pPr>
        <w:spacing w:line="480" w:lineRule="auto"/>
        <w:jc w:val="center"/>
      </w:pPr>
      <w:r>
        <w:rPr>
          <w:noProof/>
          <w14:ligatures w14:val="standardContextual"/>
        </w:rPr>
        <w:lastRenderedPageBreak/>
        <w:drawing>
          <wp:inline distT="0" distB="0" distL="0" distR="0" wp14:anchorId="70C5EB77" wp14:editId="3EFB64C5">
            <wp:extent cx="4499876" cy="3600000"/>
            <wp:effectExtent l="0" t="0" r="0" b="0"/>
            <wp:docPr id="1771470214" name="Picture 12" descr="A graph of a graph of a trum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470214" name="Picture 12" descr="A graph of a graph of a trump&#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4499876" cy="3600000"/>
                    </a:xfrm>
                    <a:prstGeom prst="rect">
                      <a:avLst/>
                    </a:prstGeom>
                  </pic:spPr>
                </pic:pic>
              </a:graphicData>
            </a:graphic>
          </wp:inline>
        </w:drawing>
      </w:r>
    </w:p>
    <w:p w14:paraId="30C01770" w14:textId="0214CD41" w:rsidR="00B021EB" w:rsidRDefault="00B021EB" w:rsidP="007F076C">
      <w:pPr>
        <w:rPr>
          <w:sz w:val="22"/>
          <w:szCs w:val="22"/>
        </w:rPr>
      </w:pPr>
      <w:r w:rsidRPr="00057254">
        <w:rPr>
          <w:b/>
          <w:bCs/>
        </w:rPr>
        <w:t>Figure 2.</w:t>
      </w:r>
      <w:r w:rsidRPr="00057254">
        <w:t xml:space="preserve"> Histograms of US Presidential Elections 2016</w:t>
      </w:r>
      <w:r w:rsidR="00785B61">
        <w:t xml:space="preserve"> (purple)</w:t>
      </w:r>
      <w:r w:rsidRPr="00057254">
        <w:t xml:space="preserve"> and 2020</w:t>
      </w:r>
      <w:r w:rsidR="00785B61">
        <w:t xml:space="preserve"> (yellow) at </w:t>
      </w:r>
      <w:r w:rsidRPr="00057254">
        <w:t>county level</w:t>
      </w:r>
      <w:r w:rsidR="00785B61">
        <w:t>.</w:t>
      </w:r>
    </w:p>
    <w:p w14:paraId="419DE28C" w14:textId="6108E51B" w:rsidR="00A24839" w:rsidRPr="007F076C" w:rsidRDefault="00AD22B1" w:rsidP="00A24839">
      <w:pPr>
        <w:spacing w:after="240"/>
      </w:pPr>
      <w:r w:rsidRPr="007F076C">
        <w:t>Source: Own Elaboration.</w:t>
      </w:r>
    </w:p>
    <w:p w14:paraId="077346AF" w14:textId="45C48970" w:rsidR="00054F0E" w:rsidRPr="004A7914" w:rsidRDefault="001A2C1C" w:rsidP="00A24839">
      <w:pPr>
        <w:pStyle w:val="ListParagraph"/>
        <w:numPr>
          <w:ilvl w:val="2"/>
          <w:numId w:val="4"/>
        </w:numPr>
        <w:spacing w:before="240" w:line="480" w:lineRule="auto"/>
        <w:rPr>
          <w:rFonts w:ascii="Times New Roman" w:hAnsi="Times New Roman"/>
          <w:b/>
          <w:i/>
        </w:rPr>
      </w:pPr>
      <w:r>
        <w:rPr>
          <w:rFonts w:ascii="Times New Roman" w:hAnsi="Times New Roman" w:cs="Times New Roman"/>
          <w:b/>
          <w:bCs/>
          <w:i/>
          <w:iCs/>
        </w:rPr>
        <w:t>Comprehensive</w:t>
      </w:r>
      <w:r w:rsidR="00054F0E" w:rsidRPr="004A7914">
        <w:rPr>
          <w:rFonts w:ascii="Times New Roman" w:hAnsi="Times New Roman"/>
          <w:b/>
          <w:i/>
        </w:rPr>
        <w:t xml:space="preserve"> social capital</w:t>
      </w:r>
    </w:p>
    <w:p w14:paraId="159DF47C" w14:textId="39B16D05" w:rsidR="00C0291D" w:rsidRDefault="00AD22B1" w:rsidP="00156EC1">
      <w:pPr>
        <w:spacing w:before="120" w:line="480" w:lineRule="auto"/>
      </w:pPr>
      <w:r w:rsidRPr="00057254">
        <w:t xml:space="preserve">For the </w:t>
      </w:r>
      <w:r w:rsidR="001A2C1C">
        <w:t>comprehensive</w:t>
      </w:r>
      <w:r w:rsidRPr="00057254">
        <w:t xml:space="preserve"> measurement of social capital, this study adopts the framework proposed by </w:t>
      </w:r>
      <w:proofErr w:type="spellStart"/>
      <w:r w:rsidRPr="00057254">
        <w:t>Rupasingha</w:t>
      </w:r>
      <w:proofErr w:type="spellEnd"/>
      <w:r w:rsidRPr="00057254">
        <w:t xml:space="preserve"> et al.</w:t>
      </w:r>
      <w:r w:rsidR="00020E73" w:rsidRPr="00057254">
        <w:t xml:space="preserve"> </w:t>
      </w:r>
      <w:r w:rsidR="008C79CB">
        <w:fldChar w:fldCharType="begin"/>
      </w:r>
      <w:r w:rsidR="00EC4599">
        <w:instrText xml:space="preserve"> ADDIN ZOTERO_ITEM CSL_CITATION {"citationID":"zwfjr0IC","properties":{"formattedCitation":"(Rupasingha et al., 2006)","plainCitation":"(Rupasingha et al., 2006)","dontUpdate":true,"noteIndex":0},"citationItems":[{"id":1671,"uris":["http://zotero.org/users/3528215/items/TAZXF7A8"],"itemData":{"id":1671,"type":"article-journal","abstract":"A growing belief exists that social capital contributes to economic growth of communities. In this paper, we identify inputs into the production of social capital at the level of US counties, using an array of individual and community factors that are theoretically important determinants of social capital. We use data from the Bureau of the Census, County Business Patterns, USA Counties on CD, National Center for Charitable Statistics, and the Regional Economic Information System for two time periods. Ethnic homogeneity, income inequality, attachment to place, education, age, and female labor force participation are strongly associated with levels of social capital across US counties.","container-title":"Essays on Behavioral Economics","DOI":"10.1016/j.socec.2005.11.001","ISSN":"1053-5357","issue":"1","journalAbbreviation":"The Journal of Socio-Economics","page":"83-101","title":"The production of social capital in US counties","volume":"35","author":[{"family":"Rupasingha","given":"Anil"},{"family":"Goetz","given":"Stephan J."},{"family":"Freshwater","given":"David"}],"issued":{"date-parts":[["2006",2,1]]},"citation-key":"rupasingha2006"}}],"schema":"https://github.com/citation-style-language/schema/raw/master/csl-citation.json"} </w:instrText>
      </w:r>
      <w:r w:rsidR="008C79CB">
        <w:fldChar w:fldCharType="separate"/>
      </w:r>
      <w:r w:rsidR="008C79CB">
        <w:rPr>
          <w:noProof/>
        </w:rPr>
        <w:t>(2006)</w:t>
      </w:r>
      <w:r w:rsidR="008C79CB">
        <w:fldChar w:fldCharType="end"/>
      </w:r>
      <w:r w:rsidR="00C0291D">
        <w:t>. We</w:t>
      </w:r>
      <w:r w:rsidRPr="00057254">
        <w:t xml:space="preserve"> specifically </w:t>
      </w:r>
      <w:r w:rsidR="00C0291D">
        <w:t>resort to</w:t>
      </w:r>
      <w:r w:rsidR="00604996" w:rsidRPr="00C0291D">
        <w:t xml:space="preserve"> </w:t>
      </w:r>
      <w:r w:rsidRPr="00057254">
        <w:t xml:space="preserve">its subsequent refinement by Penn State </w:t>
      </w:r>
      <w:r w:rsidR="00604996" w:rsidRPr="00C0291D">
        <w:t>researcher</w:t>
      </w:r>
      <w:r w:rsidR="00C0291D">
        <w:t>s</w:t>
      </w:r>
      <w:r w:rsidRPr="00057254">
        <w:t xml:space="preserve"> in 2014. This framework is grounded in the seminal work of Putnam</w:t>
      </w:r>
      <w:r w:rsidR="00020E73" w:rsidRPr="00057254">
        <w:t xml:space="preserve"> </w:t>
      </w:r>
      <w:r w:rsidR="008C79CB">
        <w:fldChar w:fldCharType="begin"/>
      </w:r>
      <w:r w:rsidR="00EC4599">
        <w:instrText xml:space="preserve"> ADDIN ZOTERO_ITEM CSL_CITATION {"citationID":"zGa1ufXQ","properties":{"formattedCitation":"(Putnam, 1993, 2000)","plainCitation":"(Putnam, 1993, 2000)","dontUpdate":true,"noteIndex":0},"citationItems":[{"id":254,"uris":["http://zotero.org/users/3528215/items/84J87N2X"],"itemData":{"id":254,"type":"book","publisher":"Princeton University Press","title":"Making democracy work: Civic traditions in modern Italy","author":[{"family":"Putnam","given":"Robert D."}],"issued":{"date-parts":[["1993"]]},"citation-key":"putnam1993"}},{"id":1667,"uris":["http://zotero.org/users/3528215/items/S5RQX8MB"],"itemData":{"id":1667,"type":"book","event-place":"New York","publisher":"Simon &amp; Schuster","publisher-place":"New York","title":"Bowling Alone: The Collapse and Revival of American Community","author":[{"family":"Putnam","given":"Robert D."}],"issued":{"date-parts":[["2000"]]},"citation-key":"putnam2000"}}],"schema":"https://github.com/citation-style-language/schema/raw/master/csl-citation.json"} </w:instrText>
      </w:r>
      <w:r w:rsidR="008C79CB">
        <w:fldChar w:fldCharType="separate"/>
      </w:r>
      <w:r w:rsidR="008C79CB">
        <w:rPr>
          <w:noProof/>
        </w:rPr>
        <w:t>(1993, 2000)</w:t>
      </w:r>
      <w:r w:rsidR="008C79CB">
        <w:fldChar w:fldCharType="end"/>
      </w:r>
      <w:r w:rsidRPr="00057254">
        <w:t xml:space="preserve"> and encompasses four primary components: </w:t>
      </w:r>
    </w:p>
    <w:p w14:paraId="3ECF05E6" w14:textId="77777777" w:rsidR="009A69C6" w:rsidRDefault="00AD22B1" w:rsidP="00156EC1">
      <w:pPr>
        <w:spacing w:line="480" w:lineRule="auto"/>
        <w:ind w:left="720"/>
      </w:pPr>
      <w:r w:rsidRPr="00057254">
        <w:t xml:space="preserve">(a) the count of non-profit organisations within a county, applicable solely at the national </w:t>
      </w:r>
      <w:proofErr w:type="gramStart"/>
      <w:r w:rsidRPr="00057254">
        <w:t>level;</w:t>
      </w:r>
      <w:proofErr w:type="gramEnd"/>
    </w:p>
    <w:p w14:paraId="659976D3" w14:textId="4BF60C9C" w:rsidR="00C0291D" w:rsidRDefault="00AD22B1" w:rsidP="00156EC1">
      <w:pPr>
        <w:spacing w:line="480" w:lineRule="auto"/>
        <w:ind w:left="720"/>
      </w:pPr>
      <w:r w:rsidRPr="00057254">
        <w:t xml:space="preserve">(b) the census response rate in </w:t>
      </w:r>
      <w:proofErr w:type="gramStart"/>
      <w:r w:rsidRPr="00057254">
        <w:t>2010;</w:t>
      </w:r>
      <w:proofErr w:type="gramEnd"/>
      <w:r w:rsidRPr="00057254">
        <w:t xml:space="preserve"> </w:t>
      </w:r>
    </w:p>
    <w:p w14:paraId="3236D47A" w14:textId="77777777" w:rsidR="00C0291D" w:rsidRDefault="00AD22B1" w:rsidP="00156EC1">
      <w:pPr>
        <w:spacing w:line="480" w:lineRule="auto"/>
        <w:ind w:left="720"/>
      </w:pPr>
      <w:r w:rsidRPr="00057254">
        <w:t xml:space="preserve">(c) voter participation in the 2012 presidential elections; and </w:t>
      </w:r>
    </w:p>
    <w:p w14:paraId="2791897C" w14:textId="77777777" w:rsidR="00C0291D" w:rsidRDefault="00AD22B1" w:rsidP="00156EC1">
      <w:pPr>
        <w:spacing w:line="480" w:lineRule="auto"/>
        <w:ind w:left="720"/>
      </w:pPr>
      <w:r w:rsidRPr="00057254">
        <w:t xml:space="preserve">(d) the tally of associational indicators. </w:t>
      </w:r>
    </w:p>
    <w:p w14:paraId="4E80BAD8" w14:textId="54FF1AB2" w:rsidR="00AD22B1" w:rsidRPr="00057254" w:rsidRDefault="00AD22B1" w:rsidP="004A7914">
      <w:pPr>
        <w:spacing w:before="120" w:line="480" w:lineRule="auto"/>
        <w:ind w:firstLine="357"/>
      </w:pPr>
      <w:r w:rsidRPr="00057254">
        <w:t xml:space="preserve">Each of these components is standardised, aggregated, and normalised by the population size. The initial principal component derived from these factors serves as the index of social </w:t>
      </w:r>
      <w:r w:rsidRPr="00057254">
        <w:lastRenderedPageBreak/>
        <w:t>capital, providing a consolidated measure reflective of the multifaceted nature of social capital within the specified geographic scope. This approach facilitates a nuanced understanding of social capital's influence and distribution, aligning with the broader objective of assessing its impact on various societal outcomes.</w:t>
      </w:r>
      <w:r w:rsidR="00604996" w:rsidRPr="00C0291D">
        <w:t xml:space="preserve">  </w:t>
      </w:r>
    </w:p>
    <w:p w14:paraId="39495FEB" w14:textId="59AFFD26" w:rsidR="00054F0E" w:rsidRPr="004A7914" w:rsidRDefault="000A72D3" w:rsidP="000F4394">
      <w:pPr>
        <w:pStyle w:val="ListParagraph"/>
        <w:numPr>
          <w:ilvl w:val="2"/>
          <w:numId w:val="4"/>
        </w:numPr>
        <w:spacing w:before="240" w:line="480" w:lineRule="auto"/>
        <w:rPr>
          <w:rFonts w:ascii="Times New Roman" w:hAnsi="Times New Roman"/>
          <w:b/>
          <w:i/>
        </w:rPr>
      </w:pPr>
      <w:r w:rsidRPr="004A7914">
        <w:rPr>
          <w:rFonts w:ascii="Times New Roman" w:hAnsi="Times New Roman"/>
          <w:b/>
          <w:i/>
        </w:rPr>
        <w:t>Social capital</w:t>
      </w:r>
      <w:r w:rsidR="00C0291D">
        <w:rPr>
          <w:rFonts w:ascii="Times New Roman" w:hAnsi="Times New Roman" w:cs="Times New Roman"/>
          <w:b/>
          <w:bCs/>
          <w:i/>
          <w:iCs/>
        </w:rPr>
        <w:t xml:space="preserve"> dimensions</w:t>
      </w:r>
      <w:r w:rsidRPr="004A7914">
        <w:rPr>
          <w:rFonts w:ascii="Times New Roman" w:hAnsi="Times New Roman"/>
          <w:b/>
          <w:i/>
        </w:rPr>
        <w:t>:</w:t>
      </w:r>
      <w:r w:rsidR="00054F0E" w:rsidRPr="004A7914">
        <w:rPr>
          <w:rFonts w:ascii="Times New Roman" w:hAnsi="Times New Roman"/>
          <w:b/>
          <w:i/>
        </w:rPr>
        <w:t xml:space="preserve"> </w:t>
      </w:r>
    </w:p>
    <w:p w14:paraId="5605C515" w14:textId="437C4E78" w:rsidR="00A4484D" w:rsidRPr="00057254" w:rsidRDefault="00A4484D" w:rsidP="004A7914">
      <w:pPr>
        <w:spacing w:before="120" w:line="480" w:lineRule="auto"/>
      </w:pPr>
      <w:r w:rsidRPr="00057254">
        <w:t xml:space="preserve">Following the </w:t>
      </w:r>
      <w:r w:rsidR="00C0291D">
        <w:t xml:space="preserve">work of Chetty et al. </w:t>
      </w:r>
      <w:r w:rsidR="008C79CB">
        <w:fldChar w:fldCharType="begin"/>
      </w:r>
      <w:r w:rsidR="00EC4599">
        <w:instrText xml:space="preserve"> ADDIN ZOTERO_ITEM CSL_CITATION {"citationID":"oqupZG20","properties":{"formattedCitation":"(Chetty et al., 2022a, 2022b)","plainCitation":"(Chetty et al., 2022a, 2022b)","dontUpdate":true,"noteIndex":0},"citationItems":[{"id":492,"uris":["http://zotero.org/users/3528215/items/4ULW9B96"],"itemData":{"id":492,"type":"article-journal","abstract":"Social capital—the strength of an individual’s social network and community—has been identified as a potential determinant of outcomes ranging from education to health1–8. However, efforts to understand what types of social capital matter for these outcomes have been hindered by a lack of social network data. Here, in the first of a pair of papers9, we use data on 21 billion friendships from Facebook to study social capital. We measure and analyse three types of social capital by ZIP (postal) code in the United States: (1) connectedness between different types of people, such as those with low versus high socioeconomic status (SES); (2) social cohesion, such as the extent of cliques in friendship networks; and (3) civic engagement, such as rates of volunteering. These measures vary substantially across areas, but are not highly correlated with each other. We demonstrate the importance of distinguishing these forms of social capital by analysing their associations with economic mobility across areas. The share of high-SES friends among individuals with low SES—which we term economic connectedness—is among the strongest predictors of upward income mobility identified to date10,11. Other social capital measures are not strongly associated with economic mobility. If children with low-SES parents were to grow up in counties with economic connectedness comparable to that of the average child with high-SES parents, their incomes in adulthood would increase by 20% on average. Differences in economic connectedness can explain well-known relationships between upward income mobility and racial segregation, poverty rates, and inequality12–14. To support further research and policy interventions, we publicly release privacy-protected statistics on social capital by ZIP code at https://www.socialcapital.org.","container-title":"Nature","DOI":"10.1038/s41586-022-04996-4","ISSN":"1476-4687","issue":"7921","journalAbbreviation":"Nature","page":"108-121","title":"Social capital I: measurement and associations with economic mobility","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id":494,"uris":["http://zotero.org/users/3528215/items/K7RHZKNC"],"itemData":{"id":494,"type":"article-journal","abstract":"Low levels of social interaction across class lines have generated widespread concern1–4 and are associated with worse outcomes, such as lower rates of upward income mobility4–7. Here we analyse the determinants of cross-class interaction using data from Facebook, building on the analysis in our companion paper7. We show that about half of the social disconnection across socioeconomic lines—measured as the difference in the share of high-socioeconomic status (SES) friends between people with low and high SES—is explained by differences in exposure to people with high SES in groups such as schools and religious organizations. The other half is explained by friending bias—the tendency for people with low SES to befriend people with high SES at lower rates even conditional on exposure. Friending bias is shaped by the structure of the groups in which people interact. For example, friending bias is higher in larger and more diverse groups and lower in religious organizations than in schools and workplaces. Distinguishing exposure from friending bias is helpful for identifying interventions to increase cross-SES friendships (economic connectedness). Using fluctuations in the share of students with high SES across high school cohorts, we show that increases in high-SES exposure lead low-SES people to form more friendships with high-SES people in schools that exhibit low levels of friending bias. Thus, socioeconomic integration can increase economic connectedness in communities in which friending bias is low. By contrast, when friending bias is high, increasing cross-SES interactions among existing members may be necessary to increase economic connectedness. To support such efforts, we release privacy-protected statistics on economic connectedness, exposure and friending bias for each ZIP (postal) code, high school and college in the United States at https://www.socialcapital.org.","container-title":"Nature","DOI":"10.1038/s41586-022-04997-3","ISSN":"1476-4687","issue":"7921","journalAbbreviation":"Nature","page":"122-134","title":"Social capital II: determinants of economic connectedness","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a"}}],"schema":"https://github.com/citation-style-language/schema/raw/master/csl-citation.json"} </w:instrText>
      </w:r>
      <w:r w:rsidR="008C79CB">
        <w:fldChar w:fldCharType="separate"/>
      </w:r>
      <w:r w:rsidR="008C79CB">
        <w:rPr>
          <w:noProof/>
        </w:rPr>
        <w:t>(2022a, 2022b)</w:t>
      </w:r>
      <w:r w:rsidR="008C79CB">
        <w:fldChar w:fldCharType="end"/>
      </w:r>
      <w:r w:rsidR="00C0291D">
        <w:t xml:space="preserve"> and the Opportunity Insights Project</w:t>
      </w:r>
      <w:r w:rsidR="00207FCD">
        <w:t>,</w:t>
      </w:r>
      <w:r w:rsidR="00C0291D">
        <w:t xml:space="preserve"> where social capital was measured using different dimensions </w:t>
      </w:r>
      <w:r w:rsidR="00FC2EF9">
        <w:t>based on</w:t>
      </w:r>
      <w:r w:rsidR="00C0291D">
        <w:t xml:space="preserve"> individual data from META, using 21 billion Facebook friendships</w:t>
      </w:r>
      <w:r w:rsidR="00207FCD">
        <w:t xml:space="preserve">. </w:t>
      </w:r>
      <w:r w:rsidR="00207FCD" w:rsidRPr="00207FCD">
        <w:t xml:space="preserve">It is important to highlight that in that project, the authors used these </w:t>
      </w:r>
      <w:r w:rsidR="00207FCD">
        <w:t>META data</w:t>
      </w:r>
      <w:r w:rsidR="00207FCD" w:rsidRPr="00207FCD">
        <w:t xml:space="preserve"> as a proxy for real-world friendship relationships rather than online interactions per se. Consequently, they </w:t>
      </w:r>
      <w:r w:rsidR="00662C5C">
        <w:t>argue</w:t>
      </w:r>
      <w:r w:rsidR="00207FCD" w:rsidRPr="00207FCD">
        <w:t xml:space="preserve"> that this data is reasonably representative of the national population at that time, in terms of sex, age, and language. Additionally, they emphasi</w:t>
      </w:r>
      <w:r w:rsidR="00207FCD">
        <w:t>s</w:t>
      </w:r>
      <w:r w:rsidR="00207FCD" w:rsidRPr="00207FCD">
        <w:t xml:space="preserve">e the strong coverage in both national and local contexts, which is essential for analysing differences between counties. </w:t>
      </w:r>
      <w:r w:rsidR="00207FCD">
        <w:t>Thus, b</w:t>
      </w:r>
      <w:r w:rsidR="00207FCD" w:rsidRPr="00207FCD">
        <w:t>ased on the contributions of the Opportunity Insight Project, we distinguish between three dimensions of social capital: civic engagement, social cohesion, and economic connectedness.</w:t>
      </w:r>
    </w:p>
    <w:p w14:paraId="66455358" w14:textId="5BD0B9E4" w:rsidR="008C79CB" w:rsidRPr="00EC4599" w:rsidRDefault="00A4484D" w:rsidP="00EC4599">
      <w:pPr>
        <w:pStyle w:val="ListParagraph"/>
        <w:numPr>
          <w:ilvl w:val="0"/>
          <w:numId w:val="16"/>
        </w:numPr>
        <w:spacing w:before="120" w:line="480" w:lineRule="auto"/>
      </w:pPr>
      <w:r w:rsidRPr="004A7914">
        <w:rPr>
          <w:rFonts w:ascii="Times New Roman" w:hAnsi="Times New Roman"/>
          <w:b/>
          <w:i/>
        </w:rPr>
        <w:t>Civic Engagement:</w:t>
      </w:r>
      <w:r w:rsidRPr="004A7914">
        <w:rPr>
          <w:rFonts w:ascii="Times New Roman" w:hAnsi="Times New Roman"/>
        </w:rPr>
        <w:t xml:space="preserve"> </w:t>
      </w:r>
      <w:r w:rsidR="00C0291D" w:rsidRPr="00C0291D">
        <w:rPr>
          <w:rFonts w:ascii="Times New Roman" w:hAnsi="Times New Roman" w:cs="Times New Roman"/>
        </w:rPr>
        <w:t>Civic</w:t>
      </w:r>
      <w:r w:rsidRPr="004A7914">
        <w:rPr>
          <w:rFonts w:ascii="Times New Roman" w:hAnsi="Times New Roman"/>
        </w:rPr>
        <w:t xml:space="preserve"> engagement is analysed through two variables provided by the Opportunity Insights Project: civic organisations and volunteering rate. </w:t>
      </w:r>
      <w:proofErr w:type="spellStart"/>
      <w:r w:rsidR="00C0291D" w:rsidRPr="00C0291D">
        <w:rPr>
          <w:rFonts w:ascii="Times New Roman" w:hAnsi="Times New Roman" w:cs="Times New Roman"/>
        </w:rPr>
        <w:t>i</w:t>
      </w:r>
      <w:proofErr w:type="spellEnd"/>
      <w:r w:rsidR="00C0291D" w:rsidRPr="00C0291D">
        <w:rPr>
          <w:rFonts w:ascii="Times New Roman" w:hAnsi="Times New Roman" w:cs="Times New Roman"/>
        </w:rPr>
        <w:t xml:space="preserve">) </w:t>
      </w:r>
      <w:r w:rsidRPr="004A7914">
        <w:rPr>
          <w:rFonts w:ascii="Times New Roman" w:hAnsi="Times New Roman"/>
        </w:rPr>
        <w:t xml:space="preserve">Civic organisations measure the number of Facebook Pages predicted to be </w:t>
      </w:r>
      <w:r w:rsidR="00C0291D" w:rsidRPr="00C0291D">
        <w:rPr>
          <w:rFonts w:ascii="Times New Roman" w:hAnsi="Times New Roman" w:cs="Times New Roman"/>
        </w:rPr>
        <w:t>‘public good’</w:t>
      </w:r>
      <w:r w:rsidRPr="004A7914">
        <w:rPr>
          <w:rFonts w:ascii="Times New Roman" w:hAnsi="Times New Roman"/>
        </w:rPr>
        <w:t xml:space="preserve"> pages, based on page title, category, and other page characteristics, per 1,000 users in the county. </w:t>
      </w:r>
      <w:r w:rsidR="00C0291D" w:rsidRPr="00C0291D">
        <w:rPr>
          <w:rFonts w:ascii="Times New Roman" w:hAnsi="Times New Roman" w:cs="Times New Roman"/>
        </w:rPr>
        <w:t>ii) The</w:t>
      </w:r>
      <w:r w:rsidRPr="004A7914">
        <w:rPr>
          <w:rFonts w:ascii="Times New Roman" w:hAnsi="Times New Roman"/>
        </w:rPr>
        <w:t xml:space="preserve"> volunteering rate measures the percentage of Facebook users who are members of a group predicted to be about 'volunteering' or 'activism'</w:t>
      </w:r>
      <w:r w:rsidR="000E1496" w:rsidRPr="004A7914">
        <w:rPr>
          <w:rFonts w:ascii="Times New Roman" w:hAnsi="Times New Roman"/>
        </w:rPr>
        <w:t>,</w:t>
      </w:r>
      <w:r w:rsidRPr="004A7914">
        <w:rPr>
          <w:rFonts w:ascii="Times New Roman" w:hAnsi="Times New Roman"/>
        </w:rPr>
        <w:t xml:space="preserve"> based on group title and other group characteristics</w:t>
      </w:r>
      <w:r w:rsidR="00500847">
        <w:rPr>
          <w:rFonts w:ascii="Times New Roman" w:hAnsi="Times New Roman"/>
        </w:rPr>
        <w:t xml:space="preserve"> (see Figure 3)</w:t>
      </w:r>
      <w:r w:rsidRPr="004A7914">
        <w:rPr>
          <w:rFonts w:ascii="Times New Roman" w:hAnsi="Times New Roman"/>
        </w:rPr>
        <w:t>.</w:t>
      </w:r>
      <w:r w:rsidR="00C0291D" w:rsidRPr="00C0291D">
        <w:rPr>
          <w:rFonts w:ascii="Times New Roman" w:hAnsi="Times New Roman" w:cs="Times New Roman"/>
        </w:rPr>
        <w:t xml:space="preserve">  </w:t>
      </w:r>
    </w:p>
    <w:p w14:paraId="2F636587" w14:textId="77777777" w:rsidR="00036F72" w:rsidRDefault="00036F72" w:rsidP="008C79CB">
      <w:pPr>
        <w:spacing w:before="240" w:line="480" w:lineRule="auto"/>
        <w:rPr>
          <w:b/>
          <w:bCs/>
        </w:rPr>
      </w:pPr>
    </w:p>
    <w:p w14:paraId="4E259F09" w14:textId="77777777" w:rsidR="00036F72" w:rsidRDefault="00036F72" w:rsidP="008C79CB">
      <w:pPr>
        <w:spacing w:before="240" w:line="480" w:lineRule="auto"/>
        <w:rPr>
          <w:b/>
          <w:bCs/>
        </w:rPr>
      </w:pPr>
    </w:p>
    <w:p w14:paraId="78E13965" w14:textId="764F7392" w:rsidR="00B021EB" w:rsidRPr="00057254" w:rsidRDefault="00785B61" w:rsidP="00500847">
      <w:pPr>
        <w:spacing w:before="240"/>
      </w:pPr>
      <w:r>
        <w:rPr>
          <w:b/>
          <w:bCs/>
          <w:noProof/>
          <w14:ligatures w14:val="standardContextual"/>
        </w:rPr>
        <w:lastRenderedPageBreak/>
        <w:drawing>
          <wp:inline distT="0" distB="0" distL="0" distR="0" wp14:anchorId="6111A5B1" wp14:editId="1BF80896">
            <wp:extent cx="5400000" cy="5400000"/>
            <wp:effectExtent l="0" t="0" r="0" b="0"/>
            <wp:docPr id="2002337936" name="Picture 1"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337936" name="Picture 1" descr="A map of the united states&#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00000" cy="5400000"/>
                    </a:xfrm>
                    <a:prstGeom prst="rect">
                      <a:avLst/>
                    </a:prstGeom>
                  </pic:spPr>
                </pic:pic>
              </a:graphicData>
            </a:graphic>
          </wp:inline>
        </w:drawing>
      </w:r>
      <w:r w:rsidR="00B021EB" w:rsidRPr="00B021EB">
        <w:rPr>
          <w:b/>
          <w:bCs/>
        </w:rPr>
        <w:t xml:space="preserve"> </w:t>
      </w:r>
      <w:r w:rsidR="00B021EB" w:rsidRPr="00057254">
        <w:rPr>
          <w:b/>
          <w:bCs/>
        </w:rPr>
        <w:t xml:space="preserve">Figure </w:t>
      </w:r>
      <w:r w:rsidR="00B021EB">
        <w:rPr>
          <w:b/>
          <w:bCs/>
        </w:rPr>
        <w:t>3</w:t>
      </w:r>
      <w:r w:rsidR="00B021EB" w:rsidRPr="00057254">
        <w:t xml:space="preserve"> Civic Engagement Dimension</w:t>
      </w:r>
    </w:p>
    <w:p w14:paraId="0E72C150" w14:textId="636ECBE3" w:rsidR="00A24839" w:rsidRPr="00500847" w:rsidRDefault="000A72D3" w:rsidP="00B104C7">
      <w:pPr>
        <w:spacing w:after="240"/>
      </w:pPr>
      <w:r w:rsidRPr="00500847">
        <w:t>Source: Own elaboration with data collected from socialcapital.org (Chetty, 2022a; 2022b)</w:t>
      </w:r>
      <w:r w:rsidR="000A53D1" w:rsidRPr="00500847">
        <w:t>. See the text for details on the metrics used.</w:t>
      </w:r>
    </w:p>
    <w:p w14:paraId="1CAD88CD" w14:textId="3FD590EC" w:rsidR="008C79CB" w:rsidRPr="008C79CB" w:rsidRDefault="003E3A4F" w:rsidP="00B104C7">
      <w:pPr>
        <w:pStyle w:val="ListParagraph"/>
        <w:numPr>
          <w:ilvl w:val="0"/>
          <w:numId w:val="16"/>
        </w:numPr>
        <w:spacing w:before="240" w:line="480" w:lineRule="auto"/>
      </w:pPr>
      <w:r w:rsidRPr="004A7914">
        <w:rPr>
          <w:rFonts w:ascii="Times New Roman" w:hAnsi="Times New Roman"/>
          <w:b/>
        </w:rPr>
        <w:t xml:space="preserve">Social Cohesion: </w:t>
      </w:r>
      <w:r w:rsidR="00C0291D" w:rsidRPr="00C0291D">
        <w:rPr>
          <w:rFonts w:ascii="Times New Roman" w:hAnsi="Times New Roman" w:cs="Times New Roman"/>
          <w:bCs/>
        </w:rPr>
        <w:t>Social</w:t>
      </w:r>
      <w:r w:rsidR="00A4484D" w:rsidRPr="004A7914">
        <w:rPr>
          <w:rFonts w:ascii="Times New Roman" w:hAnsi="Times New Roman"/>
        </w:rPr>
        <w:t xml:space="preserve"> cohesion</w:t>
      </w:r>
      <w:r w:rsidR="00C0291D" w:rsidRPr="00C0291D">
        <w:rPr>
          <w:rFonts w:ascii="Times New Roman" w:hAnsi="Times New Roman" w:cs="Times New Roman"/>
          <w:bCs/>
        </w:rPr>
        <w:t xml:space="preserve"> is analysed through</w:t>
      </w:r>
      <w:r w:rsidR="00A4484D" w:rsidRPr="004A7914">
        <w:rPr>
          <w:rFonts w:ascii="Times New Roman" w:hAnsi="Times New Roman"/>
        </w:rPr>
        <w:t xml:space="preserve"> two specific variables provided by the Opportunity Insights Project: social network and friendship clustering. </w:t>
      </w:r>
      <w:proofErr w:type="spellStart"/>
      <w:r w:rsidR="00C0291D">
        <w:rPr>
          <w:rFonts w:ascii="Times New Roman" w:hAnsi="Times New Roman" w:cs="Times New Roman"/>
          <w:bCs/>
        </w:rPr>
        <w:t>i</w:t>
      </w:r>
      <w:proofErr w:type="spellEnd"/>
      <w:r w:rsidR="00C0291D">
        <w:rPr>
          <w:rFonts w:ascii="Times New Roman" w:hAnsi="Times New Roman" w:cs="Times New Roman"/>
          <w:bCs/>
        </w:rPr>
        <w:t xml:space="preserve">) </w:t>
      </w:r>
      <w:proofErr w:type="gramStart"/>
      <w:r w:rsidRPr="004A7914">
        <w:rPr>
          <w:rFonts w:ascii="Times New Roman" w:hAnsi="Times New Roman"/>
        </w:rPr>
        <w:t>Social</w:t>
      </w:r>
      <w:proofErr w:type="gramEnd"/>
      <w:r w:rsidRPr="004A7914">
        <w:rPr>
          <w:rFonts w:ascii="Times New Roman" w:hAnsi="Times New Roman"/>
        </w:rPr>
        <w:t xml:space="preserve"> networks measure the proportion of within-county friendships where the pair of friends share a third mutual friend within the same county. </w:t>
      </w:r>
      <w:r w:rsidR="00C0291D">
        <w:rPr>
          <w:rFonts w:ascii="Times New Roman" w:hAnsi="Times New Roman" w:cs="Times New Roman"/>
          <w:bCs/>
        </w:rPr>
        <w:t xml:space="preserve">ii) </w:t>
      </w:r>
      <w:r w:rsidRPr="004A7914">
        <w:rPr>
          <w:rFonts w:ascii="Times New Roman" w:hAnsi="Times New Roman"/>
        </w:rPr>
        <w:t>Friendship clustering measures the average fraction of an individual’s friend pairs who are also friends with each other</w:t>
      </w:r>
      <w:r w:rsidR="00500847">
        <w:rPr>
          <w:rFonts w:ascii="Times New Roman" w:hAnsi="Times New Roman"/>
        </w:rPr>
        <w:t xml:space="preserve"> (see Figure 4)</w:t>
      </w:r>
      <w:r w:rsidR="00500847" w:rsidRPr="004A7914">
        <w:rPr>
          <w:rFonts w:ascii="Times New Roman" w:hAnsi="Times New Roman"/>
        </w:rPr>
        <w:t>.</w:t>
      </w:r>
      <w:r w:rsidR="00500847" w:rsidRPr="00C0291D">
        <w:rPr>
          <w:rFonts w:ascii="Times New Roman" w:hAnsi="Times New Roman" w:cs="Times New Roman"/>
        </w:rPr>
        <w:t xml:space="preserve">  </w:t>
      </w:r>
      <w:r w:rsidRPr="004A7914">
        <w:rPr>
          <w:rFonts w:ascii="Times New Roman" w:hAnsi="Times New Roman"/>
        </w:rPr>
        <w:t>.</w:t>
      </w:r>
      <w:r w:rsidR="00C0291D" w:rsidRPr="00C0291D">
        <w:rPr>
          <w:rFonts w:ascii="Times New Roman" w:hAnsi="Times New Roman" w:cs="Times New Roman"/>
          <w:bCs/>
        </w:rPr>
        <w:t xml:space="preserve">  </w:t>
      </w:r>
    </w:p>
    <w:p w14:paraId="70C5C125" w14:textId="2F34D069" w:rsidR="006E09AD" w:rsidRPr="00057254" w:rsidRDefault="007F7FCB" w:rsidP="00B104C7">
      <w:r>
        <w:rPr>
          <w:noProof/>
          <w14:ligatures w14:val="standardContextual"/>
        </w:rPr>
        <w:lastRenderedPageBreak/>
        <w:drawing>
          <wp:inline distT="0" distB="0" distL="0" distR="0" wp14:anchorId="42C6E927" wp14:editId="6D16BAA4">
            <wp:extent cx="5400000" cy="5400000"/>
            <wp:effectExtent l="0" t="0" r="0" b="0"/>
            <wp:docPr id="192733574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335740" name="Picture 192733574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0000" cy="5400000"/>
                    </a:xfrm>
                    <a:prstGeom prst="rect">
                      <a:avLst/>
                    </a:prstGeom>
                  </pic:spPr>
                </pic:pic>
              </a:graphicData>
            </a:graphic>
          </wp:inline>
        </w:drawing>
      </w:r>
      <w:r w:rsidR="00B021EB" w:rsidRPr="00B021EB">
        <w:rPr>
          <w:b/>
          <w:bCs/>
        </w:rPr>
        <w:t xml:space="preserve"> </w:t>
      </w:r>
      <w:r w:rsidR="00B021EB" w:rsidRPr="00057254">
        <w:rPr>
          <w:b/>
          <w:bCs/>
        </w:rPr>
        <w:t xml:space="preserve">Figure </w:t>
      </w:r>
      <w:r w:rsidR="00500847">
        <w:rPr>
          <w:b/>
          <w:bCs/>
        </w:rPr>
        <w:t>4</w:t>
      </w:r>
      <w:r w:rsidR="00B021EB" w:rsidRPr="00057254">
        <w:t xml:space="preserve"> Social Cohesion Dimension</w:t>
      </w:r>
    </w:p>
    <w:p w14:paraId="2F39A1DC" w14:textId="51032F37" w:rsidR="00A24839" w:rsidRPr="00500847" w:rsidRDefault="000A72D3" w:rsidP="00B104C7">
      <w:pPr>
        <w:spacing w:after="240"/>
      </w:pPr>
      <w:r w:rsidRPr="00500847">
        <w:t>Source: Own elaboration with data collected from socialcapital.org (Chetty, 2022a; 2022b)</w:t>
      </w:r>
      <w:r w:rsidR="00500847">
        <w:t>.</w:t>
      </w:r>
    </w:p>
    <w:p w14:paraId="0DAAA518" w14:textId="77A3850B" w:rsidR="002640F0" w:rsidRPr="00B021EB" w:rsidRDefault="000A72D3" w:rsidP="00B104C7">
      <w:pPr>
        <w:pStyle w:val="ListParagraph"/>
        <w:numPr>
          <w:ilvl w:val="0"/>
          <w:numId w:val="16"/>
        </w:numPr>
        <w:spacing w:before="240" w:line="480" w:lineRule="auto"/>
      </w:pPr>
      <w:r w:rsidRPr="004A7914">
        <w:rPr>
          <w:rFonts w:ascii="Times New Roman" w:hAnsi="Times New Roman"/>
          <w:b/>
        </w:rPr>
        <w:t>Economic Connectedness:</w:t>
      </w:r>
      <w:r w:rsidR="003E3A4F" w:rsidRPr="004A7914">
        <w:rPr>
          <w:rFonts w:ascii="Times New Roman" w:hAnsi="Times New Roman"/>
          <w:b/>
        </w:rPr>
        <w:t xml:space="preserve"> </w:t>
      </w:r>
      <w:r w:rsidR="00C0291D" w:rsidRPr="00072935">
        <w:rPr>
          <w:rFonts w:ascii="Times New Roman" w:hAnsi="Times New Roman" w:cs="Times New Roman"/>
          <w:bCs/>
        </w:rPr>
        <w:t>Economic</w:t>
      </w:r>
      <w:r w:rsidR="005E6CF3" w:rsidRPr="004A7914">
        <w:rPr>
          <w:rFonts w:ascii="Times New Roman" w:hAnsi="Times New Roman"/>
        </w:rPr>
        <w:t xml:space="preserve"> connectedness</w:t>
      </w:r>
      <w:r w:rsidR="00C0291D" w:rsidRPr="00072935">
        <w:rPr>
          <w:rFonts w:ascii="Times New Roman" w:hAnsi="Times New Roman" w:cs="Times New Roman"/>
          <w:bCs/>
        </w:rPr>
        <w:t xml:space="preserve"> is analysed using</w:t>
      </w:r>
      <w:r w:rsidR="005E6CF3" w:rsidRPr="004A7914">
        <w:rPr>
          <w:rFonts w:ascii="Times New Roman" w:hAnsi="Times New Roman"/>
        </w:rPr>
        <w:t xml:space="preserve"> a variable provided by the Opportunity Insights Project, defined as twice the share of high-SES (Socioeconomic Status) friends among low-SES individuals, averaged over all low-SES individuals in the county</w:t>
      </w:r>
      <w:r w:rsidR="00500847">
        <w:rPr>
          <w:rFonts w:ascii="Times New Roman" w:hAnsi="Times New Roman"/>
        </w:rPr>
        <w:t xml:space="preserve"> (see Figure 5)</w:t>
      </w:r>
      <w:r w:rsidR="00500847" w:rsidRPr="004A7914">
        <w:rPr>
          <w:rFonts w:ascii="Times New Roman" w:hAnsi="Times New Roman"/>
        </w:rPr>
        <w:t>.</w:t>
      </w:r>
      <w:r w:rsidR="00500847" w:rsidRPr="00C0291D">
        <w:rPr>
          <w:rFonts w:ascii="Times New Roman" w:hAnsi="Times New Roman" w:cs="Times New Roman"/>
        </w:rPr>
        <w:t xml:space="preserve">  </w:t>
      </w:r>
      <w:r w:rsidR="005E6CF3" w:rsidRPr="004A7914">
        <w:rPr>
          <w:rFonts w:ascii="Times New Roman" w:hAnsi="Times New Roman"/>
        </w:rPr>
        <w:t>.</w:t>
      </w:r>
      <w:r w:rsidR="00C0291D" w:rsidRPr="00072935">
        <w:rPr>
          <w:rFonts w:ascii="Times New Roman" w:hAnsi="Times New Roman" w:cs="Times New Roman"/>
          <w:bCs/>
        </w:rPr>
        <w:t xml:space="preserve">  </w:t>
      </w:r>
    </w:p>
    <w:p w14:paraId="1F251132" w14:textId="77777777" w:rsidR="00500847" w:rsidRDefault="007F7FCB" w:rsidP="00500847">
      <w:pPr>
        <w:spacing w:line="480" w:lineRule="auto"/>
        <w:jc w:val="center"/>
      </w:pPr>
      <w:r>
        <w:rPr>
          <w:noProof/>
          <w14:ligatures w14:val="standardContextual"/>
        </w:rPr>
        <w:lastRenderedPageBreak/>
        <w:drawing>
          <wp:inline distT="0" distB="0" distL="0" distR="0" wp14:anchorId="41C7FB1D" wp14:editId="5B79DCC1">
            <wp:extent cx="3839717" cy="2880000"/>
            <wp:effectExtent l="0" t="0" r="0" b="3175"/>
            <wp:docPr id="19180880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088012" name="Picture 191808801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839717" cy="2880000"/>
                    </a:xfrm>
                    <a:prstGeom prst="rect">
                      <a:avLst/>
                    </a:prstGeom>
                  </pic:spPr>
                </pic:pic>
              </a:graphicData>
            </a:graphic>
          </wp:inline>
        </w:drawing>
      </w:r>
    </w:p>
    <w:p w14:paraId="39A86CA3" w14:textId="7F5FF41E" w:rsidR="00B021EB" w:rsidRPr="00057254" w:rsidRDefault="00B021EB" w:rsidP="00500847">
      <w:r w:rsidRPr="00057254">
        <w:rPr>
          <w:b/>
          <w:bCs/>
        </w:rPr>
        <w:t xml:space="preserve">Figure </w:t>
      </w:r>
      <w:r w:rsidR="00500847">
        <w:rPr>
          <w:b/>
          <w:bCs/>
        </w:rPr>
        <w:t xml:space="preserve">5 </w:t>
      </w:r>
      <w:r w:rsidRPr="00057254">
        <w:t>Economic Connectedness Dimension</w:t>
      </w:r>
    </w:p>
    <w:p w14:paraId="36DDFF45" w14:textId="7D96CD62" w:rsidR="00A24839" w:rsidRPr="00500847" w:rsidRDefault="005E6CF3" w:rsidP="00B104C7">
      <w:pPr>
        <w:spacing w:after="240"/>
      </w:pPr>
      <w:r w:rsidRPr="00500847">
        <w:t>Source: Own elaboration with data collected from socialcapital.org (Chetty, 2022a; 2022b)</w:t>
      </w:r>
      <w:r w:rsidR="00500847" w:rsidRPr="00500847">
        <w:t>.</w:t>
      </w:r>
    </w:p>
    <w:p w14:paraId="7A054372" w14:textId="12DB1D80" w:rsidR="00F22145" w:rsidRPr="00662C5C" w:rsidRDefault="009E41D9" w:rsidP="00B104C7">
      <w:pPr>
        <w:spacing w:before="240" w:line="480" w:lineRule="auto"/>
        <w:ind w:firstLine="720"/>
      </w:pPr>
      <w:r w:rsidRPr="00057254">
        <w:t xml:space="preserve">As discussed in the </w:t>
      </w:r>
      <w:r w:rsidR="00072935" w:rsidRPr="00072935">
        <w:t>theoretical framework,</w:t>
      </w:r>
      <w:r w:rsidR="00F22145" w:rsidRPr="00057254">
        <w:t xml:space="preserve"> civic engagement and social cohesion are types of bonding social capital, whereas social connectedness is a type of bridging social capital.</w:t>
      </w:r>
    </w:p>
    <w:p w14:paraId="7E1B6DB2" w14:textId="587625FA" w:rsidR="00651CE9" w:rsidRPr="004A7914" w:rsidRDefault="00057820" w:rsidP="00662C5C">
      <w:pPr>
        <w:pStyle w:val="ListParagraph"/>
        <w:numPr>
          <w:ilvl w:val="2"/>
          <w:numId w:val="4"/>
        </w:numPr>
        <w:spacing w:before="240" w:line="480" w:lineRule="auto"/>
        <w:rPr>
          <w:rFonts w:ascii="Times New Roman" w:hAnsi="Times New Roman"/>
          <w:b/>
          <w:i/>
        </w:rPr>
      </w:pPr>
      <w:r w:rsidRPr="004A7914">
        <w:rPr>
          <w:rFonts w:ascii="Times New Roman" w:hAnsi="Times New Roman"/>
          <w:b/>
          <w:i/>
        </w:rPr>
        <w:t>Demographic and economic change</w:t>
      </w:r>
      <w:r w:rsidR="00651CE9" w:rsidRPr="004A7914">
        <w:rPr>
          <w:rFonts w:ascii="Times New Roman" w:hAnsi="Times New Roman"/>
          <w:b/>
          <w:i/>
        </w:rPr>
        <w:t>:</w:t>
      </w:r>
    </w:p>
    <w:p w14:paraId="2409C2FC" w14:textId="48752A7A" w:rsidR="00AD22B1" w:rsidRPr="00057254" w:rsidRDefault="00072935" w:rsidP="004A7914">
      <w:pPr>
        <w:spacing w:before="120" w:line="480" w:lineRule="auto"/>
      </w:pPr>
      <w:r w:rsidRPr="00072935">
        <w:t>Various</w:t>
      </w:r>
      <w:r w:rsidR="00057820" w:rsidRPr="00057254">
        <w:t xml:space="preserve"> variables for 2016 </w:t>
      </w:r>
      <w:r>
        <w:t xml:space="preserve">have been included in the analysis </w:t>
      </w:r>
      <w:r w:rsidR="00057820" w:rsidRPr="00057254">
        <w:t>to capture the current socioeconomic status and measure economic decline over time. Specifically, the analyses include income per capita for 2016, inequality measured by the Gini index for 2016, the unemployment rate for 2016, population density for 2016, and employment change between 1980 and 2016.</w:t>
      </w:r>
      <w:r w:rsidRPr="00072935">
        <w:t xml:space="preserve">  </w:t>
      </w:r>
    </w:p>
    <w:p w14:paraId="78F0F136" w14:textId="21BBD9E1" w:rsidR="00651CE9" w:rsidRPr="004A7914" w:rsidRDefault="00651CE9" w:rsidP="004A7914">
      <w:pPr>
        <w:pStyle w:val="ListParagraph"/>
        <w:numPr>
          <w:ilvl w:val="2"/>
          <w:numId w:val="4"/>
        </w:numPr>
        <w:spacing w:before="120" w:line="480" w:lineRule="auto"/>
        <w:rPr>
          <w:rFonts w:ascii="Times New Roman" w:hAnsi="Times New Roman"/>
          <w:b/>
          <w:i/>
        </w:rPr>
      </w:pPr>
      <w:r w:rsidRPr="004A7914">
        <w:rPr>
          <w:rFonts w:ascii="Times New Roman" w:hAnsi="Times New Roman"/>
          <w:b/>
          <w:i/>
        </w:rPr>
        <w:t>Control variables:</w:t>
      </w:r>
    </w:p>
    <w:p w14:paraId="69302BE1" w14:textId="2C3F2675" w:rsidR="008C79CB" w:rsidRPr="00207FCD" w:rsidRDefault="00D51360" w:rsidP="00207FCD">
      <w:pPr>
        <w:spacing w:before="120" w:line="480" w:lineRule="auto"/>
      </w:pPr>
      <w:r w:rsidRPr="00D51360">
        <w:t xml:space="preserve">To ensure the robustness of the </w:t>
      </w:r>
      <w:r w:rsidR="007618B3">
        <w:t>model</w:t>
      </w:r>
      <w:r w:rsidR="00057820" w:rsidRPr="00057254">
        <w:t xml:space="preserve">, we control for other sociodemographic variables typically linked to electoral turnout in the </w:t>
      </w:r>
      <w:r w:rsidR="00072935" w:rsidRPr="00072935">
        <w:t>US,</w:t>
      </w:r>
      <w:r w:rsidR="00057820" w:rsidRPr="00057254">
        <w:t xml:space="preserve"> including</w:t>
      </w:r>
      <w:r w:rsidR="00072935" w:rsidRPr="00072935">
        <w:t xml:space="preserve"> </w:t>
      </w:r>
      <w:r w:rsidR="00072935">
        <w:t>the</w:t>
      </w:r>
      <w:r w:rsidR="00057820" w:rsidRPr="00057254">
        <w:t xml:space="preserve"> education level for 2016, the share of the black population for 2016, sex ratio (males) for 2016, and age dependency </w:t>
      </w:r>
      <w:r w:rsidR="00057820" w:rsidRPr="00057254">
        <w:lastRenderedPageBreak/>
        <w:t>(young) for 2016.</w:t>
      </w:r>
      <w:r w:rsidR="000E1496">
        <w:t xml:space="preserve"> Figure </w:t>
      </w:r>
      <w:r w:rsidR="00500847">
        <w:t>6</w:t>
      </w:r>
      <w:r w:rsidR="000E1496">
        <w:t xml:space="preserve"> presents the correlation matrix for all the variables included in the models.</w:t>
      </w:r>
      <w:r w:rsidR="00072935" w:rsidRPr="00072935">
        <w:t xml:space="preserve">  </w:t>
      </w:r>
    </w:p>
    <w:p w14:paraId="0A9E4877" w14:textId="5A13B299" w:rsidR="00057820" w:rsidRDefault="00BF5092" w:rsidP="00437C28">
      <w:pPr>
        <w:spacing w:line="480" w:lineRule="auto"/>
        <w:rPr>
          <w:b/>
          <w:bCs/>
        </w:rPr>
      </w:pPr>
      <w:r>
        <w:rPr>
          <w:b/>
          <w:bCs/>
          <w:noProof/>
          <w14:ligatures w14:val="standardContextual"/>
        </w:rPr>
        <w:drawing>
          <wp:inline distT="0" distB="0" distL="0" distR="0" wp14:anchorId="40B773F8" wp14:editId="0DE8113D">
            <wp:extent cx="5731510" cy="4298950"/>
            <wp:effectExtent l="0" t="0" r="0" b="6350"/>
            <wp:docPr id="1674970259"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970259" name="Picture 1" descr="A diagram of a graph&#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70D97D47" w14:textId="779B4845" w:rsidR="00B021EB" w:rsidRPr="00057254" w:rsidRDefault="00B021EB" w:rsidP="00500847">
      <w:pPr>
        <w:spacing w:before="240"/>
      </w:pPr>
      <w:r w:rsidRPr="00057254">
        <w:rPr>
          <w:b/>
          <w:bCs/>
        </w:rPr>
        <w:t xml:space="preserve">Figure </w:t>
      </w:r>
      <w:r w:rsidR="00500847">
        <w:rPr>
          <w:b/>
          <w:bCs/>
        </w:rPr>
        <w:t>6</w:t>
      </w:r>
      <w:r w:rsidRPr="00057254">
        <w:rPr>
          <w:b/>
          <w:bCs/>
        </w:rPr>
        <w:t xml:space="preserve"> </w:t>
      </w:r>
      <w:r w:rsidRPr="00057254">
        <w:t>Correlation matrix (Pearson)</w:t>
      </w:r>
    </w:p>
    <w:p w14:paraId="5B0CD21D" w14:textId="15E593C1" w:rsidR="00A24839" w:rsidRPr="00A24839" w:rsidRDefault="00C65F65" w:rsidP="00A24839">
      <w:pPr>
        <w:spacing w:after="240"/>
      </w:pPr>
      <w:r w:rsidRPr="00500847">
        <w:t>Source: Own Elaboration</w:t>
      </w:r>
    </w:p>
    <w:p w14:paraId="1B4EF6BD" w14:textId="16522C2E" w:rsidR="00EC03CB" w:rsidRPr="00057254" w:rsidRDefault="006E09AD" w:rsidP="00057820">
      <w:pPr>
        <w:pStyle w:val="ListParagraph"/>
        <w:numPr>
          <w:ilvl w:val="0"/>
          <w:numId w:val="4"/>
        </w:numPr>
        <w:spacing w:before="240" w:line="480" w:lineRule="auto"/>
        <w:rPr>
          <w:rFonts w:ascii="Times New Roman" w:hAnsi="Times New Roman" w:cs="Times New Roman"/>
          <w:b/>
          <w:bCs/>
        </w:rPr>
      </w:pPr>
      <w:r w:rsidRPr="00057254">
        <w:rPr>
          <w:rFonts w:ascii="Times New Roman" w:hAnsi="Times New Roman" w:cs="Times New Roman"/>
          <w:b/>
          <w:bCs/>
        </w:rPr>
        <w:t>RESULTS</w:t>
      </w:r>
    </w:p>
    <w:p w14:paraId="4D7E4945" w14:textId="0FADE32B" w:rsidR="001D3683" w:rsidRDefault="001A2C1C" w:rsidP="004A7914">
      <w:pPr>
        <w:spacing w:before="240" w:line="480" w:lineRule="auto"/>
      </w:pPr>
      <w:r w:rsidRPr="001A2C1C">
        <w:t>Initially</w:t>
      </w:r>
      <w:r w:rsidR="001D3683" w:rsidRPr="00057254">
        <w:t xml:space="preserve">, a </w:t>
      </w:r>
      <w:r w:rsidR="00662C5C">
        <w:t>first</w:t>
      </w:r>
      <w:r w:rsidR="001D3683" w:rsidRPr="00057254">
        <w:t xml:space="preserve"> model was estimated based on </w:t>
      </w:r>
      <w:r>
        <w:t>Rodríguez-Pose</w:t>
      </w:r>
      <w:r w:rsidR="001D3683" w:rsidRPr="00057254">
        <w:t xml:space="preserve"> et al. </w:t>
      </w:r>
      <w:r w:rsidRPr="001A2C1C">
        <w:t>(</w:t>
      </w:r>
      <w:r w:rsidR="001D3683" w:rsidRPr="00057254">
        <w:t>2021</w:t>
      </w:r>
      <w:r w:rsidRPr="001A2C1C">
        <w:t>)</w:t>
      </w:r>
      <w:r w:rsidR="00D51360" w:rsidRPr="00D51360">
        <w:t>. This model aim</w:t>
      </w:r>
      <w:r>
        <w:t>s</w:t>
      </w:r>
      <w:r w:rsidR="001D3683" w:rsidRPr="00057254">
        <w:t xml:space="preserve"> to identify and confirm the positive relationship between the </w:t>
      </w:r>
      <w:r>
        <w:t>comprehensive</w:t>
      </w:r>
      <w:r w:rsidR="001D3683" w:rsidRPr="00057254">
        <w:t xml:space="preserve"> measure of social capital and the propensity to </w:t>
      </w:r>
      <w:r w:rsidR="00D51360" w:rsidRPr="00D51360">
        <w:t>support</w:t>
      </w:r>
      <w:r w:rsidR="007618B3">
        <w:t xml:space="preserve"> </w:t>
      </w:r>
      <w:r>
        <w:t>Donald Trump</w:t>
      </w:r>
      <w:r w:rsidR="00FF5ED5">
        <w:t xml:space="preserve"> (</w:t>
      </w:r>
      <w:r w:rsidR="000764D4">
        <w:t>compared to the</w:t>
      </w:r>
      <w:r w:rsidR="00FF5ED5">
        <w:t xml:space="preserve"> previous republican candidate)</w:t>
      </w:r>
      <w:r>
        <w:t xml:space="preserve"> at the ballot box in a particular US county</w:t>
      </w:r>
      <w:r w:rsidR="007618B3">
        <w:t>.</w:t>
      </w:r>
      <w:r w:rsidR="001D3683" w:rsidRPr="00057254">
        <w:t xml:space="preserve"> Figure 6 illustrates</w:t>
      </w:r>
      <w:r w:rsidR="007618B3">
        <w:t xml:space="preserve"> this</w:t>
      </w:r>
      <w:r w:rsidR="00D51360" w:rsidRPr="00D51360">
        <w:t xml:space="preserve"> relationship, highlighting</w:t>
      </w:r>
      <w:r w:rsidR="001D3683" w:rsidRPr="00057254">
        <w:t xml:space="preserve"> the coefficient of social capital </w:t>
      </w:r>
      <w:r w:rsidR="00D51360" w:rsidRPr="00D51360">
        <w:t>in relation to</w:t>
      </w:r>
      <w:r w:rsidR="009A69C6">
        <w:t xml:space="preserve"> the Trump </w:t>
      </w:r>
      <w:r w:rsidR="001D3683" w:rsidRPr="00057254">
        <w:t xml:space="preserve">margin. </w:t>
      </w:r>
      <w:r w:rsidR="00F22145" w:rsidRPr="00057254">
        <w:t xml:space="preserve">Additionally, </w:t>
      </w:r>
      <w:r w:rsidR="007618B3">
        <w:t xml:space="preserve">the </w:t>
      </w:r>
      <w:r w:rsidR="00F22145" w:rsidRPr="00057254">
        <w:t>comprehensive regression analysis</w:t>
      </w:r>
      <w:r w:rsidR="00D51360" w:rsidRPr="00D51360">
        <w:t xml:space="preserve"> is detailed in Appendix 1</w:t>
      </w:r>
      <w:r w:rsidR="00654517">
        <w:t xml:space="preserve"> and</w:t>
      </w:r>
      <w:r w:rsidR="00F22145" w:rsidRPr="00057254">
        <w:t xml:space="preserve"> 2. Both appendices account for fixed </w:t>
      </w:r>
      <w:r w:rsidR="00D51360" w:rsidRPr="00D51360">
        <w:t xml:space="preserve">state </w:t>
      </w:r>
      <w:r w:rsidR="00F22145" w:rsidRPr="00057254">
        <w:t>effects</w:t>
      </w:r>
      <w:r w:rsidR="00D51360" w:rsidRPr="00D51360">
        <w:t xml:space="preserve">, ensuring </w:t>
      </w:r>
      <w:r w:rsidR="009A69C6">
        <w:t xml:space="preserve">the </w:t>
      </w:r>
      <w:r w:rsidR="00D51360" w:rsidRPr="00D51360">
        <w:t xml:space="preserve">robustness </w:t>
      </w:r>
      <w:r w:rsidR="009A69C6">
        <w:t>of</w:t>
      </w:r>
      <w:r w:rsidR="00D51360" w:rsidRPr="00D51360">
        <w:t xml:space="preserve"> the findings</w:t>
      </w:r>
      <w:r w:rsidR="00F22145" w:rsidRPr="00057254">
        <w:t>.</w:t>
      </w:r>
    </w:p>
    <w:p w14:paraId="7F74177D" w14:textId="5A46C8E7" w:rsidR="00E043D3" w:rsidRPr="00E043D3" w:rsidRDefault="00E043D3" w:rsidP="00B021EB">
      <w:pPr>
        <w:spacing w:before="240" w:line="480" w:lineRule="auto"/>
        <w:jc w:val="center"/>
        <w:rPr>
          <w:b/>
          <w:bCs/>
        </w:rPr>
      </w:pPr>
      <w:r>
        <w:rPr>
          <w:b/>
          <w:bCs/>
          <w:noProof/>
          <w14:ligatures w14:val="standardContextual"/>
        </w:rPr>
        <w:lastRenderedPageBreak/>
        <w:drawing>
          <wp:inline distT="0" distB="0" distL="0" distR="0" wp14:anchorId="1738D135" wp14:editId="07C5E2E4">
            <wp:extent cx="3455581" cy="3455581"/>
            <wp:effectExtent l="0" t="0" r="0" b="0"/>
            <wp:docPr id="225223465" name="Picture 1" descr="A graph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223465" name="Picture 1" descr="A graph with numbers and symbol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490153" cy="3490153"/>
                    </a:xfrm>
                    <a:prstGeom prst="rect">
                      <a:avLst/>
                    </a:prstGeom>
                  </pic:spPr>
                </pic:pic>
              </a:graphicData>
            </a:graphic>
          </wp:inline>
        </w:drawing>
      </w:r>
    </w:p>
    <w:p w14:paraId="2A48480D" w14:textId="70F57486" w:rsidR="00B021EB" w:rsidRPr="00500847" w:rsidRDefault="00B021EB" w:rsidP="00500847">
      <w:pPr>
        <w:spacing w:before="240"/>
      </w:pPr>
      <w:r w:rsidRPr="00500847">
        <w:rPr>
          <w:b/>
          <w:bCs/>
        </w:rPr>
        <w:t xml:space="preserve">Figure </w:t>
      </w:r>
      <w:r w:rsidR="00500847" w:rsidRPr="00500847">
        <w:rPr>
          <w:b/>
          <w:bCs/>
        </w:rPr>
        <w:t xml:space="preserve">7 </w:t>
      </w:r>
      <w:r w:rsidRPr="00500847">
        <w:t>OLS regression for Trump’s margin votes for 2016 and 2020, using a comprehensive measurement of Social Capital</w:t>
      </w:r>
    </w:p>
    <w:p w14:paraId="4D848FD4" w14:textId="718E9DD7" w:rsidR="00A24839" w:rsidRPr="00A24839" w:rsidRDefault="00CF7948" w:rsidP="00A24839">
      <w:pPr>
        <w:spacing w:after="240"/>
      </w:pPr>
      <w:r w:rsidRPr="00500847">
        <w:t xml:space="preserve">Note: This plot displays </w:t>
      </w:r>
      <w:r w:rsidR="00E043D3" w:rsidRPr="00500847">
        <w:t>estimates</w:t>
      </w:r>
      <w:r w:rsidRPr="00500847">
        <w:t xml:space="preserve"> for </w:t>
      </w:r>
      <w:r w:rsidR="009A69C6" w:rsidRPr="00500847">
        <w:t>our</w:t>
      </w:r>
      <w:r w:rsidRPr="00500847">
        <w:t xml:space="preserve"> </w:t>
      </w:r>
      <w:r w:rsidR="001A2C1C" w:rsidRPr="00500847">
        <w:t>comprehensive</w:t>
      </w:r>
      <w:r w:rsidR="009A69C6" w:rsidRPr="00500847">
        <w:t xml:space="preserve"> measure of</w:t>
      </w:r>
      <w:r w:rsidRPr="00500847">
        <w:t xml:space="preserve"> social capital</w:t>
      </w:r>
      <w:r w:rsidR="001E659F" w:rsidRPr="00500847">
        <w:t>.</w:t>
      </w:r>
      <w:r w:rsidRPr="00500847">
        <w:t xml:space="preserve"> </w:t>
      </w:r>
      <w:r w:rsidR="001E659F" w:rsidRPr="00500847">
        <w:t xml:space="preserve">The full regression </w:t>
      </w:r>
      <w:r w:rsidRPr="00500847">
        <w:t xml:space="preserve">model </w:t>
      </w:r>
      <w:r w:rsidR="001E659F" w:rsidRPr="00500847">
        <w:t xml:space="preserve">estimates </w:t>
      </w:r>
      <w:r w:rsidRPr="00500847">
        <w:t>incorporate</w:t>
      </w:r>
      <w:r w:rsidR="001E659F" w:rsidRPr="00500847">
        <w:t xml:space="preserve"> a range of</w:t>
      </w:r>
      <w:r w:rsidRPr="00500847">
        <w:t xml:space="preserve"> control variables, including indicators of socioeconomic decline. </w:t>
      </w:r>
      <w:r w:rsidR="009A69C6" w:rsidRPr="00500847">
        <w:t>The full set of</w:t>
      </w:r>
      <w:r w:rsidRPr="00500847">
        <w:t xml:space="preserve"> results are </w:t>
      </w:r>
      <w:r w:rsidR="009A69C6" w:rsidRPr="00500847">
        <w:t>presented</w:t>
      </w:r>
      <w:r w:rsidRPr="00500847">
        <w:t xml:space="preserve"> in Appendix </w:t>
      </w:r>
      <w:r w:rsidR="00500847">
        <w:t>A</w:t>
      </w:r>
      <w:r w:rsidR="0088529C" w:rsidRPr="00500847">
        <w:t xml:space="preserve"> and </w:t>
      </w:r>
      <w:r w:rsidR="00500847">
        <w:t>B</w:t>
      </w:r>
      <w:r w:rsidRPr="00500847">
        <w:t>.</w:t>
      </w:r>
    </w:p>
    <w:p w14:paraId="1869E4C8" w14:textId="67264ADA" w:rsidR="009A69C6" w:rsidRDefault="00654517" w:rsidP="00A24839">
      <w:pPr>
        <w:spacing w:before="240" w:line="480" w:lineRule="auto"/>
        <w:ind w:firstLine="357"/>
      </w:pPr>
      <w:r>
        <w:t>However, t</w:t>
      </w:r>
      <w:r w:rsidR="009A69C6">
        <w:t>he</w:t>
      </w:r>
      <w:r w:rsidR="001D3683" w:rsidRPr="00057254">
        <w:t xml:space="preserve"> focus of this study is to test whether these results</w:t>
      </w:r>
      <w:r w:rsidR="009A69C6">
        <w:t xml:space="preserve"> for overall social capital,</w:t>
      </w:r>
      <w:r w:rsidR="001D3683" w:rsidRPr="00057254">
        <w:t xml:space="preserve"> confirmed by the literature since the </w:t>
      </w:r>
      <w:r w:rsidR="009A69C6">
        <w:t>late</w:t>
      </w:r>
      <w:r w:rsidR="001D3683" w:rsidRPr="00057254">
        <w:t>-20th century</w:t>
      </w:r>
      <w:r w:rsidR="009A69C6">
        <w:t xml:space="preserve">, </w:t>
      </w:r>
      <w:r w:rsidR="001D3683" w:rsidRPr="00057254">
        <w:t xml:space="preserve">are consistent across all dimensions of social capital or if there are significant variations depending on the specific dimension. The models presented in </w:t>
      </w:r>
      <w:r w:rsidR="00500847">
        <w:t>Figure 7</w:t>
      </w:r>
      <w:r>
        <w:t xml:space="preserve"> </w:t>
      </w:r>
      <w:r w:rsidR="001D3683" w:rsidRPr="00057254">
        <w:t xml:space="preserve">aim to </w:t>
      </w:r>
      <w:r w:rsidR="00FC5E09" w:rsidRPr="00057254">
        <w:t>contrast this notion</w:t>
      </w:r>
      <w:r w:rsidR="009A69C6">
        <w:t>. All</w:t>
      </w:r>
      <w:r w:rsidR="001D3683" w:rsidRPr="00057254">
        <w:t xml:space="preserve"> variables used to measure social capital are significantly related to the propensity to </w:t>
      </w:r>
      <w:r w:rsidR="009A69C6">
        <w:t xml:space="preserve">vote for Donald Trump </w:t>
      </w:r>
      <w:r w:rsidR="00C5496A">
        <w:t>over and above</w:t>
      </w:r>
      <w:r w:rsidR="009A69C6">
        <w:t xml:space="preserve"> </w:t>
      </w:r>
      <w:r w:rsidR="005D6F55">
        <w:t>historical</w:t>
      </w:r>
      <w:r w:rsidR="009A69C6">
        <w:t xml:space="preserve"> support for the Republican Party, </w:t>
      </w:r>
      <w:r w:rsidR="001D3683" w:rsidRPr="00057254">
        <w:t>yet they do so differently.</w:t>
      </w:r>
    </w:p>
    <w:p w14:paraId="16F8AA2F" w14:textId="0FB731E0" w:rsidR="00421D32" w:rsidRDefault="007618B3" w:rsidP="00B021EB">
      <w:pPr>
        <w:spacing w:before="120" w:after="240" w:line="480" w:lineRule="auto"/>
        <w:ind w:firstLine="357"/>
      </w:pPr>
      <w:r>
        <w:t>For</w:t>
      </w:r>
      <w:r w:rsidR="001D3683" w:rsidRPr="00057254">
        <w:t xml:space="preserve"> the </w:t>
      </w:r>
      <w:r w:rsidR="001D3683" w:rsidRPr="004A7914">
        <w:rPr>
          <w:b/>
        </w:rPr>
        <w:t>civic engagement dimension</w:t>
      </w:r>
      <w:r w:rsidR="009A69C6">
        <w:rPr>
          <w:b/>
        </w:rPr>
        <w:t xml:space="preserve"> </w:t>
      </w:r>
      <w:r w:rsidR="001D3683" w:rsidRPr="00057254">
        <w:t xml:space="preserve">—measured through </w:t>
      </w:r>
      <w:r w:rsidR="00D51360" w:rsidRPr="00D51360">
        <w:t xml:space="preserve">the presence of </w:t>
      </w:r>
      <w:r w:rsidR="001D3683" w:rsidRPr="00057254">
        <w:t>civic organi</w:t>
      </w:r>
      <w:r w:rsidR="00F22145" w:rsidRPr="00057254">
        <w:t>s</w:t>
      </w:r>
      <w:r w:rsidR="001D3683" w:rsidRPr="00057254">
        <w:t>ations and volunteer rates—</w:t>
      </w:r>
      <w:r w:rsidR="009A69C6">
        <w:t xml:space="preserve"> </w:t>
      </w:r>
      <w:r w:rsidR="001D3683" w:rsidRPr="00057254">
        <w:t xml:space="preserve">the relationship is positive, </w:t>
      </w:r>
      <w:r w:rsidR="00D51360" w:rsidRPr="00D51360">
        <w:t>closely mirroring</w:t>
      </w:r>
      <w:r w:rsidR="009A69C6">
        <w:t xml:space="preserve"> our </w:t>
      </w:r>
      <w:r w:rsidR="001A2C1C">
        <w:t>comprehensive</w:t>
      </w:r>
      <w:r w:rsidR="001D3683" w:rsidRPr="00057254">
        <w:t xml:space="preserve"> measure of social capital. A similar </w:t>
      </w:r>
      <w:r w:rsidR="00D51360" w:rsidRPr="00D51360">
        <w:t>pattern</w:t>
      </w:r>
      <w:r w:rsidR="001D3683" w:rsidRPr="00057254">
        <w:t xml:space="preserve"> is observed </w:t>
      </w:r>
      <w:r w:rsidR="00D51360" w:rsidRPr="00D51360">
        <w:t>with</w:t>
      </w:r>
      <w:r w:rsidR="001D3683" w:rsidRPr="00057254">
        <w:t xml:space="preserve"> the </w:t>
      </w:r>
      <w:r w:rsidR="001D3683" w:rsidRPr="004A7914">
        <w:rPr>
          <w:b/>
        </w:rPr>
        <w:t>social cohesion dimension</w:t>
      </w:r>
      <w:r w:rsidR="009A69C6">
        <w:rPr>
          <w:b/>
        </w:rPr>
        <w:t xml:space="preserve"> </w:t>
      </w:r>
      <w:r w:rsidR="001D3683" w:rsidRPr="00057254">
        <w:t>—measured through friendship clustering and support networks</w:t>
      </w:r>
      <w:r w:rsidR="00D51360" w:rsidRPr="00D51360">
        <w:t>—</w:t>
      </w:r>
      <w:r w:rsidR="009A69C6">
        <w:t xml:space="preserve"> </w:t>
      </w:r>
      <w:r w:rsidR="00D51360" w:rsidRPr="00D51360">
        <w:t xml:space="preserve">where the relationship is also positive. However, a stark contrast emerges when examining </w:t>
      </w:r>
      <w:r w:rsidR="009E41D9" w:rsidRPr="004A7914">
        <w:rPr>
          <w:b/>
        </w:rPr>
        <w:lastRenderedPageBreak/>
        <w:t>economic</w:t>
      </w:r>
      <w:r w:rsidR="001D3683" w:rsidRPr="004A7914">
        <w:rPr>
          <w:b/>
        </w:rPr>
        <w:t xml:space="preserve"> connectedness</w:t>
      </w:r>
      <w:r w:rsidR="00D51360" w:rsidRPr="00D51360">
        <w:t xml:space="preserve">. Here, </w:t>
      </w:r>
      <w:r w:rsidR="001D3683" w:rsidRPr="00057254">
        <w:t xml:space="preserve">the </w:t>
      </w:r>
      <w:r w:rsidR="00D51360" w:rsidRPr="00D51360">
        <w:t>relationship is negative, indicating that higher levels of bridging social capital (connections between communities) are associated with reduced</w:t>
      </w:r>
      <w:r w:rsidR="009A69C6">
        <w:t xml:space="preserve"> support for Donald Trump in</w:t>
      </w:r>
      <w:r w:rsidR="00821092">
        <w:t xml:space="preserve"> both</w:t>
      </w:r>
      <w:r w:rsidR="009A69C6">
        <w:t xml:space="preserve"> 2016 </w:t>
      </w:r>
      <w:r w:rsidR="00654517">
        <w:t xml:space="preserve">and 2020 </w:t>
      </w:r>
      <w:r w:rsidR="009A69C6">
        <w:t>presidential election</w:t>
      </w:r>
      <w:r w:rsidR="00654517">
        <w:t>s</w:t>
      </w:r>
      <w:r>
        <w:t xml:space="preserve">. This </w:t>
      </w:r>
      <w:r w:rsidR="00D51360" w:rsidRPr="00D51360">
        <w:t>finding aligns with</w:t>
      </w:r>
      <w:r w:rsidR="001D3683" w:rsidRPr="00057254">
        <w:t xml:space="preserve"> our initial hypothesis</w:t>
      </w:r>
      <w:r w:rsidR="000E1496">
        <w:t>:</w:t>
      </w:r>
      <w:r w:rsidR="001D3683" w:rsidRPr="00057254">
        <w:t xml:space="preserve"> </w:t>
      </w:r>
      <w:r w:rsidR="00F22145" w:rsidRPr="00057254">
        <w:t>bonding</w:t>
      </w:r>
      <w:r w:rsidR="001D3683" w:rsidRPr="00057254">
        <w:t xml:space="preserve"> social capital</w:t>
      </w:r>
      <w:r w:rsidR="00D51360" w:rsidRPr="00D51360">
        <w:t xml:space="preserve"> (</w:t>
      </w:r>
      <w:r w:rsidR="001D3683" w:rsidRPr="00057254">
        <w:t>relations within a community</w:t>
      </w:r>
      <w:r w:rsidR="00D51360" w:rsidRPr="00D51360">
        <w:t>) tends</w:t>
      </w:r>
      <w:r w:rsidR="001D3683" w:rsidRPr="00057254">
        <w:t xml:space="preserve"> to </w:t>
      </w:r>
      <w:r w:rsidR="00D51360" w:rsidRPr="00D51360">
        <w:t xml:space="preserve">bolster </w:t>
      </w:r>
      <w:r w:rsidR="000E1496">
        <w:t>antisystem</w:t>
      </w:r>
      <w:r w:rsidR="001D3683" w:rsidRPr="00057254">
        <w:t xml:space="preserve"> </w:t>
      </w:r>
      <w:r w:rsidR="00BA3D35">
        <w:t>behaviours</w:t>
      </w:r>
      <w:r w:rsidR="001D3683" w:rsidRPr="00057254">
        <w:t xml:space="preserve">, </w:t>
      </w:r>
      <w:r w:rsidR="00D51360" w:rsidRPr="00D51360">
        <w:t xml:space="preserve">whereas </w:t>
      </w:r>
      <w:r w:rsidR="00F22145" w:rsidRPr="00057254">
        <w:t>bridging social capital</w:t>
      </w:r>
      <w:r w:rsidR="00D51360" w:rsidRPr="00D51360">
        <w:t xml:space="preserve"> (</w:t>
      </w:r>
      <w:r w:rsidR="001D3683" w:rsidRPr="00057254">
        <w:t>relations between communities</w:t>
      </w:r>
      <w:r w:rsidR="00D51360" w:rsidRPr="00D51360">
        <w:t>) appears to mitigate them</w:t>
      </w:r>
      <w:r w:rsidR="001D3683" w:rsidRPr="00057254">
        <w:t>.</w:t>
      </w:r>
    </w:p>
    <w:p w14:paraId="01243AE4" w14:textId="18B336C0" w:rsidR="00E043D3" w:rsidRDefault="00FA5917" w:rsidP="00E043D3">
      <w:pPr>
        <w:spacing w:before="120" w:line="480" w:lineRule="auto"/>
      </w:pPr>
      <w:r>
        <w:rPr>
          <w:noProof/>
          <w14:ligatures w14:val="standardContextual"/>
        </w:rPr>
        <w:drawing>
          <wp:inline distT="0" distB="0" distL="0" distR="0" wp14:anchorId="2E483593" wp14:editId="463AA044">
            <wp:extent cx="5746007" cy="3852000"/>
            <wp:effectExtent l="0" t="0" r="0" b="0"/>
            <wp:docPr id="791736416" name="Picture 2" descr="A graph showing the difference between the same and the s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736416" name="Picture 2" descr="A graph showing the difference between the same and the same&#10;&#10;Description automatically generated with medium confidence"/>
                    <pic:cNvPicPr/>
                  </pic:nvPicPr>
                  <pic:blipFill rotWithShape="1">
                    <a:blip r:embed="rId15" cstate="print">
                      <a:extLst>
                        <a:ext uri="{28A0092B-C50C-407E-A947-70E740481C1C}">
                          <a14:useLocalDpi xmlns:a14="http://schemas.microsoft.com/office/drawing/2010/main" val="0"/>
                        </a:ext>
                      </a:extLst>
                    </a:blip>
                    <a:srcRect r="16094"/>
                    <a:stretch/>
                  </pic:blipFill>
                  <pic:spPr bwMode="auto">
                    <a:xfrm>
                      <a:off x="0" y="0"/>
                      <a:ext cx="5746007" cy="3852000"/>
                    </a:xfrm>
                    <a:prstGeom prst="rect">
                      <a:avLst/>
                    </a:prstGeom>
                    <a:ln>
                      <a:noFill/>
                    </a:ln>
                    <a:extLst>
                      <a:ext uri="{53640926-AAD7-44D8-BBD7-CCE9431645EC}">
                        <a14:shadowObscured xmlns:a14="http://schemas.microsoft.com/office/drawing/2010/main"/>
                      </a:ext>
                    </a:extLst>
                  </pic:spPr>
                </pic:pic>
              </a:graphicData>
            </a:graphic>
          </wp:inline>
        </w:drawing>
      </w:r>
    </w:p>
    <w:p w14:paraId="41673B21" w14:textId="77748A4D" w:rsidR="00B021EB" w:rsidRPr="006B1522" w:rsidRDefault="00B021EB" w:rsidP="006B1522">
      <w:r w:rsidRPr="006B1522">
        <w:rPr>
          <w:b/>
          <w:bCs/>
        </w:rPr>
        <w:t xml:space="preserve">Figure 7 </w:t>
      </w:r>
      <w:r w:rsidRPr="006B1522">
        <w:t>Regression estimates for Trump Margin in 2016 and 2020, with different measures of social capital</w:t>
      </w:r>
      <w:r w:rsidR="006B1522" w:rsidRPr="006B1522">
        <w:t>.</w:t>
      </w:r>
    </w:p>
    <w:p w14:paraId="60697F31" w14:textId="37CDD85A" w:rsidR="00FA5917" w:rsidRPr="00A24839" w:rsidRDefault="000A298B" w:rsidP="00A24839">
      <w:pPr>
        <w:spacing w:after="240"/>
        <w:rPr>
          <w:sz w:val="22"/>
          <w:szCs w:val="22"/>
        </w:rPr>
      </w:pPr>
      <w:r w:rsidRPr="006B1522">
        <w:t>Note: The full regression estimates are presented in Ap</w:t>
      </w:r>
      <w:r w:rsidR="00905B53" w:rsidRPr="006B1522">
        <w:t>p</w:t>
      </w:r>
      <w:r w:rsidRPr="006B1522">
        <w:t xml:space="preserve">endix </w:t>
      </w:r>
      <w:r w:rsidR="006B1522">
        <w:t xml:space="preserve">C and </w:t>
      </w:r>
      <w:proofErr w:type="gramStart"/>
      <w:r w:rsidR="006B1522">
        <w:t>D</w:t>
      </w:r>
      <w:proofErr w:type="gramEnd"/>
      <w:r w:rsidRPr="006B1522">
        <w:t xml:space="preserve"> and they include state fixed effects.</w:t>
      </w:r>
      <w:r w:rsidR="006B1522" w:rsidRPr="006B1522">
        <w:rPr>
          <w:sz w:val="22"/>
          <w:szCs w:val="22"/>
        </w:rPr>
        <w:t xml:space="preserve"> </w:t>
      </w:r>
      <w:r w:rsidR="006B1522" w:rsidRPr="00905B53">
        <w:rPr>
          <w:sz w:val="22"/>
          <w:szCs w:val="22"/>
        </w:rPr>
        <w:t xml:space="preserve">Predictors were standardised using two standard deviations following Gelman </w:t>
      </w:r>
      <w:r w:rsidR="006B1522" w:rsidRPr="00905B53">
        <w:rPr>
          <w:sz w:val="22"/>
          <w:szCs w:val="22"/>
        </w:rPr>
        <w:fldChar w:fldCharType="begin"/>
      </w:r>
      <w:r w:rsidR="00001630">
        <w:rPr>
          <w:sz w:val="22"/>
          <w:szCs w:val="22"/>
        </w:rPr>
        <w:instrText xml:space="preserve"> ADDIN ZOTERO_ITEM CSL_CITATION {"citationID":"GcMOOOT2","properties":{"formattedCitation":"(Gelman, 2008)","plainCitation":"(Gelman, 2008)","dontUpdate":true,"noteIndex":0},"citationItems":[{"id":1740,"uris":["http://zotero.org/users/3528215/items/B4DV2PY9"],"itemData":{"id":1740,"type":"article-journal","container-title":"Statist. Med.","DOI":"https://doi.org/10.1002/sim.3107","page":"2865-2873","title":"Scaling regression inputs by dividing by two standard deviations","volume":"27","author":[{"family":"Gelman","given":"A."}],"issued":{"date-parts":[["2008"]]},"citation-key":"gelman2008"}}],"schema":"https://github.com/citation-style-language/schema/raw/master/csl-citation.json"} </w:instrText>
      </w:r>
      <w:r w:rsidR="006B1522" w:rsidRPr="00905B53">
        <w:rPr>
          <w:sz w:val="22"/>
          <w:szCs w:val="22"/>
        </w:rPr>
        <w:fldChar w:fldCharType="separate"/>
      </w:r>
      <w:r w:rsidR="006B1522" w:rsidRPr="00905B53">
        <w:rPr>
          <w:noProof/>
          <w:sz w:val="22"/>
          <w:szCs w:val="22"/>
        </w:rPr>
        <w:t>(2008)</w:t>
      </w:r>
      <w:r w:rsidR="006B1522" w:rsidRPr="00905B53">
        <w:rPr>
          <w:sz w:val="22"/>
          <w:szCs w:val="22"/>
        </w:rPr>
        <w:fldChar w:fldCharType="end"/>
      </w:r>
      <w:r w:rsidR="006B1522">
        <w:rPr>
          <w:sz w:val="22"/>
          <w:szCs w:val="22"/>
        </w:rPr>
        <w:t>.</w:t>
      </w:r>
      <w:r w:rsidR="006B1522" w:rsidRPr="00905B53">
        <w:rPr>
          <w:sz w:val="22"/>
          <w:szCs w:val="22"/>
        </w:rPr>
        <w:t xml:space="preserve"> </w:t>
      </w:r>
    </w:p>
    <w:p w14:paraId="29EE6546" w14:textId="3F585BDA" w:rsidR="00654517" w:rsidRPr="00057254" w:rsidRDefault="00654517" w:rsidP="00A24839">
      <w:pPr>
        <w:spacing w:before="240" w:line="480" w:lineRule="auto"/>
        <w:ind w:firstLine="357"/>
      </w:pPr>
      <w:r w:rsidRPr="00D51360">
        <w:t>Further analysis was conducted to explore</w:t>
      </w:r>
      <w:r w:rsidRPr="00057254">
        <w:t xml:space="preserve"> interactions that </w:t>
      </w:r>
      <w:r>
        <w:t>may explain</w:t>
      </w:r>
      <w:r w:rsidRPr="00057254">
        <w:t xml:space="preserve"> how these </w:t>
      </w:r>
      <w:r w:rsidRPr="00D51360">
        <w:t>different dimensions</w:t>
      </w:r>
      <w:r w:rsidRPr="00057254">
        <w:t xml:space="preserve"> of social capital relate to</w:t>
      </w:r>
      <w:r w:rsidR="00821092">
        <w:t xml:space="preserve"> additional</w:t>
      </w:r>
      <w:r w:rsidRPr="00057254">
        <w:t xml:space="preserve"> </w:t>
      </w:r>
      <w:r>
        <w:t>support for Donald Trump</w:t>
      </w:r>
      <w:r w:rsidRPr="00057254">
        <w:t xml:space="preserve">, particularly </w:t>
      </w:r>
      <w:r w:rsidRPr="00D51360">
        <w:t>in the context of</w:t>
      </w:r>
      <w:r>
        <w:t xml:space="preserve"> </w:t>
      </w:r>
      <w:r w:rsidRPr="00057254">
        <w:t>socio-economic changes or decline.</w:t>
      </w:r>
    </w:p>
    <w:p w14:paraId="39AFE846" w14:textId="1097EC32" w:rsidR="00654517" w:rsidRPr="00057254" w:rsidRDefault="00654517" w:rsidP="00654517">
      <w:pPr>
        <w:spacing w:before="120" w:line="480" w:lineRule="auto"/>
        <w:ind w:firstLine="357"/>
      </w:pPr>
      <w:r w:rsidRPr="00D51360">
        <w:t xml:space="preserve">In the case of </w:t>
      </w:r>
      <w:r w:rsidRPr="004A7914">
        <w:rPr>
          <w:b/>
        </w:rPr>
        <w:t>bonding social capital</w:t>
      </w:r>
      <w:r>
        <w:rPr>
          <w:b/>
        </w:rPr>
        <w:t xml:space="preserve"> </w:t>
      </w:r>
      <w:r w:rsidRPr="00D51360">
        <w:t>—represented by</w:t>
      </w:r>
      <w:r w:rsidRPr="00057254">
        <w:t xml:space="preserve"> civic engagement or social cohesion</w:t>
      </w:r>
      <w:r w:rsidRPr="00D51360">
        <w:t>—</w:t>
      </w:r>
      <w:r w:rsidRPr="00057254">
        <w:t xml:space="preserve"> the model </w:t>
      </w:r>
      <w:r w:rsidRPr="00D51360">
        <w:t>incorporating an</w:t>
      </w:r>
      <w:r w:rsidRPr="00057254">
        <w:t xml:space="preserve"> interaction between social capital and population </w:t>
      </w:r>
      <w:r w:rsidRPr="00057254">
        <w:lastRenderedPageBreak/>
        <w:t>change</w:t>
      </w:r>
      <w:r w:rsidRPr="00D51360">
        <w:t xml:space="preserve"> yields</w:t>
      </w:r>
      <w:r>
        <w:t xml:space="preserve"> </w:t>
      </w:r>
      <w:r w:rsidRPr="00D51360">
        <w:t xml:space="preserve">statistically </w:t>
      </w:r>
      <w:r>
        <w:t xml:space="preserve">significant </w:t>
      </w:r>
      <w:r w:rsidRPr="00057254">
        <w:t>coefficient for social capital</w:t>
      </w:r>
      <w:r>
        <w:t>, with the coefficient changing sign</w:t>
      </w:r>
      <w:r w:rsidRPr="00D51360">
        <w:t xml:space="preserve"> </w:t>
      </w:r>
      <w:r>
        <w:t xml:space="preserve">(see </w:t>
      </w:r>
      <w:r w:rsidR="006B1522">
        <w:t>Figure 8</w:t>
      </w:r>
      <w:r>
        <w:t xml:space="preserve">). </w:t>
      </w:r>
    </w:p>
    <w:p w14:paraId="07FF3C16" w14:textId="45849803" w:rsidR="00E97FC3" w:rsidRDefault="00654517" w:rsidP="00654517">
      <w:pPr>
        <w:spacing w:before="120" w:line="480" w:lineRule="auto"/>
        <w:ind w:firstLine="357"/>
      </w:pPr>
      <w:r w:rsidRPr="00057254">
        <w:t xml:space="preserve">For variables representing </w:t>
      </w:r>
      <w:r w:rsidRPr="004A7914">
        <w:rPr>
          <w:b/>
        </w:rPr>
        <w:t>social cohesion</w:t>
      </w:r>
      <w:r>
        <w:t xml:space="preserve">, </w:t>
      </w:r>
      <w:r w:rsidRPr="00057254">
        <w:t xml:space="preserve">which also </w:t>
      </w:r>
      <w:r w:rsidRPr="00D51360">
        <w:t>serve</w:t>
      </w:r>
      <w:r w:rsidRPr="00057254">
        <w:t xml:space="preserve"> as </w:t>
      </w:r>
      <w:r w:rsidRPr="00D51360">
        <w:t>indicators</w:t>
      </w:r>
      <w:r w:rsidRPr="00057254">
        <w:t xml:space="preserve"> of bonding social capital</w:t>
      </w:r>
      <w:r>
        <w:t xml:space="preserve">, </w:t>
      </w:r>
      <w:r w:rsidRPr="00057254">
        <w:t xml:space="preserve">the </w:t>
      </w:r>
      <w:r w:rsidRPr="00D51360">
        <w:t>results</w:t>
      </w:r>
      <w:r w:rsidRPr="00057254">
        <w:t xml:space="preserve"> are </w:t>
      </w:r>
      <w:r w:rsidRPr="00D51360">
        <w:t>remarkably</w:t>
      </w:r>
      <w:r w:rsidRPr="00057254">
        <w:t xml:space="preserve"> consistent. Specifically, </w:t>
      </w:r>
      <w:r w:rsidRPr="00D51360">
        <w:t>across all models examining</w:t>
      </w:r>
      <w:r>
        <w:t xml:space="preserve"> </w:t>
      </w:r>
      <w:r w:rsidRPr="00057254">
        <w:t xml:space="preserve">support networks, a positive and significant relationship </w:t>
      </w:r>
      <w:r w:rsidRPr="00D51360">
        <w:t xml:space="preserve">is observed </w:t>
      </w:r>
      <w:r w:rsidRPr="00057254">
        <w:t xml:space="preserve">between </w:t>
      </w:r>
      <w:r w:rsidRPr="00D51360">
        <w:t>social cohesion</w:t>
      </w:r>
      <w:r w:rsidRPr="00057254">
        <w:t xml:space="preserve"> and </w:t>
      </w:r>
      <w:r w:rsidR="00BA3D35">
        <w:t xml:space="preserve">antisystem </w:t>
      </w:r>
      <w:r w:rsidR="007443BD">
        <w:t xml:space="preserve">voting </w:t>
      </w:r>
      <w:r w:rsidR="00BA3D35">
        <w:t>behaviours</w:t>
      </w:r>
      <w:r w:rsidRPr="00057254">
        <w:t xml:space="preserve">. </w:t>
      </w:r>
      <w:r w:rsidRPr="00D51360">
        <w:t>Additionally</w:t>
      </w:r>
      <w:r w:rsidRPr="00057254">
        <w:t xml:space="preserve">, variables indicative of economic and demographic </w:t>
      </w:r>
      <w:r w:rsidRPr="00D51360">
        <w:t>shifts</w:t>
      </w:r>
      <w:r>
        <w:t xml:space="preserve"> </w:t>
      </w:r>
      <w:r w:rsidRPr="00D51360">
        <w:t xml:space="preserve">—such as </w:t>
      </w:r>
      <w:r w:rsidRPr="00057254">
        <w:t>changes</w:t>
      </w:r>
      <w:r w:rsidRPr="00D51360">
        <w:t xml:space="preserve"> in</w:t>
      </w:r>
      <w:r w:rsidRPr="00057254">
        <w:t xml:space="preserve"> employment, population, earnings, and wages—</w:t>
      </w:r>
      <w:r>
        <w:t xml:space="preserve"> </w:t>
      </w:r>
      <w:r w:rsidRPr="00D51360">
        <w:t xml:space="preserve">also display </w:t>
      </w:r>
      <w:r w:rsidRPr="00057254">
        <w:t xml:space="preserve">positive and significant coefficients. This indicates that regions experiencing more </w:t>
      </w:r>
      <w:r w:rsidRPr="00D51360">
        <w:t>substantial</w:t>
      </w:r>
      <w:r w:rsidRPr="00057254">
        <w:t xml:space="preserve"> changes tend to </w:t>
      </w:r>
      <w:r w:rsidRPr="00D51360">
        <w:t>exhibit</w:t>
      </w:r>
      <w:r w:rsidRPr="00057254">
        <w:t xml:space="preserve"> a higher propensity </w:t>
      </w:r>
      <w:r w:rsidR="00BA3D35">
        <w:t xml:space="preserve">for antisystem </w:t>
      </w:r>
      <w:r w:rsidR="00D120CC">
        <w:t xml:space="preserve">voting </w:t>
      </w:r>
      <w:r w:rsidR="00BA3D35">
        <w:t>behaviours</w:t>
      </w:r>
      <w:r w:rsidRPr="00057254">
        <w:t>.</w:t>
      </w:r>
    </w:p>
    <w:p w14:paraId="12034F74" w14:textId="5FC2610B" w:rsidR="008C30FA" w:rsidRDefault="005A0CFE" w:rsidP="00BF5092">
      <w:pPr>
        <w:spacing w:before="120" w:line="480" w:lineRule="auto"/>
        <w:ind w:firstLine="357"/>
      </w:pPr>
      <w:r w:rsidRPr="00057254">
        <w:t xml:space="preserve">However, the interaction between socioeconomic changes and support networks is negative and significant, highlighting that while each variable independently contributes to increased </w:t>
      </w:r>
      <w:r w:rsidR="00BA3D35">
        <w:t xml:space="preserve">electoral </w:t>
      </w:r>
      <w:r w:rsidRPr="00057254">
        <w:t>support for Trump</w:t>
      </w:r>
      <w:r w:rsidR="000764D4">
        <w:t xml:space="preserve"> (compared to the previous republican candidate)</w:t>
      </w:r>
      <w:r w:rsidRPr="00057254">
        <w:t xml:space="preserve">, their combined influence reduces this support. In contrast, findings from the friendship clustering regressions present a more complex picture. There remains a positive relationship between social capital, as captured by friendship clustering, and </w:t>
      </w:r>
      <w:r w:rsidR="000764D4">
        <w:t xml:space="preserve">additional </w:t>
      </w:r>
      <w:r w:rsidRPr="00057254">
        <w:t>support for Trump, yet socioeconomic change is negatively associated with it.</w:t>
      </w:r>
      <w:r w:rsidR="0004068C">
        <w:t xml:space="preserve"> </w:t>
      </w:r>
      <w:r w:rsidRPr="00057254">
        <w:t xml:space="preserve">Nonetheless, the interaction between friendship clustering and socioeconomic changes is positive, indicating that the </w:t>
      </w:r>
      <w:r w:rsidR="00D51360" w:rsidRPr="00D51360">
        <w:t>influence</w:t>
      </w:r>
      <w:r w:rsidRPr="00057254">
        <w:t xml:space="preserve"> of friendship clustering on </w:t>
      </w:r>
      <w:r w:rsidR="000764D4">
        <w:t>antisystem behaviours</w:t>
      </w:r>
      <w:r w:rsidRPr="00057254">
        <w:t xml:space="preserve"> becomes more pronounced in regions </w:t>
      </w:r>
      <w:r w:rsidR="00D51360" w:rsidRPr="00D51360">
        <w:t>undergoing</w:t>
      </w:r>
      <w:r w:rsidRPr="00057254">
        <w:t xml:space="preserve"> socioeconomic changes. This </w:t>
      </w:r>
      <w:r w:rsidR="00D51360" w:rsidRPr="00D51360">
        <w:t>implies</w:t>
      </w:r>
      <w:r w:rsidRPr="00057254">
        <w:t xml:space="preserve"> that in contexts of economic flux, the cohesive force of friendship networks </w:t>
      </w:r>
      <w:r w:rsidR="00D51360" w:rsidRPr="00D51360">
        <w:t xml:space="preserve">may </w:t>
      </w:r>
      <w:r w:rsidR="00E97FC3">
        <w:t>magnify</w:t>
      </w:r>
      <w:r w:rsidRPr="00057254">
        <w:t xml:space="preserve"> </w:t>
      </w:r>
      <w:r w:rsidR="00BA3D35">
        <w:t>antisystem behaviours</w:t>
      </w:r>
      <w:r w:rsidRPr="00057254">
        <w:t xml:space="preserve">, </w:t>
      </w:r>
      <w:r w:rsidR="00D51360" w:rsidRPr="00D51360">
        <w:t>highlighting</w:t>
      </w:r>
      <w:r w:rsidRPr="00057254">
        <w:t xml:space="preserve"> the nuanced role of social cohesion amid shifting economic landscapes.</w:t>
      </w:r>
    </w:p>
    <w:p w14:paraId="351B7131" w14:textId="5126E7E1" w:rsidR="00BF5092" w:rsidRDefault="0091235A" w:rsidP="00B021EB">
      <w:pPr>
        <w:spacing w:before="120" w:line="480" w:lineRule="auto"/>
      </w:pPr>
      <w:r>
        <w:rPr>
          <w:noProof/>
          <w14:ligatures w14:val="standardContextual"/>
        </w:rPr>
        <w:lastRenderedPageBreak/>
        <w:drawing>
          <wp:inline distT="0" distB="0" distL="0" distR="0" wp14:anchorId="5C9A827F" wp14:editId="1E4A982E">
            <wp:extent cx="6048270" cy="3780000"/>
            <wp:effectExtent l="0" t="0" r="0" b="5080"/>
            <wp:docPr id="13627752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2775275" name="Picture 1362775275"/>
                    <pic:cNvPicPr/>
                  </pic:nvPicPr>
                  <pic:blipFill>
                    <a:blip r:embed="rId16"/>
                    <a:stretch>
                      <a:fillRect/>
                    </a:stretch>
                  </pic:blipFill>
                  <pic:spPr>
                    <a:xfrm>
                      <a:off x="0" y="0"/>
                      <a:ext cx="6048270" cy="3780000"/>
                    </a:xfrm>
                    <a:prstGeom prst="rect">
                      <a:avLst/>
                    </a:prstGeom>
                  </pic:spPr>
                </pic:pic>
              </a:graphicData>
            </a:graphic>
          </wp:inline>
        </w:drawing>
      </w:r>
    </w:p>
    <w:p w14:paraId="4C32F612" w14:textId="3E09667B" w:rsidR="006B1522" w:rsidRPr="006B1522" w:rsidRDefault="006B1522" w:rsidP="006B1522">
      <w:r w:rsidRPr="006B1522">
        <w:rPr>
          <w:b/>
          <w:bCs/>
        </w:rPr>
        <w:t xml:space="preserve">Figure 8. </w:t>
      </w:r>
      <w:r w:rsidRPr="006B1522">
        <w:t>Interactions between social capital, and economic, population, earnings and wage change, 2016 and 2020 elections</w:t>
      </w:r>
      <w:r>
        <w:t>.</w:t>
      </w:r>
    </w:p>
    <w:p w14:paraId="359D0109" w14:textId="545D6F39" w:rsidR="00BF5092" w:rsidRPr="006B1522" w:rsidRDefault="0091235A" w:rsidP="00A24839">
      <w:pPr>
        <w:spacing w:after="240"/>
      </w:pPr>
      <w:r w:rsidRPr="006B1522">
        <w:t>Note: Full modelling results are reported in Ap</w:t>
      </w:r>
      <w:r w:rsidR="00FC56E7" w:rsidRPr="006B1522">
        <w:t>p</w:t>
      </w:r>
      <w:r w:rsidRPr="006B1522">
        <w:t xml:space="preserve">endix </w:t>
      </w:r>
      <w:r w:rsidR="006B1522">
        <w:t>E and F</w:t>
      </w:r>
      <w:r w:rsidR="00FC56E7" w:rsidRPr="006B1522">
        <w:t xml:space="preserve"> and include state fixed effects models. Predictors were standardised using two standard deviations following </w:t>
      </w:r>
      <w:r w:rsidR="00905B53" w:rsidRPr="006B1522">
        <w:t xml:space="preserve">Gelman </w:t>
      </w:r>
      <w:r w:rsidR="00905B53" w:rsidRPr="006B1522">
        <w:fldChar w:fldCharType="begin"/>
      </w:r>
      <w:r w:rsidR="00001630">
        <w:instrText xml:space="preserve"> ADDIN ZOTERO_ITEM CSL_CITATION {"citationID":"jvn5Bqew","properties":{"formattedCitation":"(Gelman, 2008)","plainCitation":"(Gelman, 2008)","dontUpdate":true,"noteIndex":0},"citationItems":[{"id":1740,"uris":["http://zotero.org/users/3528215/items/B4DV2PY9"],"itemData":{"id":1740,"type":"article-journal","container-title":"Statist. Med.","DOI":"https://doi.org/10.1002/sim.3107","page":"2865-2873","title":"Scaling regression inputs by dividing by two standard deviations","volume":"27","author":[{"family":"Gelman","given":"A."}],"issued":{"date-parts":[["2008"]]},"citation-key":"gelman2008"}}],"schema":"https://github.com/citation-style-language/schema/raw/master/csl-citation.json"} </w:instrText>
      </w:r>
      <w:r w:rsidR="00905B53" w:rsidRPr="006B1522">
        <w:fldChar w:fldCharType="separate"/>
      </w:r>
      <w:r w:rsidR="00905B53" w:rsidRPr="006B1522">
        <w:rPr>
          <w:noProof/>
        </w:rPr>
        <w:t>(2008)</w:t>
      </w:r>
      <w:r w:rsidR="00905B53" w:rsidRPr="006B1522">
        <w:fldChar w:fldCharType="end"/>
      </w:r>
      <w:r w:rsidR="006B1522">
        <w:t>.</w:t>
      </w:r>
    </w:p>
    <w:p w14:paraId="5866749A" w14:textId="12D5CE35" w:rsidR="00D43DA0" w:rsidRDefault="004A4536" w:rsidP="00A24839">
      <w:pPr>
        <w:spacing w:before="240" w:line="480" w:lineRule="auto"/>
        <w:ind w:firstLine="357"/>
      </w:pPr>
      <w:r w:rsidRPr="00057254">
        <w:t xml:space="preserve">The models examining the interaction between </w:t>
      </w:r>
      <w:r w:rsidRPr="004A7914">
        <w:rPr>
          <w:b/>
        </w:rPr>
        <w:t>economic connectedness</w:t>
      </w:r>
      <w:r w:rsidRPr="00057254">
        <w:t xml:space="preserve"> and socio-economic change variables at the county level </w:t>
      </w:r>
      <w:r>
        <w:t>show that, in</w:t>
      </w:r>
      <w:r w:rsidRPr="00057254">
        <w:t xml:space="preserve"> every instance, the social capital variable</w:t>
      </w:r>
      <w:r>
        <w:t xml:space="preserve"> </w:t>
      </w:r>
      <w:r w:rsidRPr="00057254">
        <w:t>—in this case, bridging social capital—</w:t>
      </w:r>
      <w:r>
        <w:t xml:space="preserve"> </w:t>
      </w:r>
      <w:r w:rsidRPr="00057254">
        <w:t xml:space="preserve">exhibits a negative and significant association with </w:t>
      </w:r>
      <w:r>
        <w:t>the vote</w:t>
      </w:r>
      <w:r w:rsidRPr="00057254">
        <w:t xml:space="preserve"> </w:t>
      </w:r>
      <w:r w:rsidRPr="005F6741">
        <w:t>for Donald Trump in the 2016</w:t>
      </w:r>
      <w:r w:rsidR="005F6741" w:rsidRPr="005F6741">
        <w:t xml:space="preserve"> and 2020</w:t>
      </w:r>
      <w:r w:rsidRPr="005F6741">
        <w:t xml:space="preserve"> election</w:t>
      </w:r>
      <w:r w:rsidR="005F6741" w:rsidRPr="005F6741">
        <w:t>s</w:t>
      </w:r>
      <w:r w:rsidR="005F6741">
        <w:t xml:space="preserve"> (see Tables </w:t>
      </w:r>
      <w:r w:rsidR="005453B2">
        <w:t>3 and 4)</w:t>
      </w:r>
      <w:r w:rsidRPr="005F6741">
        <w:t>. Nevertheless, the nature of these interactions varies.</w:t>
      </w:r>
      <w:r>
        <w:t xml:space="preserve"> In</w:t>
      </w:r>
      <w:r w:rsidRPr="00057254">
        <w:t xml:space="preserve"> cases related to earnings and job changes</w:t>
      </w:r>
      <w:r>
        <w:t>,</w:t>
      </w:r>
      <w:r w:rsidRPr="00057254">
        <w:t xml:space="preserve"> as well as wages and salary alterations, the individual variables are negatively and significantly linked to </w:t>
      </w:r>
      <w:r w:rsidR="000764D4">
        <w:t>additional support</w:t>
      </w:r>
      <w:r w:rsidRPr="00057254">
        <w:t xml:space="preserve"> for </w:t>
      </w:r>
      <w:r>
        <w:t>Donald Trump</w:t>
      </w:r>
      <w:r w:rsidRPr="00057254">
        <w:t xml:space="preserve">, while their interaction with </w:t>
      </w:r>
      <w:r w:rsidR="005453B2">
        <w:t>economic</w:t>
      </w:r>
      <w:r w:rsidRPr="00057254">
        <w:t xml:space="preserve"> connectedness is positively and significantly correlated. </w:t>
      </w:r>
    </w:p>
    <w:p w14:paraId="0B2EC046" w14:textId="6A45CD01" w:rsidR="004A4536" w:rsidRPr="00057254" w:rsidRDefault="004A4536" w:rsidP="0004068C">
      <w:pPr>
        <w:spacing w:line="480" w:lineRule="auto"/>
        <w:ind w:firstLine="357"/>
        <w:rPr>
          <w:sz w:val="22"/>
          <w:szCs w:val="22"/>
        </w:rPr>
      </w:pPr>
      <w:r w:rsidRPr="00057254">
        <w:t xml:space="preserve">This suggests that in areas experiencing fluctuations in earnings, the typically negative correlation between </w:t>
      </w:r>
      <w:r w:rsidR="005453B2">
        <w:t>economic</w:t>
      </w:r>
      <w:r w:rsidRPr="00057254">
        <w:t xml:space="preserve"> connectedness and </w:t>
      </w:r>
      <w:r w:rsidR="000764D4">
        <w:t xml:space="preserve">additional </w:t>
      </w:r>
      <w:r w:rsidRPr="00057254">
        <w:t xml:space="preserve">support for Trump becomes less pronounced. Conversely, in scenarios involving employment and population changes, the </w:t>
      </w:r>
      <w:r w:rsidRPr="00057254">
        <w:lastRenderedPageBreak/>
        <w:t>interaction is negative</w:t>
      </w:r>
      <w:r>
        <w:t>. This suggests</w:t>
      </w:r>
      <w:r w:rsidRPr="00057254">
        <w:t xml:space="preserve"> that in localities undergoing more substantial changes, the negative impact of social connectedness on </w:t>
      </w:r>
      <w:r w:rsidR="000764D4">
        <w:t xml:space="preserve">antisystem behaviours </w:t>
      </w:r>
      <w:r w:rsidRPr="00057254">
        <w:t>is intensified.</w:t>
      </w:r>
      <w:r>
        <w:t xml:space="preserve">  </w:t>
      </w:r>
      <w:r w:rsidRPr="00D51360">
        <w:t>These results underscore the complexity of social capital’s influence on political behaviour, particularly in the context of economic and demographic shifts. They highlight the importance of considering the multidimensional nature of social capital when analysing its role in shaping electoral outcomes.</w:t>
      </w:r>
    </w:p>
    <w:p w14:paraId="7D332A59" w14:textId="2600EAC8" w:rsidR="00941C06" w:rsidRPr="00057254" w:rsidRDefault="00A03CE8" w:rsidP="00963FE6">
      <w:pPr>
        <w:pStyle w:val="ListParagraph"/>
        <w:numPr>
          <w:ilvl w:val="0"/>
          <w:numId w:val="4"/>
        </w:numPr>
        <w:spacing w:before="240" w:line="480" w:lineRule="auto"/>
        <w:rPr>
          <w:rFonts w:ascii="Times New Roman" w:hAnsi="Times New Roman" w:cs="Times New Roman"/>
          <w:b/>
          <w:bCs/>
        </w:rPr>
      </w:pPr>
      <w:r w:rsidRPr="00057254">
        <w:rPr>
          <w:rFonts w:ascii="Times New Roman" w:hAnsi="Times New Roman" w:cs="Times New Roman"/>
          <w:b/>
          <w:bCs/>
        </w:rPr>
        <w:t>Discussion and further research</w:t>
      </w:r>
      <w:r w:rsidR="009323DD" w:rsidRPr="00057254">
        <w:rPr>
          <w:rFonts w:ascii="Times New Roman" w:hAnsi="Times New Roman" w:cs="Times New Roman"/>
          <w:b/>
          <w:bCs/>
        </w:rPr>
        <w:t xml:space="preserve"> </w:t>
      </w:r>
    </w:p>
    <w:p w14:paraId="75DED8BD" w14:textId="59FB2576" w:rsidR="00537093" w:rsidRPr="00057254" w:rsidRDefault="00537093" w:rsidP="004A7914">
      <w:pPr>
        <w:spacing w:before="120" w:line="480" w:lineRule="auto"/>
      </w:pPr>
      <w:r w:rsidRPr="00057254">
        <w:t xml:space="preserve">In recent years, a growing body of </w:t>
      </w:r>
      <w:r w:rsidR="00004684">
        <w:t>research</w:t>
      </w:r>
      <w:r w:rsidRPr="00057254">
        <w:t xml:space="preserve"> has </w:t>
      </w:r>
      <w:r w:rsidR="00004684">
        <w:t>increasingly</w:t>
      </w:r>
      <w:r w:rsidR="007618B3">
        <w:t xml:space="preserve"> </w:t>
      </w:r>
      <w:r w:rsidRPr="00057254">
        <w:t>demonstrated that the rise of antisystem narratives—manifested in various forms such as populism</w:t>
      </w:r>
      <w:r w:rsidR="00004684">
        <w:t>,</w:t>
      </w:r>
      <w:r w:rsidRPr="00057254">
        <w:t xml:space="preserve"> nationalism</w:t>
      </w:r>
      <w:r w:rsidR="00004684">
        <w:t>, and Euroscepticism</w:t>
      </w:r>
      <w:r w:rsidR="007618B3">
        <w:t>—</w:t>
      </w:r>
      <w:r w:rsidRPr="00057254">
        <w:t xml:space="preserve">is deeply rooted in spatial </w:t>
      </w:r>
      <w:r w:rsidR="00A3721D">
        <w:t>conditions</w:t>
      </w:r>
      <w:r w:rsidRPr="00057254">
        <w:t xml:space="preserve">. </w:t>
      </w:r>
      <w:r w:rsidR="00004684">
        <w:t>It has become evident</w:t>
      </w:r>
      <w:r w:rsidRPr="00057254">
        <w:t xml:space="preserve"> that </w:t>
      </w:r>
      <w:r w:rsidR="00004684">
        <w:t xml:space="preserve">understanding </w:t>
      </w:r>
      <w:r w:rsidR="003A3894">
        <w:t xml:space="preserve">political </w:t>
      </w:r>
      <w:r w:rsidRPr="00057254">
        <w:t xml:space="preserve">discontent and its democratic consequences </w:t>
      </w:r>
      <w:r w:rsidR="00004684">
        <w:t>requires a close examination of the specific contexts in which</w:t>
      </w:r>
      <w:r w:rsidRPr="00057254">
        <w:t xml:space="preserve"> citizens live, particularly those neighbourhoods, cities, and regions that have been left behind</w:t>
      </w:r>
      <w:r w:rsidR="00004684">
        <w:t xml:space="preserve"> by economic progress and social change</w:t>
      </w:r>
      <w:r w:rsidRPr="00057254">
        <w:t>.</w:t>
      </w:r>
    </w:p>
    <w:p w14:paraId="128A9EA6" w14:textId="15E694AB" w:rsidR="00537093" w:rsidRPr="00057254" w:rsidRDefault="00004684" w:rsidP="004A7914">
      <w:pPr>
        <w:spacing w:before="120" w:line="480" w:lineRule="auto"/>
        <w:ind w:firstLine="357"/>
      </w:pPr>
      <w:r>
        <w:t>Contributions</w:t>
      </w:r>
      <w:r w:rsidR="00537093" w:rsidRPr="00057254">
        <w:t xml:space="preserve"> from </w:t>
      </w:r>
      <w:r>
        <w:t>the fields of</w:t>
      </w:r>
      <w:r w:rsidR="007618B3">
        <w:t xml:space="preserve"> </w:t>
      </w:r>
      <w:r w:rsidR="00537093" w:rsidRPr="00057254">
        <w:t xml:space="preserve">economic and political geography have </w:t>
      </w:r>
      <w:r w:rsidR="007618B3">
        <w:t>prompted a re</w:t>
      </w:r>
      <w:r w:rsidR="00156EC1">
        <w:t>-</w:t>
      </w:r>
      <w:r w:rsidR="007618B3">
        <w:t>evaluation of</w:t>
      </w:r>
      <w:r w:rsidR="00537093" w:rsidRPr="00057254">
        <w:t xml:space="preserve"> the factors influencing the </w:t>
      </w:r>
      <w:r w:rsidR="00156EC1">
        <w:t xml:space="preserve">rise of anti-system narratives and its transformation into votes for extreme and/or </w:t>
      </w:r>
      <w:r w:rsidR="00537093" w:rsidRPr="00057254">
        <w:t xml:space="preserve">illiberal </w:t>
      </w:r>
      <w:r w:rsidR="00156EC1">
        <w:t>parties</w:t>
      </w:r>
      <w:r w:rsidR="007618B3">
        <w:t xml:space="preserve">. </w:t>
      </w:r>
      <w:r>
        <w:t xml:space="preserve">Among these factors, </w:t>
      </w:r>
      <w:r w:rsidR="00537093" w:rsidRPr="00057254">
        <w:t xml:space="preserve">social networks and interactions have gained significant prominence, especially in the context of the role of social platforms in shaping the contentious political climate </w:t>
      </w:r>
      <w:r>
        <w:t>observed</w:t>
      </w:r>
      <w:r w:rsidR="00537093" w:rsidRPr="00057254">
        <w:t xml:space="preserve"> in </w:t>
      </w:r>
      <w:r>
        <w:t>numerous</w:t>
      </w:r>
      <w:r w:rsidR="00537093" w:rsidRPr="00057254">
        <w:t xml:space="preserve"> democracies, both established and emerging. The rise of populism or nationalism</w:t>
      </w:r>
      <w:r>
        <w:t>,</w:t>
      </w:r>
      <w:r w:rsidR="00537093" w:rsidRPr="00057254">
        <w:t xml:space="preserve"> to </w:t>
      </w:r>
      <w:r>
        <w:t>name</w:t>
      </w:r>
      <w:r w:rsidR="00537093" w:rsidRPr="00057254">
        <w:t xml:space="preserve"> a </w:t>
      </w:r>
      <w:r>
        <w:t>few,</w:t>
      </w:r>
      <w:r w:rsidR="007618B3">
        <w:t xml:space="preserve"> </w:t>
      </w:r>
      <w:r w:rsidR="00537093" w:rsidRPr="00057254">
        <w:t>is often associated with homophily, affective polarisation, and ideological polarisation</w:t>
      </w:r>
      <w:r>
        <w:t>—phenomena rooted in</w:t>
      </w:r>
      <w:r w:rsidR="00537093" w:rsidRPr="00057254">
        <w:t xml:space="preserve"> the inability to recognise </w:t>
      </w:r>
      <w:r>
        <w:t>opposing views</w:t>
      </w:r>
      <w:r w:rsidR="00537093" w:rsidRPr="00057254">
        <w:t xml:space="preserve"> as </w:t>
      </w:r>
      <w:r>
        <w:t xml:space="preserve">legitimate or worthy of engagement </w:t>
      </w:r>
      <w:r w:rsidR="00001630">
        <w:fldChar w:fldCharType="begin"/>
      </w:r>
      <w:r w:rsidR="00001630">
        <w:instrText xml:space="preserve"> ADDIN ZOTERO_ITEM CSL_CITATION {"citationID":"jQJE7Qir","properties":{"formattedCitation":"(Iyengar &amp; Westwood, 2015; McPherson et al., 2001)","plainCitation":"(Iyengar &amp; Westwood, 2015; McPherson et al., 2001)","noteIndex":0},"citationItems":[{"id":1741,"uris":["http://zotero.org/users/3528215/items/NSYCNC5X"],"itemData":{"id":1741,"type":"article-journal","abstract":"[When defined in terms of social identity and affect toward copartisans and opposing partisans, the polarization of the American electorate has dramatically increased. We document the scope and consequences of affective polarization of partisans using implicit, explicit, and behavioral indicators. Our evidence demonstrates that hostile feelings for the opposing party are ingrained or automatic in voters' minds, and that affective polarization based on party is just as strong as polarization based on race. We further show that party cues exert powerful effects on nonpolitical judgments and behaviors. Partisans discriminate against opposing partisans, doing so to a degree that exceeds discrimination based on race. We note that the willingness of partisans to display open animus for opposing partisans can be attributed to the absence of norms governing the expression of negative sentiment and that increased partisan affect provides an incentive for elites to engage in confrontation rather than cooperation.]","archive":"JSTOR","container-title":"American Journal of Political Science","ISSN":"00925853, 15405907","issue":"3","note":"publisher: [Midwest Political Science Association, Wiley]","page":"690-707","title":"Fear and Loathing across Party Lines: New Evidence on Group Polarization","volume":"59","author":[{"family":"Iyengar","given":"Shanto"},{"family":"Westwood","given":"Sean J."}],"issued":{"date-parts":[["2015"]]},"citation-key":"iyengar2015"}},{"id":1742,"uris":["http://zotero.org/users/3528215/items/VGS6PI7Z"],"itemData":{"id":1742,"type":"article-journal","abstract":"Similarity breeds connection. This principle—the homophily principle—structures network ties of every type, including marriage, friendship, work, advice, support, information transfer, exchange, comembership, and other types of relationship. The result is that people&amp;apos;s personal networks are homogeneous with regard to many sociodemographic, behavioral, and intrapersonal characteristics. Homophily limits people&amp;apos;s social worlds in a way that has powerful implications for the information they receive, the attitudes they form, and the interactions they experience. Homophily in race and ethnicity creates the strongest divides in our personal environments, with age, religion, education, occupation, and gender following in roughly that order. Geographic propinquity, families, organizations, and isomorphic positions in social systems all create contexts in which homophilous relations form. Ties between nonsimilar individuals also dissolve at a higher rate, which sets the stage for the formation of niches (localized positions) within social space. We argue for more research on: (a) the basic ecological processes that link organizations, associations, cultural communities, social movements, and many other social forms; (b) the impact of multiplex ties on the patterns of homophily; and (c) the dynamics of network change over time through which networks and other social entities co-evolve.","container-title":"Annual Review of Sociology","DOI":"https://doi.org/10.1146/annurev.soc.27.1.415","ISSN":"1545-2115","issue":"Volume 27, 2001","note":"Citation Key: annurev:/content/journals/10.1146/annurev.soc.27.1.415\npublisher: Annual Reviews\ntype: Journal Article","page":"415-444","title":"Birds of a feather: Homophily in social networks","volume":"27","author":[{"family":"McPherson","given":"Miller"},{"family":"Smith-Lovin","given":"Lynn"},{"family":"Cook","given":"James M"}],"issued":{"date-parts":[["2001"]]},"citation-key":"annurev:/content/journals/10.1146/annurev.soc.27.1.415"}}],"schema":"https://github.com/citation-style-language/schema/raw/master/csl-citation.json"} </w:instrText>
      </w:r>
      <w:r w:rsidR="00001630">
        <w:fldChar w:fldCharType="separate"/>
      </w:r>
      <w:r w:rsidR="00001630">
        <w:rPr>
          <w:noProof/>
        </w:rPr>
        <w:t>(Iyengar &amp; Westwood, 2015; McPherson et al., 2001)</w:t>
      </w:r>
      <w:r w:rsidR="00001630">
        <w:fldChar w:fldCharType="end"/>
      </w:r>
      <w:r w:rsidR="00001630">
        <w:t>.</w:t>
      </w:r>
      <w:r>
        <w:t xml:space="preserve"> In this light, understanding the </w:t>
      </w:r>
      <w:r>
        <w:lastRenderedPageBreak/>
        <w:t>interplay between social capital and political behaviour has become increasingly important for explaining the trajectories of modern democracies</w:t>
      </w:r>
      <w:r w:rsidR="00537093" w:rsidRPr="00057254">
        <w:t>.</w:t>
      </w:r>
    </w:p>
    <w:p w14:paraId="507831DD" w14:textId="436D5670" w:rsidR="007618B3" w:rsidRDefault="00AB4F3A" w:rsidP="00156EC1">
      <w:pPr>
        <w:spacing w:before="120" w:line="480" w:lineRule="auto"/>
        <w:ind w:firstLine="357"/>
      </w:pPr>
      <w:r w:rsidRPr="00057254">
        <w:t xml:space="preserve">The findings presented in this paper contribute to a deeper understanding of the factors driving antisystem </w:t>
      </w:r>
      <w:r w:rsidR="000764D4">
        <w:t>behaviours</w:t>
      </w:r>
      <w:r w:rsidRPr="00057254">
        <w:t xml:space="preserve"> by examining </w:t>
      </w:r>
      <w:r w:rsidR="00156EC1">
        <w:t xml:space="preserve">the rise in </w:t>
      </w:r>
      <w:r w:rsidRPr="00057254">
        <w:t>support for Donald Trump</w:t>
      </w:r>
      <w:r w:rsidR="00326CEC">
        <w:t xml:space="preserve"> in presidential elections with the prevalence of </w:t>
      </w:r>
      <w:r w:rsidRPr="00057254">
        <w:t>different types of social capital</w:t>
      </w:r>
      <w:r w:rsidR="00326CEC">
        <w:t xml:space="preserve"> across the US</w:t>
      </w:r>
      <w:r w:rsidR="007618B3">
        <w:t xml:space="preserve">. This analysis </w:t>
      </w:r>
      <w:r w:rsidR="00004684">
        <w:t>integrates</w:t>
      </w:r>
      <w:r w:rsidR="007618B3">
        <w:t xml:space="preserve"> geographical context, demographic characteristics, and experiences of decline in various </w:t>
      </w:r>
      <w:r w:rsidR="00004684">
        <w:t>regions, offering a multifaceted perspective on the forces shaping political behaviour. Focusing</w:t>
      </w:r>
      <w:r w:rsidR="007618B3">
        <w:t xml:space="preserve"> on the </w:t>
      </w:r>
      <w:r w:rsidR="00004684">
        <w:t xml:space="preserve">2016 </w:t>
      </w:r>
      <w:r w:rsidR="000764D4">
        <w:t xml:space="preserve">and 2020 </w:t>
      </w:r>
      <w:r w:rsidR="00004684">
        <w:t xml:space="preserve">US presidential </w:t>
      </w:r>
      <w:r w:rsidR="007618B3">
        <w:t>election</w:t>
      </w:r>
      <w:r w:rsidR="000764D4">
        <w:t>s</w:t>
      </w:r>
      <w:r w:rsidR="00326CEC">
        <w:t xml:space="preserve"> </w:t>
      </w:r>
      <w:r w:rsidR="000764D4">
        <w:t xml:space="preserve">, </w:t>
      </w:r>
      <w:r w:rsidR="00326CEC">
        <w:t xml:space="preserve">we analyse </w:t>
      </w:r>
      <w:r w:rsidR="00004684">
        <w:t>the margin of voter</w:t>
      </w:r>
      <w:r w:rsidR="007618B3">
        <w:t xml:space="preserve"> support for Trump</w:t>
      </w:r>
      <w:r w:rsidR="00004684">
        <w:t xml:space="preserve"> </w:t>
      </w:r>
      <w:r w:rsidR="007618B3">
        <w:t>compared to the previous</w:t>
      </w:r>
      <w:r w:rsidR="00326CEC">
        <w:t xml:space="preserve"> 2012</w:t>
      </w:r>
      <w:r w:rsidR="007618B3">
        <w:t xml:space="preserve"> Republican</w:t>
      </w:r>
      <w:r w:rsidR="00326CEC">
        <w:t xml:space="preserve"> presidential</w:t>
      </w:r>
      <w:r w:rsidR="007618B3">
        <w:t xml:space="preserve"> candidate</w:t>
      </w:r>
      <w:r w:rsidR="00004684">
        <w:t>, Mitt Romney. This approach allows us to go beyond mere candidate preference, delving into the broader shifts in voter behaviour that signal a</w:t>
      </w:r>
      <w:r w:rsidR="007618B3">
        <w:t xml:space="preserve"> predisposition </w:t>
      </w:r>
      <w:r w:rsidR="00004684">
        <w:t>toward</w:t>
      </w:r>
      <w:r w:rsidR="007618B3">
        <w:t xml:space="preserve"> non-traditional </w:t>
      </w:r>
      <w:r w:rsidR="00004684">
        <w:t xml:space="preserve">and anti-establishment </w:t>
      </w:r>
      <w:r w:rsidR="007618B3">
        <w:t>political proposals.</w:t>
      </w:r>
    </w:p>
    <w:p w14:paraId="530FCA9D" w14:textId="01E67C9C" w:rsidR="00004684" w:rsidRDefault="00004684" w:rsidP="000764D4">
      <w:pPr>
        <w:spacing w:before="120" w:line="480" w:lineRule="auto"/>
        <w:ind w:firstLine="357"/>
      </w:pPr>
      <w:r>
        <w:t xml:space="preserve">Moreover, by </w:t>
      </w:r>
      <w:r w:rsidR="00326CEC">
        <w:t>resorting to</w:t>
      </w:r>
      <w:r w:rsidR="007618B3">
        <w:t xml:space="preserve"> data from the Opportunity Insights Project</w:t>
      </w:r>
      <w:r>
        <w:t>,</w:t>
      </w:r>
      <w:r w:rsidR="00326CEC">
        <w:t xml:space="preserve"> we distinguish</w:t>
      </w:r>
      <w:r w:rsidR="00AB4F3A" w:rsidRPr="00057254">
        <w:t xml:space="preserve"> between various dimensions of social capital, </w:t>
      </w:r>
      <w:r w:rsidR="007618B3">
        <w:t xml:space="preserve">aligning </w:t>
      </w:r>
      <w:r>
        <w:t>them</w:t>
      </w:r>
      <w:r w:rsidR="00AB4F3A" w:rsidRPr="00057254">
        <w:t xml:space="preserve"> with classical conceptualisations</w:t>
      </w:r>
      <w:r>
        <w:t>.</w:t>
      </w:r>
      <w:r w:rsidR="007618B3">
        <w:t xml:space="preserve"> </w:t>
      </w:r>
      <w:r w:rsidR="00537093" w:rsidRPr="00057254">
        <w:t xml:space="preserve">Of the three </w:t>
      </w:r>
      <w:r w:rsidR="00326CEC">
        <w:t xml:space="preserve">social capital </w:t>
      </w:r>
      <w:r w:rsidR="00537093" w:rsidRPr="00057254">
        <w:t xml:space="preserve">dimensions </w:t>
      </w:r>
      <w:r>
        <w:t>explored</w:t>
      </w:r>
      <w:r w:rsidR="00326CEC">
        <w:t xml:space="preserve"> </w:t>
      </w:r>
      <w:r>
        <w:t>—civic engagement, social cohesion, and economic connectedness—</w:t>
      </w:r>
      <w:r w:rsidR="00537093" w:rsidRPr="00057254">
        <w:t xml:space="preserve"> two are notably </w:t>
      </w:r>
      <w:r>
        <w:t>tied</w:t>
      </w:r>
      <w:r w:rsidR="00537093" w:rsidRPr="00057254">
        <w:t xml:space="preserve"> to the homogeneity of social interactions, </w:t>
      </w:r>
      <w:r>
        <w:t xml:space="preserve">characteristic of </w:t>
      </w:r>
      <w:r w:rsidR="00537093" w:rsidRPr="00057254">
        <w:t>bonding social capital</w:t>
      </w:r>
      <w:r>
        <w:t>. The</w:t>
      </w:r>
      <w:r w:rsidR="00537093" w:rsidRPr="00057254">
        <w:t xml:space="preserve"> results show </w:t>
      </w:r>
      <w:r>
        <w:t>that both civic engagement</w:t>
      </w:r>
      <w:r w:rsidR="007618B3">
        <w:t xml:space="preserve"> and </w:t>
      </w:r>
      <w:r>
        <w:t xml:space="preserve">social cohesion are positively correlated with </w:t>
      </w:r>
      <w:r w:rsidR="00537093" w:rsidRPr="00057254">
        <w:t xml:space="preserve">the endorsement of </w:t>
      </w:r>
      <w:r w:rsidR="00326CEC">
        <w:t>Donald Trump and, therefore, of more</w:t>
      </w:r>
      <w:r w:rsidR="007618B3">
        <w:t xml:space="preserve"> </w:t>
      </w:r>
      <w:r w:rsidR="00537093" w:rsidRPr="00057254">
        <w:t xml:space="preserve">antisystem </w:t>
      </w:r>
      <w:r w:rsidR="008C578F">
        <w:t>voting behaviours</w:t>
      </w:r>
      <w:r w:rsidR="00537093" w:rsidRPr="00057254">
        <w:t xml:space="preserve">. </w:t>
      </w:r>
      <w:r>
        <w:t>This positive association suggests that tightly knit communities with strong internal bonds may foster environments conducive to the spread of populist or nationalist ideologies, as these communities often exhibit higher levels of trust and shared identity, which can be harnessed by antisystem narratives to mobilise support.</w:t>
      </w:r>
    </w:p>
    <w:p w14:paraId="7A5E92BA" w14:textId="69F12444" w:rsidR="00004684" w:rsidRDefault="00537093" w:rsidP="00156EC1">
      <w:pPr>
        <w:spacing w:before="120" w:line="480" w:lineRule="auto"/>
        <w:ind w:firstLine="357"/>
      </w:pPr>
      <w:r w:rsidRPr="00057254">
        <w:t xml:space="preserve">Conversely, </w:t>
      </w:r>
      <w:r w:rsidR="00004684">
        <w:t>the</w:t>
      </w:r>
      <w:r w:rsidRPr="00057254">
        <w:t xml:space="preserve"> dimension of </w:t>
      </w:r>
      <w:r w:rsidR="00004684">
        <w:t xml:space="preserve">economic connectedness, which aligns with bridging </w:t>
      </w:r>
      <w:r w:rsidRPr="00057254">
        <w:t xml:space="preserve">social capital </w:t>
      </w:r>
      <w:r w:rsidR="00004684">
        <w:t>and reflects</w:t>
      </w:r>
      <w:r w:rsidRPr="00057254">
        <w:t xml:space="preserve"> network heterogeneity and diversity, </w:t>
      </w:r>
      <w:r w:rsidR="00004684">
        <w:t>exhibits</w:t>
      </w:r>
      <w:r w:rsidRPr="00057254">
        <w:t xml:space="preserve"> a negative association with </w:t>
      </w:r>
      <w:r w:rsidR="00C27321">
        <w:lastRenderedPageBreak/>
        <w:t>antisystem behaviours</w:t>
      </w:r>
      <w:r w:rsidRPr="00057254">
        <w:t xml:space="preserve">. This </w:t>
      </w:r>
      <w:r w:rsidR="00004684">
        <w:t>finding indicates</w:t>
      </w:r>
      <w:r w:rsidRPr="00057254">
        <w:t xml:space="preserve"> that in areas </w:t>
      </w:r>
      <w:r w:rsidR="00004684">
        <w:t>where</w:t>
      </w:r>
      <w:r w:rsidRPr="00057254">
        <w:t xml:space="preserve"> economic integration </w:t>
      </w:r>
      <w:r w:rsidR="00004684">
        <w:t>between</w:t>
      </w:r>
      <w:r w:rsidRPr="00057254">
        <w:t xml:space="preserve"> different </w:t>
      </w:r>
      <w:r w:rsidR="00004684">
        <w:t xml:space="preserve">social </w:t>
      </w:r>
      <w:r w:rsidRPr="00057254">
        <w:t>segments</w:t>
      </w:r>
      <w:r w:rsidR="00004684">
        <w:t xml:space="preserve"> is higher</w:t>
      </w:r>
      <w:r w:rsidRPr="00057254">
        <w:t xml:space="preserve">, there is </w:t>
      </w:r>
      <w:r w:rsidR="00004684">
        <w:t>a reduced</w:t>
      </w:r>
      <w:r w:rsidRPr="00057254">
        <w:t xml:space="preserve"> propensity to support antisystem narratives</w:t>
      </w:r>
      <w:r w:rsidR="00004684">
        <w:t>. This suggests</w:t>
      </w:r>
      <w:r w:rsidRPr="00057254">
        <w:t xml:space="preserve"> that diversity and cross-class interactions</w:t>
      </w:r>
      <w:r w:rsidR="00004684">
        <w:t>, facilitated by bridging social capital, may</w:t>
      </w:r>
      <w:r w:rsidRPr="00057254">
        <w:t xml:space="preserve"> mitigate antisystem sentiments</w:t>
      </w:r>
      <w:r w:rsidR="00004684">
        <w:t xml:space="preserve"> by fostering understanding and collaboration across social divides. This aligns </w:t>
      </w:r>
      <w:r w:rsidR="00326CEC">
        <w:t>with</w:t>
      </w:r>
      <w:r w:rsidR="00004684">
        <w:t xml:space="preserve"> broader theories suggesting that exposure to diverse perspectives and the building of connections across different groups can reduce prejudice and increase social cohesion on a broader scale</w:t>
      </w:r>
      <w:r w:rsidR="00001630">
        <w:t xml:space="preserve"> </w:t>
      </w:r>
      <w:r w:rsidR="00001630">
        <w:fldChar w:fldCharType="begin"/>
      </w:r>
      <w:r w:rsidR="00001630">
        <w:instrText xml:space="preserve"> ADDIN ZOTERO_ITEM CSL_CITATION {"citationID":"FrTVn99a","properties":{"formattedCitation":"(Putnam, 2007; Stolle &amp; Rochon, 1998)","plainCitation":"(Putnam, 2007; Stolle &amp; Rochon, 1998)","noteIndex":0},"citationItems":[{"id":1744,"uris":["http://zotero.org/users/3528215/items/YD3FCWK7"],"itemData":{"id":1744,"type":"article-journal","abstract":"Ethnic diversity is increasing in most advanced countries, driven mostly by sharp increases in immigration. In the long run immigration and diversity are likely to have important cultural, economic, fiscal, and developmental benefits. In the short run, however, immigration and ethnic diversity tend to reduce social solidarity and social capital. New evidence from the US suggests that in ethnically diverse neighbourhoods residents of all races tend to ?hunker down?. Trust (even of one's own race) is lower, altruism and community cooperation rarer, friends fewer. In the long run, however, successful immigrant societies have overcome such fragmentation by creating new, cross-cutting forms of social solidarity and more encompassing identities. Illustrations of becoming comfortable with diversity are drawn from the US military, religious institutions, and earlier waves of American immigration.","container-title":"Scandinavian Political Studies","DOI":"10.1111/j.1467-9477.2007.00176.x","ISSN":"0080-6757","issue":"2","journalAbbreviation":"Scandinavian Political Studies","note":"publisher: John Wiley &amp; Sons, Ltd","page":"137-174","title":"E Pluribus Unum: Diversity and Community in the Twenty-first Century The 2006 Johan Skytte Prize Lecture","volume":"30","author":[{"family":"Putnam","given":"Robert D."}],"issued":{"date-parts":[["2007",6,1]]},"citation-key":"putnam2007"}},{"id":1743,"uris":["http://zotero.org/users/3528215/items/EH5ZBP7C"],"itemData":{"id":1743,"type":"article-journal","abstract":"Examined the effects of different types of associations on a range of indicators related to public social capital to identify which traits or dimensions of associations are connected to those public forms of social capital. Specifically, the authors examine the impact of the type of associational activity and the purposes of the organization, hypothesizing that associations directed to different purposes will have different effects on the development of public social capital. They also hypothesize that the effect of associations on public social capital will vary depending on the inclusiveness of the particular association. Survey results from 102 associations in the US, Sweden and Germany, examined on 12 indicators of social capital, indicate that different facets of public social capital are connected to associational membership in varying degrees; and different types of social capital are found in different sectors of associations. Further, the level of diversity of an association has an effect on the connection between social capital and association memberships. (PsycINFO Database Record (c) 2016 APA, all rights reserved)","container-title":"American Behavioral Scientist","DOI":"10.1177/0002764298042001005","ISSN":"1552-3381(Electronic),0002-7642(Print)","issue":"1","note":"publisher-place: US\npublisher: Sage Publications","page":"47-65","title":"Are all associations alike? Member diversity, associational type, and the creation of social capital.","volume":"42","author":[{"family":"Stolle","given":"Dietlind"},{"family":"Rochon","given":"Thomas R."}],"issued":{"date-parts":[["1998"]]},"citation-key":"stolle1998"}}],"schema":"https://github.com/citation-style-language/schema/raw/master/csl-citation.json"} </w:instrText>
      </w:r>
      <w:r w:rsidR="00001630">
        <w:fldChar w:fldCharType="separate"/>
      </w:r>
      <w:r w:rsidR="00001630">
        <w:rPr>
          <w:noProof/>
        </w:rPr>
        <w:t>(Putnam, 2007; Stolle &amp; Rochon, 1998)</w:t>
      </w:r>
      <w:r w:rsidR="00001630">
        <w:fldChar w:fldCharType="end"/>
      </w:r>
      <w:r w:rsidR="00004684">
        <w:t>.</w:t>
      </w:r>
    </w:p>
    <w:p w14:paraId="494E8104" w14:textId="23E1FDF1" w:rsidR="00004684" w:rsidRDefault="00004684" w:rsidP="00156EC1">
      <w:pPr>
        <w:spacing w:before="120" w:line="480" w:lineRule="auto"/>
        <w:ind w:firstLine="357"/>
      </w:pPr>
      <w:r>
        <w:t>Additionally</w:t>
      </w:r>
      <w:r w:rsidR="00537093" w:rsidRPr="00057254">
        <w:t xml:space="preserve">, the estimated interactions </w:t>
      </w:r>
      <w:r w:rsidR="00326CEC">
        <w:t>imply</w:t>
      </w:r>
      <w:r w:rsidR="00537093" w:rsidRPr="00057254">
        <w:t xml:space="preserve"> that the relationship between social capital and antisystem </w:t>
      </w:r>
      <w:r w:rsidR="00C27321">
        <w:t>behaviours</w:t>
      </w:r>
      <w:r w:rsidR="00537093" w:rsidRPr="00057254">
        <w:t xml:space="preserve"> cannot be </w:t>
      </w:r>
      <w:r>
        <w:t xml:space="preserve">fully </w:t>
      </w:r>
      <w:r w:rsidR="00537093" w:rsidRPr="00057254">
        <w:t xml:space="preserve">understood without considering local histories of </w:t>
      </w:r>
      <w:r>
        <w:t xml:space="preserve">economic </w:t>
      </w:r>
      <w:r w:rsidR="00537093" w:rsidRPr="00057254">
        <w:t xml:space="preserve">decline and demographic </w:t>
      </w:r>
      <w:r>
        <w:t xml:space="preserve">change. The interplay between these factors is crucial in shaping political behaviours and preferences, especially in regions that have experienced </w:t>
      </w:r>
      <w:r w:rsidR="00154E29" w:rsidRPr="00057254">
        <w:t xml:space="preserve">significant </w:t>
      </w:r>
      <w:r>
        <w:t>socioeconomic transformations. For instance, regions that have faced prolonged economic downturns may see the reinforcing effects of bonding social capital exacerbating support for populist leaders, while areas that have maintained or increased economic connectedness may resist such trends</w:t>
      </w:r>
      <w:r w:rsidR="00001630">
        <w:t xml:space="preserve"> </w:t>
      </w:r>
      <w:r w:rsidR="00001630">
        <w:fldChar w:fldCharType="begin"/>
      </w:r>
      <w:r w:rsidR="00001630">
        <w:instrText xml:space="preserve"> ADDIN ZOTERO_ITEM CSL_CITATION {"citationID":"ViOzRuQ2","properties":{"formattedCitation":"(Rodr\\uc0\\u237{}guez-Pose et al., 2021)","plainCitation":"(Rodríguez-Pose et al., 2021)","noteIndex":0},"citationItems":[{"id":676,"uris":["http://zotero.org/users/3528215/items/4UR4ENMT"],"itemData":{"id":676,"type":"article-journal","abstract":"In 2000, Robert Putnam forecast that United States (US) democracy was at risk from the twin challenges of declining civic engagement and rising interpersonal inequality. Sixteen years later, his predictions were vindicated by the election of Donald Trump as president of the US. This paper analyses the extent to which the 2016 election of Donald Trump—and his failed re-election bid in 2020—have been related to levels of social capital and interpersonal inequalities. We posit an alternative: that the rise in votes for Trump has been the result of long-term economic and population decline in areas with strong social capital. This hypothesis is confirmed by the econometric analysis conducted for US counties. Long-term declines in employment and population—rather than in earnings, salaries, or wages—in places with relatively strong social capital propelled Donald Trump to the presidency and almost secured his re-election. By contrast, low social capital and high interpersonal inequality were not connected to a surge in support for Trump. These results are robust to the introduction of control variables and different inequality measures. The analysis also shows that the discontent at the base of the Trump margin is not just a consequence of the 2008 crisis but had been brewing for a long time. Places in the US that remained cohesive but witnessed an enduring decline are no longer bowling alone, they have golfed with Trump and will, in all likelihood, continue to golf with Trumpism or other forms of populism.","container-title":"Cambridge Journal of Regions, Economy and Society","DOI":"10.1093/cjres/rsab026","ISSN":"1752-1378","issue":"3","journalAbbreviation":"Cambridge Journal of Regions, Economy and Society","page":"457-481","title":"Golfing with Trump. Social capital, decline, inequality, and the rise of populism in the US","volume":"14","author":[{"family":"Rodríguez-Pose","given":"Andrés"},{"family":"Lee","given":"Neil"},{"family":"Lipp","given":"Cornelius"}],"issued":{"date-parts":[["2021",11,1]]},"citation-key":"rodriguez-pose2021"}}],"schema":"https://github.com/citation-style-language/schema/raw/master/csl-citation.json"} </w:instrText>
      </w:r>
      <w:r w:rsidR="00001630">
        <w:fldChar w:fldCharType="separate"/>
      </w:r>
      <w:r w:rsidR="00001630" w:rsidRPr="00001630">
        <w:t>(Rodríguez-Pose et al., 2021)</w:t>
      </w:r>
      <w:r w:rsidR="00001630">
        <w:fldChar w:fldCharType="end"/>
      </w:r>
      <w:r>
        <w:t>.</w:t>
      </w:r>
    </w:p>
    <w:p w14:paraId="72C7344D" w14:textId="05B1344B" w:rsidR="00C772E7" w:rsidRDefault="00004684" w:rsidP="003A01AC">
      <w:pPr>
        <w:spacing w:before="120" w:line="480" w:lineRule="auto"/>
        <w:ind w:firstLine="357"/>
      </w:pPr>
      <w:r>
        <w:t xml:space="preserve">Despite these contributions, </w:t>
      </w:r>
      <w:r w:rsidR="00326CEC">
        <w:t>our research faces</w:t>
      </w:r>
      <w:r w:rsidR="007618B3">
        <w:t xml:space="preserve"> </w:t>
      </w:r>
      <w:r w:rsidR="00154E29" w:rsidRPr="00057254">
        <w:t xml:space="preserve">limitations in terms of </w:t>
      </w:r>
      <w:r>
        <w:t xml:space="preserve">its </w:t>
      </w:r>
      <w:r w:rsidR="00154E29" w:rsidRPr="00057254">
        <w:t xml:space="preserve">methods and scope. </w:t>
      </w:r>
      <w:r>
        <w:t>While this research relied on</w:t>
      </w:r>
      <w:r w:rsidR="007618B3">
        <w:t xml:space="preserve"> </w:t>
      </w:r>
      <w:r w:rsidR="00154E29" w:rsidRPr="00057254">
        <w:t xml:space="preserve">data </w:t>
      </w:r>
      <w:r>
        <w:t>from the</w:t>
      </w:r>
      <w:r w:rsidR="00154E29" w:rsidRPr="00057254">
        <w:t xml:space="preserve"> Opportunity Insights </w:t>
      </w:r>
      <w:r>
        <w:t>Project to measure</w:t>
      </w:r>
      <w:r w:rsidR="00154E29" w:rsidRPr="00057254">
        <w:t xml:space="preserve"> social capital at the ZIP code and county levels in the U.S</w:t>
      </w:r>
      <w:r>
        <w:t>., there is a need</w:t>
      </w:r>
      <w:r w:rsidR="00154E29" w:rsidRPr="00057254">
        <w:t xml:space="preserve"> to explore the implications of other </w:t>
      </w:r>
      <w:r>
        <w:t>measures</w:t>
      </w:r>
      <w:r w:rsidR="00154E29" w:rsidRPr="00057254">
        <w:t xml:space="preserve"> of social capital</w:t>
      </w:r>
      <w:r>
        <w:t>. For example, future studies could distinguish</w:t>
      </w:r>
      <w:r w:rsidR="00154E29" w:rsidRPr="00057254">
        <w:t xml:space="preserve"> between strong and weak ties or </w:t>
      </w:r>
      <w:r>
        <w:t>consider</w:t>
      </w:r>
      <w:r w:rsidR="00154E29" w:rsidRPr="00057254">
        <w:t xml:space="preserve"> other </w:t>
      </w:r>
      <w:r>
        <w:t>forms</w:t>
      </w:r>
      <w:r w:rsidR="00154E29" w:rsidRPr="00057254">
        <w:t xml:space="preserve"> of social connectedness</w:t>
      </w:r>
      <w:r>
        <w:t>, such as those related to</w:t>
      </w:r>
      <w:r w:rsidR="00154E29" w:rsidRPr="00057254">
        <w:t xml:space="preserve"> racial, cultural, </w:t>
      </w:r>
      <w:r>
        <w:t xml:space="preserve">or </w:t>
      </w:r>
      <w:r w:rsidR="007618B3">
        <w:t>religious dimensions</w:t>
      </w:r>
      <w:r>
        <w:t xml:space="preserve">, not just economic status. </w:t>
      </w:r>
      <w:r w:rsidR="003A01AC" w:rsidRPr="003A01AC">
        <w:t>Moreover, in this work, and building on previous contributions, we used the number of civic organi</w:t>
      </w:r>
      <w:r w:rsidR="00314F73">
        <w:t>s</w:t>
      </w:r>
      <w:r w:rsidR="003A01AC" w:rsidRPr="003A01AC">
        <w:t xml:space="preserve">ations as a proxy for a type of bonding social capital. However, we acknowledge that this decision may have limitations. While individuals participating in similar interest groups might be </w:t>
      </w:r>
      <w:r w:rsidR="003A01AC" w:rsidRPr="003A01AC">
        <w:lastRenderedPageBreak/>
        <w:t>characteri</w:t>
      </w:r>
      <w:r w:rsidR="00314F73">
        <w:t>s</w:t>
      </w:r>
      <w:r w:rsidR="003A01AC" w:rsidRPr="003A01AC">
        <w:t>ed as having bonding relations, whether community civic organi</w:t>
      </w:r>
      <w:r w:rsidR="00314F73">
        <w:t>s</w:t>
      </w:r>
      <w:r w:rsidR="003A01AC" w:rsidRPr="003A01AC">
        <w:t xml:space="preserve">ations serve as bridging or bonding social capital likely depends on the heterogeneity of the communities in which they operate. Therefore, </w:t>
      </w:r>
      <w:r w:rsidR="003A01AC">
        <w:t>other investigations</w:t>
      </w:r>
      <w:r w:rsidR="003A01AC" w:rsidRPr="003A01AC">
        <w:t xml:space="preserve"> should explore this phenomenon in various contexts, potentially including </w:t>
      </w:r>
      <w:r w:rsidR="007E68B8">
        <w:t xml:space="preserve">counties or neighbourhoods </w:t>
      </w:r>
      <w:r w:rsidR="00C772E7">
        <w:t xml:space="preserve">that are </w:t>
      </w:r>
      <w:proofErr w:type="gramStart"/>
      <w:r w:rsidR="003A01AC" w:rsidRPr="003A01AC">
        <w:t>more or less segregated</w:t>
      </w:r>
      <w:proofErr w:type="gramEnd"/>
      <w:r w:rsidR="003A01AC" w:rsidRPr="003A01AC">
        <w:t xml:space="preserve"> than th</w:t>
      </w:r>
      <w:r w:rsidR="007E68B8">
        <w:t>ose in th</w:t>
      </w:r>
      <w:r w:rsidR="003A01AC" w:rsidRPr="003A01AC">
        <w:t>e U.S.</w:t>
      </w:r>
      <w:r w:rsidR="003A01AC">
        <w:t xml:space="preserve"> </w:t>
      </w:r>
    </w:p>
    <w:p w14:paraId="6E95DC2F" w14:textId="04DF99E0" w:rsidR="00154E29" w:rsidRPr="00057254" w:rsidRDefault="00C772E7" w:rsidP="004A7914">
      <w:pPr>
        <w:spacing w:before="120" w:line="480" w:lineRule="auto"/>
        <w:ind w:firstLine="357"/>
      </w:pPr>
      <w:r>
        <w:t>W</w:t>
      </w:r>
      <w:r w:rsidR="00004684">
        <w:t xml:space="preserve">hile this study focused on the US, where robust data on social capital and electoral behaviour are available, the generalisability of these findings to other regions remains an open question. Social capital manifests differently across cultural and institutional contexts, and the mechanisms driving support for antisystem narratives in the US may not operate </w:t>
      </w:r>
      <w:r w:rsidR="00326CEC">
        <w:t>in the same way</w:t>
      </w:r>
      <w:r w:rsidR="00004684">
        <w:t xml:space="preserve"> in other parts of the world.</w:t>
      </w:r>
      <w:r>
        <w:t xml:space="preserve"> </w:t>
      </w:r>
      <w:r w:rsidR="007618B3">
        <w:t>Further</w:t>
      </w:r>
      <w:r w:rsidR="00154E29" w:rsidRPr="00057254">
        <w:t xml:space="preserve"> research should extend this </w:t>
      </w:r>
      <w:r w:rsidR="00004684">
        <w:t>investigation</w:t>
      </w:r>
      <w:r w:rsidR="00154E29" w:rsidRPr="00057254">
        <w:t xml:space="preserve"> to other regions where populism, anti-elitism, and anti-establishment narratives are prevalent. The relationship between social capital and illiberal projects may not follow the same patterns </w:t>
      </w:r>
      <w:r w:rsidR="00004684">
        <w:t>in different contexts, particularly in developing countries where</w:t>
      </w:r>
      <w:r w:rsidR="00154E29" w:rsidRPr="00057254">
        <w:t xml:space="preserve"> the trajectories of territorial abandonment can </w:t>
      </w:r>
      <w:r w:rsidR="00004684">
        <w:t>vary significantly.</w:t>
      </w:r>
      <w:r w:rsidR="00154E29" w:rsidRPr="00057254">
        <w:t xml:space="preserve"> Examining these dynamics in diverse </w:t>
      </w:r>
      <w:r w:rsidR="00004684">
        <w:t>settings</w:t>
      </w:r>
      <w:r w:rsidR="00154E29" w:rsidRPr="00057254">
        <w:t xml:space="preserve"> could provide a more comprehensive understanding of how social capital influences political behaviours and support for antisystem narratives globally</w:t>
      </w:r>
      <w:r w:rsidR="00004684">
        <w:t xml:space="preserve"> </w:t>
      </w:r>
      <w:r w:rsidR="00001630">
        <w:fldChar w:fldCharType="begin"/>
      </w:r>
      <w:r w:rsidR="00001630">
        <w:instrText xml:space="preserve"> ADDIN ZOTERO_ITEM CSL_CITATION {"citationID":"i8XIlaE3","properties":{"formattedCitation":"(Norris &amp; Inglehart, 2019)","plainCitation":"(Norris &amp; Inglehart, 2019)","noteIndex":0},"citationItems":[{"id":1745,"uris":["http://zotero.org/users/3528215/items/BVTUPT8Z"],"itemData":{"id":1745,"type":"book","abstract":"Authoritarian populist parties have advanced in many countries, and entered government in states as diverse as Austria, Italy, the Netherlands, Poland, and Switzerland. Even small parties can still shift the policy agenda, as demonstrated by UKIP's role in catalyzing Brexit. Drawing on new evidence, this book advances a general theory why the silent revolution in values triggered a backlash fuelling support for authoritarian-populist parties and leaders in the US and Europe. The conclusion highlights the dangers of this development and what could be done to mitigate the risks to liberal democracy.","archive":"Cambridge Core","event-place":"Cambridge","ISBN":"978-1-108-42607-7","note":"DOI: 10.1017/9781108595841","publisher":"Cambridge University Press","publisher-place":"Cambridge","source":"Cambridge University Press","title":"Cultural Backlash: Trump, Brexit, and Authoritarian Populism","URL":"https://www.cambridge.org/core/product/3C7CB32722C7BB8B19A0FC005CAFD02B","author":[{"family":"Norris","given":"Pippa"},{"family":"Inglehart","given":"Ronald"}],"issued":{"date-parts":[["2019"]]},"citation-key":"norris2019"}}],"schema":"https://github.com/citation-style-language/schema/raw/master/csl-citation.json"} </w:instrText>
      </w:r>
      <w:r w:rsidR="00001630">
        <w:fldChar w:fldCharType="separate"/>
      </w:r>
      <w:r w:rsidR="00001630">
        <w:rPr>
          <w:noProof/>
        </w:rPr>
        <w:t>(Norris &amp; Inglehart, 2019)</w:t>
      </w:r>
      <w:r w:rsidR="00001630">
        <w:fldChar w:fldCharType="end"/>
      </w:r>
      <w:r w:rsidR="00004684">
        <w:t>. For instance, the role of social capital in shaping political behaviour in the Global South, where different forms of social networks and interactions may prevail, represents a critical area for further exploration. Understanding these dynamics could offer valuable insights into how social capital functions across different political and economic landscapes</w:t>
      </w:r>
      <w:r w:rsidR="00154E29" w:rsidRPr="00057254">
        <w:t>.</w:t>
      </w:r>
    </w:p>
    <w:p w14:paraId="2D111FD6" w14:textId="1EC66793" w:rsidR="007618B3" w:rsidRDefault="00004684" w:rsidP="00156EC1">
      <w:pPr>
        <w:spacing w:before="120" w:line="480" w:lineRule="auto"/>
        <w:ind w:firstLine="357"/>
      </w:pPr>
      <w:r>
        <w:t>Additionally</w:t>
      </w:r>
      <w:r w:rsidR="00154E29" w:rsidRPr="00057254">
        <w:t xml:space="preserve">, although </w:t>
      </w:r>
      <w:r>
        <w:t>this study incorporates</w:t>
      </w:r>
      <w:r w:rsidR="00154E29" w:rsidRPr="00057254">
        <w:t xml:space="preserve"> trajectories of decline by including </w:t>
      </w:r>
      <w:r>
        <w:t xml:space="preserve">measures of </w:t>
      </w:r>
      <w:r w:rsidR="00154E29" w:rsidRPr="00057254">
        <w:t xml:space="preserve">unemployment change at the county level, </w:t>
      </w:r>
      <w:r>
        <w:t>it relies on</w:t>
      </w:r>
      <w:r w:rsidR="00154E29" w:rsidRPr="00057254">
        <w:t xml:space="preserve"> cross-sectional data to test </w:t>
      </w:r>
      <w:r>
        <w:t>its</w:t>
      </w:r>
      <w:r w:rsidR="00154E29" w:rsidRPr="00057254">
        <w:t xml:space="preserve"> hypotheses. </w:t>
      </w:r>
      <w:r>
        <w:t>Longitudinal</w:t>
      </w:r>
      <w:r w:rsidR="00154E29" w:rsidRPr="00057254">
        <w:t xml:space="preserve"> data could be </w:t>
      </w:r>
      <w:r>
        <w:t>particularly</w:t>
      </w:r>
      <w:r w:rsidR="00154E29" w:rsidRPr="00057254">
        <w:t xml:space="preserve"> useful </w:t>
      </w:r>
      <w:r>
        <w:t>in identifying</w:t>
      </w:r>
      <w:r w:rsidR="00154E29" w:rsidRPr="00057254">
        <w:t xml:space="preserve"> the impact of social </w:t>
      </w:r>
      <w:r>
        <w:t>interactions</w:t>
      </w:r>
      <w:r w:rsidR="00154E29" w:rsidRPr="00057254">
        <w:t xml:space="preserve"> on electoral preferences and</w:t>
      </w:r>
      <w:r>
        <w:t xml:space="preserve"> broader</w:t>
      </w:r>
      <w:r w:rsidR="00154E29" w:rsidRPr="00057254">
        <w:t xml:space="preserve"> political </w:t>
      </w:r>
      <w:r>
        <w:t>actions over time. Capturing the various dimensions of</w:t>
      </w:r>
      <w:r w:rsidR="00154E29" w:rsidRPr="00057254">
        <w:t xml:space="preserve"> social capital</w:t>
      </w:r>
      <w:r>
        <w:t xml:space="preserve"> remains a challenge despite </w:t>
      </w:r>
      <w:r w:rsidR="00154E29" w:rsidRPr="00057254">
        <w:t xml:space="preserve">extensive </w:t>
      </w:r>
      <w:r w:rsidR="007618B3">
        <w:t>theorisation</w:t>
      </w:r>
      <w:r w:rsidR="00154E29" w:rsidRPr="00057254">
        <w:t xml:space="preserve"> </w:t>
      </w:r>
      <w:r w:rsidR="00154E29" w:rsidRPr="00057254">
        <w:lastRenderedPageBreak/>
        <w:t>and discussion</w:t>
      </w:r>
      <w:r>
        <w:t>; however</w:t>
      </w:r>
      <w:r w:rsidR="00154E29" w:rsidRPr="00057254">
        <w:t xml:space="preserve">, current </w:t>
      </w:r>
      <w:r>
        <w:t xml:space="preserve">methodologies offer promising opportunities. Future research could benefit from </w:t>
      </w:r>
      <w:r w:rsidR="00154E29" w:rsidRPr="00057254">
        <w:t xml:space="preserve">mixed methods </w:t>
      </w:r>
      <w:r>
        <w:t xml:space="preserve">approaches </w:t>
      </w:r>
      <w:r w:rsidR="007618B3">
        <w:t xml:space="preserve">that </w:t>
      </w:r>
      <w:r>
        <w:t xml:space="preserve">combine quantitative data </w:t>
      </w:r>
      <w:r w:rsidR="00912CE0">
        <w:t xml:space="preserve">at the </w:t>
      </w:r>
      <w:r w:rsidR="007F1883">
        <w:t xml:space="preserve">regional level </w:t>
      </w:r>
      <w:r>
        <w:t>with</w:t>
      </w:r>
      <w:r w:rsidR="007618B3">
        <w:t xml:space="preserve"> </w:t>
      </w:r>
      <w:r w:rsidR="007F1883">
        <w:t xml:space="preserve">quantitative and </w:t>
      </w:r>
      <w:r w:rsidR="00154E29" w:rsidRPr="00057254">
        <w:t xml:space="preserve">qualitative </w:t>
      </w:r>
      <w:r>
        <w:t>insights collected</w:t>
      </w:r>
      <w:r w:rsidR="00154E29" w:rsidRPr="00057254">
        <w:t xml:space="preserve"> at a granular</w:t>
      </w:r>
      <w:r w:rsidR="007F1883">
        <w:t xml:space="preserve">, individual </w:t>
      </w:r>
      <w:r w:rsidR="00154E29" w:rsidRPr="00057254">
        <w:t xml:space="preserve">level. </w:t>
      </w:r>
      <w:r>
        <w:t>Such</w:t>
      </w:r>
      <w:r w:rsidR="00154E29" w:rsidRPr="00057254">
        <w:t xml:space="preserve"> approaches would provide a deeper </w:t>
      </w:r>
      <w:r>
        <w:t xml:space="preserve">and more nuanced </w:t>
      </w:r>
      <w:r w:rsidR="00154E29" w:rsidRPr="00057254">
        <w:t>understanding of the complex interplay between social capital, political preferences, and spatial inequality</w:t>
      </w:r>
      <w:r>
        <w:t>.</w:t>
      </w:r>
      <w:r w:rsidR="007618B3">
        <w:t xml:space="preserve"> </w:t>
      </w:r>
    </w:p>
    <w:p w14:paraId="1A08002A" w14:textId="54051DBF" w:rsidR="006A7B52" w:rsidRPr="00057254" w:rsidRDefault="00004684" w:rsidP="004A7914">
      <w:pPr>
        <w:spacing w:before="120" w:line="480" w:lineRule="auto"/>
        <w:ind w:firstLine="357"/>
      </w:pPr>
      <w:r>
        <w:t>Despite these caveats, the contributions of this paper are significant in several ways. First, the study pushes the boundaries of existing knowledge by providing a nuanced analysis of social capital's different dimensions</w:t>
      </w:r>
      <w:r w:rsidR="00326CEC">
        <w:t xml:space="preserve"> </w:t>
      </w:r>
      <w:r>
        <w:t xml:space="preserve">—bonding </w:t>
      </w:r>
      <w:r w:rsidR="00154E29" w:rsidRPr="00057254">
        <w:t xml:space="preserve">and </w:t>
      </w:r>
      <w:r>
        <w:t>bridging</w:t>
      </w:r>
      <w:r w:rsidR="00326CEC">
        <w:t xml:space="preserve"> social capital</w:t>
      </w:r>
      <w:r>
        <w:t>—</w:t>
      </w:r>
      <w:r w:rsidR="00326CEC">
        <w:t xml:space="preserve"> </w:t>
      </w:r>
      <w:r>
        <w:t>and their distinct impacts on antisystem narratives. By dissecting social capital into its constituent elements, this research moves beyond the traditional</w:t>
      </w:r>
      <w:r w:rsidR="00326CEC">
        <w:t xml:space="preserve"> treatment of social capital as a unidimensional phenomenon</w:t>
      </w:r>
      <w:r>
        <w:t>, offering a more detailed understanding</w:t>
      </w:r>
      <w:r w:rsidR="00154E29" w:rsidRPr="00057254">
        <w:t xml:space="preserve"> of how social </w:t>
      </w:r>
      <w:r>
        <w:t>ties influence</w:t>
      </w:r>
      <w:r w:rsidR="00154E29" w:rsidRPr="00057254">
        <w:t xml:space="preserve"> political </w:t>
      </w:r>
      <w:r>
        <w:t>behaviour in varied contexts. Second,</w:t>
      </w:r>
      <w:r w:rsidR="00326CEC">
        <w:t xml:space="preserve"> our research </w:t>
      </w:r>
      <w:r>
        <w:t xml:space="preserve">underscores the importance of geographical and demographic contexts in shaping these </w:t>
      </w:r>
      <w:r w:rsidR="00154E29" w:rsidRPr="00057254">
        <w:t>dynamics</w:t>
      </w:r>
      <w:r>
        <w:t xml:space="preserve">, highlighting </w:t>
      </w:r>
      <w:r w:rsidR="00154E29" w:rsidRPr="00057254">
        <w:t xml:space="preserve">how </w:t>
      </w:r>
      <w:r>
        <w:t>local histories of economic decline and social cohesion interact with social capital to influence political outcomes</w:t>
      </w:r>
      <w:r w:rsidR="00154E29" w:rsidRPr="00057254">
        <w:t>.</w:t>
      </w:r>
    </w:p>
    <w:p w14:paraId="74714220" w14:textId="48D9BB5A" w:rsidR="003A01AC" w:rsidRDefault="003A01AC" w:rsidP="003A01AC">
      <w:pPr>
        <w:spacing w:before="120" w:line="480" w:lineRule="auto"/>
        <w:ind w:firstLine="357"/>
      </w:pPr>
      <w:r>
        <w:t xml:space="preserve">Moreover, we believe we have </w:t>
      </w:r>
      <w:proofErr w:type="gramStart"/>
      <w:r>
        <w:t>opened up</w:t>
      </w:r>
      <w:proofErr w:type="gramEnd"/>
      <w:r>
        <w:t xml:space="preserve"> new avenues for further exploration. By demonstrating the differential impacts of bonding and bridging social capital on antisystem </w:t>
      </w:r>
      <w:r w:rsidR="00E221B0">
        <w:t>political behaviours</w:t>
      </w:r>
      <w:r>
        <w:t xml:space="preserve">, we invite future studies to explore how these dynamics operate in other regions and under different political circumstances. The findings also suggest that further investigation into the role of digital platforms and social media in shaping social capital and political </w:t>
      </w:r>
      <w:r w:rsidR="00314F73">
        <w:t>behaviour</w:t>
      </w:r>
      <w:r>
        <w:t xml:space="preserve"> could be particularly fruitful, given the growing influence of online interactions in modern democracies.</w:t>
      </w:r>
    </w:p>
    <w:p w14:paraId="1E140262" w14:textId="30C1C82F" w:rsidR="003A01AC" w:rsidRDefault="003A01AC" w:rsidP="003A01AC">
      <w:pPr>
        <w:spacing w:before="120" w:line="480" w:lineRule="auto"/>
        <w:ind w:firstLine="357"/>
      </w:pPr>
      <w:r>
        <w:t xml:space="preserve">Additionally, future research should investigate the distinctions between individual, network, and </w:t>
      </w:r>
      <w:r w:rsidR="00314F73">
        <w:t>neighbourhood</w:t>
      </w:r>
      <w:r>
        <w:t xml:space="preserve"> effects. It is important to examine how daily interactions—whether with people encountered on the street, at work, or in public facilities (</w:t>
      </w:r>
      <w:r w:rsidR="00314F73">
        <w:t>neighbourhood</w:t>
      </w:r>
      <w:r>
        <w:t xml:space="preserve"> </w:t>
      </w:r>
      <w:r>
        <w:lastRenderedPageBreak/>
        <w:t xml:space="preserve">effects), or with those interacted with personally both online and offline (network effects)—along with individuals' socio-demographic characteristics, contribute to belief in anti-establishment sentiments and </w:t>
      </w:r>
      <w:r w:rsidR="00314F73">
        <w:t>behaviours</w:t>
      </w:r>
      <w:r>
        <w:t>, such as voting.</w:t>
      </w:r>
    </w:p>
    <w:p w14:paraId="501F16D2" w14:textId="1FC9DC45" w:rsidR="00154E29" w:rsidRPr="00057254" w:rsidRDefault="00004684" w:rsidP="003A01AC">
      <w:pPr>
        <w:spacing w:before="120" w:line="480" w:lineRule="auto"/>
        <w:ind w:firstLine="357"/>
        <w:rPr>
          <w:b/>
          <w:bCs/>
        </w:rPr>
      </w:pPr>
      <w:r>
        <w:t xml:space="preserve">In conclusion, </w:t>
      </w:r>
      <w:r w:rsidR="00285436">
        <w:t>our study</w:t>
      </w:r>
      <w:r>
        <w:t xml:space="preserve"> enhances our </w:t>
      </w:r>
      <w:r w:rsidR="00285436">
        <w:t>understanding</w:t>
      </w:r>
      <w:r w:rsidR="00285436" w:rsidRPr="00285436">
        <w:t xml:space="preserve"> of the role of social capital in shaping political behaviour</w:t>
      </w:r>
      <w:r w:rsidR="00285436">
        <w:t>, while simultaneously providing</w:t>
      </w:r>
      <w:r>
        <w:t xml:space="preserve"> practical insights into the conditions under which antisystem narratives gain traction. The findings underscore the importance of considering multiple dimensions of social capital and the need for further research to explore these relationships in diverse global contexts.</w:t>
      </w:r>
      <w:r w:rsidR="00154E29" w:rsidRPr="00057254">
        <w:rPr>
          <w:b/>
          <w:bCs/>
        </w:rPr>
        <w:br w:type="page"/>
      </w:r>
    </w:p>
    <w:p w14:paraId="1DAE1864" w14:textId="633D7D13" w:rsidR="0050398E" w:rsidRPr="00BF5092" w:rsidRDefault="0050398E" w:rsidP="00437C28">
      <w:pPr>
        <w:spacing w:line="480" w:lineRule="auto"/>
        <w:rPr>
          <w:b/>
          <w:lang w:val="de-DE"/>
        </w:rPr>
      </w:pPr>
      <w:r w:rsidRPr="00591E5B">
        <w:rPr>
          <w:b/>
          <w:lang w:val="de-DE"/>
        </w:rPr>
        <w:lastRenderedPageBreak/>
        <w:t>References</w:t>
      </w:r>
    </w:p>
    <w:p w14:paraId="7C6EC7B6" w14:textId="77777777" w:rsidR="00001630" w:rsidRPr="00001630" w:rsidRDefault="00020E73" w:rsidP="00001630">
      <w:pPr>
        <w:pStyle w:val="Bibliography"/>
      </w:pPr>
      <w:r w:rsidRPr="00057254">
        <w:fldChar w:fldCharType="begin"/>
      </w:r>
      <w:r w:rsidRPr="00544332">
        <w:rPr>
          <w:lang w:val="de-DE"/>
        </w:rPr>
        <w:instrText xml:space="preserve"> ADDIN ZOTERO_BIBL {"uncited":[],"omitted":[],"custom":[]} CSL_BIBLIOGRAPHY </w:instrText>
      </w:r>
      <w:r w:rsidRPr="00057254">
        <w:fldChar w:fldCharType="separate"/>
      </w:r>
      <w:r w:rsidR="00001630" w:rsidRPr="00001630">
        <w:t xml:space="preserve">Alabrese, E., Becker, S. O., Fetzer, T., &amp; Novy, D. (2019). Who voted for Brexit? Individual and regional data combined. </w:t>
      </w:r>
      <w:r w:rsidR="00001630" w:rsidRPr="00001630">
        <w:rPr>
          <w:i/>
          <w:iCs/>
        </w:rPr>
        <w:t>European Journal of Political Economy</w:t>
      </w:r>
      <w:r w:rsidR="00001630" w:rsidRPr="00001630">
        <w:t xml:space="preserve">, </w:t>
      </w:r>
      <w:r w:rsidR="00001630" w:rsidRPr="00001630">
        <w:rPr>
          <w:i/>
          <w:iCs/>
        </w:rPr>
        <w:t>56</w:t>
      </w:r>
      <w:r w:rsidR="00001630" w:rsidRPr="00001630">
        <w:t>, 132–150. https://doi.org/10.1016/j.ejpoleco.2018.08.002</w:t>
      </w:r>
    </w:p>
    <w:p w14:paraId="40F07EE3" w14:textId="77777777" w:rsidR="00001630" w:rsidRPr="00001630" w:rsidRDefault="00001630" w:rsidP="00001630">
      <w:pPr>
        <w:pStyle w:val="Bibliography"/>
      </w:pPr>
      <w:r w:rsidRPr="00001630">
        <w:t xml:space="preserve">Allen, W. S. (1965). </w:t>
      </w:r>
      <w:r w:rsidRPr="00001630">
        <w:rPr>
          <w:i/>
          <w:iCs/>
        </w:rPr>
        <w:t>The Nazi seizure of power: The experience of a single German town, 1930-1935</w:t>
      </w:r>
      <w:r w:rsidRPr="00001630">
        <w:t>. Quadrangle Books.</w:t>
      </w:r>
    </w:p>
    <w:p w14:paraId="6540A859" w14:textId="77777777" w:rsidR="00001630" w:rsidRPr="00001630" w:rsidRDefault="00001630" w:rsidP="00001630">
      <w:pPr>
        <w:pStyle w:val="Bibliography"/>
      </w:pPr>
      <w:r w:rsidRPr="00001630">
        <w:t xml:space="preserve">Barber, B. (1996). </w:t>
      </w:r>
      <w:r w:rsidRPr="00001630">
        <w:rPr>
          <w:i/>
          <w:iCs/>
        </w:rPr>
        <w:t>Jihad vs. McWorld: How Globalism and Tribalism are Reshaping the World</w:t>
      </w:r>
      <w:r w:rsidRPr="00001630">
        <w:t>. Ballantine Books.</w:t>
      </w:r>
    </w:p>
    <w:p w14:paraId="7C874F05" w14:textId="77777777" w:rsidR="00001630" w:rsidRPr="00001630" w:rsidRDefault="00001630" w:rsidP="00001630">
      <w:pPr>
        <w:pStyle w:val="Bibliography"/>
      </w:pPr>
      <w:r w:rsidRPr="00001630">
        <w:t xml:space="preserve">BBC. (2012). </w:t>
      </w:r>
      <w:r w:rsidRPr="00001630">
        <w:rPr>
          <w:i/>
          <w:iCs/>
        </w:rPr>
        <w:t>Viewpoint: Manuel Castells on the rise of alternative economic cultures</w:t>
      </w:r>
      <w:r w:rsidRPr="00001630">
        <w:t>. https://www.bbc.com/news/business-20027044</w:t>
      </w:r>
    </w:p>
    <w:p w14:paraId="6DEF7A36" w14:textId="77777777" w:rsidR="00001630" w:rsidRPr="00001630" w:rsidRDefault="00001630" w:rsidP="00001630">
      <w:pPr>
        <w:pStyle w:val="Bibliography"/>
      </w:pPr>
      <w:r w:rsidRPr="00001630">
        <w:t xml:space="preserve">Bourdieu, P. (1986). The Forms of Capital. In J. G. Richardson (Ed.), </w:t>
      </w:r>
      <w:r w:rsidRPr="00001630">
        <w:rPr>
          <w:i/>
          <w:iCs/>
        </w:rPr>
        <w:t>Handbook of Theory and Research for the Sociology of Education</w:t>
      </w:r>
      <w:r w:rsidRPr="00001630">
        <w:t>. Greenwood Press.</w:t>
      </w:r>
    </w:p>
    <w:p w14:paraId="17304C27" w14:textId="77777777" w:rsidR="00001630" w:rsidRPr="00001630" w:rsidRDefault="00001630" w:rsidP="00001630">
      <w:pPr>
        <w:pStyle w:val="Bibliography"/>
      </w:pPr>
      <w:r w:rsidRPr="00001630">
        <w:t xml:space="preserve">Bourdieu, P., &amp; Wacquant, L. J. D. (1992). </w:t>
      </w:r>
      <w:r w:rsidRPr="00001630">
        <w:rPr>
          <w:i/>
          <w:iCs/>
        </w:rPr>
        <w:t>An Invitation to Reflexive Sociology</w:t>
      </w:r>
      <w:r w:rsidRPr="00001630">
        <w:t>. The Chicago University Press.</w:t>
      </w:r>
    </w:p>
    <w:p w14:paraId="32E62240" w14:textId="77777777" w:rsidR="00001630" w:rsidRPr="00001630" w:rsidRDefault="00001630" w:rsidP="00001630">
      <w:pPr>
        <w:pStyle w:val="Bibliography"/>
      </w:pPr>
      <w:r w:rsidRPr="00001630">
        <w:t xml:space="preserve">Chetty, R., Jackson, M. O., Kuchler, T., Stroebel, J., Hendren, N., Fluegge, R. B., Gong, S., Gonzalez, F., Grondin, A., Jacob, M., Johnston, D., Koenen, M., Laguna-Muggenburg, E., Mudekereza, F., Rutter, T., Thor, N., Townsend, W., Zhang, R., Bailey, M., … Wernerfelt, N. (2022a). Social capital I: measurement and associations with economic mobility. </w:t>
      </w:r>
      <w:r w:rsidRPr="00001630">
        <w:rPr>
          <w:i/>
          <w:iCs/>
        </w:rPr>
        <w:t>Nature</w:t>
      </w:r>
      <w:r w:rsidRPr="00001630">
        <w:t xml:space="preserve">, </w:t>
      </w:r>
      <w:r w:rsidRPr="00001630">
        <w:rPr>
          <w:i/>
          <w:iCs/>
        </w:rPr>
        <w:t>608</w:t>
      </w:r>
      <w:r w:rsidRPr="00001630">
        <w:t>(7921), 108–121. https://doi.org/10.1038/s41586-022-04996-4</w:t>
      </w:r>
    </w:p>
    <w:p w14:paraId="41BCBFED" w14:textId="77777777" w:rsidR="00001630" w:rsidRPr="00001630" w:rsidRDefault="00001630" w:rsidP="00001630">
      <w:pPr>
        <w:pStyle w:val="Bibliography"/>
      </w:pPr>
      <w:r w:rsidRPr="00001630">
        <w:t xml:space="preserve">Chetty, R., Jackson, M. O., Kuchler, T., Stroebel, J., Hendren, N., Fluegge, R. B., Gong, S., Gonzalez, F., Grondin, A., Jacob, M., Johnston, D., Koenen, M., Laguna-Muggenburg, E., Mudekereza, F., Rutter, T., Thor, N., Townsend, W., Zhang, R., Bailey, M., … Wernerfelt, N. (2022b). Social capital II: determinants of economic </w:t>
      </w:r>
      <w:r w:rsidRPr="00001630">
        <w:lastRenderedPageBreak/>
        <w:t xml:space="preserve">connectedness. </w:t>
      </w:r>
      <w:r w:rsidRPr="00001630">
        <w:rPr>
          <w:i/>
          <w:iCs/>
        </w:rPr>
        <w:t>Nature</w:t>
      </w:r>
      <w:r w:rsidRPr="00001630">
        <w:t xml:space="preserve">, </w:t>
      </w:r>
      <w:r w:rsidRPr="00001630">
        <w:rPr>
          <w:i/>
          <w:iCs/>
        </w:rPr>
        <w:t>608</w:t>
      </w:r>
      <w:r w:rsidRPr="00001630">
        <w:t>(7921), 122–134. https://doi.org/10.1038/s41586-022-04997-3</w:t>
      </w:r>
    </w:p>
    <w:p w14:paraId="011BB64D" w14:textId="77777777" w:rsidR="00001630" w:rsidRPr="00001630" w:rsidRDefault="00001630" w:rsidP="00001630">
      <w:pPr>
        <w:pStyle w:val="Bibliography"/>
      </w:pPr>
      <w:r w:rsidRPr="00001630">
        <w:t xml:space="preserve">Childers, T. (1984). Who, Indeed, Did Vote for Hitler? </w:t>
      </w:r>
      <w:r w:rsidRPr="00001630">
        <w:rPr>
          <w:i/>
          <w:iCs/>
        </w:rPr>
        <w:t>Central European History</w:t>
      </w:r>
      <w:r w:rsidRPr="00001630">
        <w:t xml:space="preserve">, </w:t>
      </w:r>
      <w:r w:rsidRPr="00001630">
        <w:rPr>
          <w:i/>
          <w:iCs/>
        </w:rPr>
        <w:t>17</w:t>
      </w:r>
      <w:r w:rsidRPr="00001630">
        <w:t>(1), 45–53. JSTOR.</w:t>
      </w:r>
    </w:p>
    <w:p w14:paraId="1F2D5B3A" w14:textId="77777777" w:rsidR="00001630" w:rsidRPr="00001630" w:rsidRDefault="00001630" w:rsidP="00001630">
      <w:pPr>
        <w:pStyle w:val="Bibliography"/>
      </w:pPr>
      <w:r w:rsidRPr="00001630">
        <w:t xml:space="preserve">Claridge, T. (2018). </w:t>
      </w:r>
      <w:r w:rsidRPr="00001630">
        <w:rPr>
          <w:i/>
          <w:iCs/>
        </w:rPr>
        <w:t>Functions of social capital—Bonding, bridging, linking</w:t>
      </w:r>
      <w:r w:rsidRPr="00001630">
        <w:t>. Social Capital Research.</w:t>
      </w:r>
    </w:p>
    <w:p w14:paraId="2A117CD7" w14:textId="77777777" w:rsidR="00001630" w:rsidRPr="00001630" w:rsidRDefault="00001630" w:rsidP="00001630">
      <w:pPr>
        <w:pStyle w:val="Bibliography"/>
      </w:pPr>
      <w:r w:rsidRPr="00001630">
        <w:t xml:space="preserve">Coleman, J. S. (1988). Social Capital in the Creation of Human Capital. </w:t>
      </w:r>
      <w:r w:rsidRPr="00001630">
        <w:rPr>
          <w:i/>
          <w:iCs/>
        </w:rPr>
        <w:t>American Journal of Sociology</w:t>
      </w:r>
      <w:r w:rsidRPr="00001630">
        <w:t xml:space="preserve">, </w:t>
      </w:r>
      <w:r w:rsidRPr="00001630">
        <w:rPr>
          <w:i/>
          <w:iCs/>
        </w:rPr>
        <w:t>94</w:t>
      </w:r>
      <w:r w:rsidRPr="00001630">
        <w:t>, S95–S120. JSTOR.</w:t>
      </w:r>
    </w:p>
    <w:p w14:paraId="7BEF0EFE" w14:textId="77777777" w:rsidR="00001630" w:rsidRPr="00001630" w:rsidRDefault="00001630" w:rsidP="00001630">
      <w:pPr>
        <w:pStyle w:val="Bibliography"/>
      </w:pPr>
      <w:r w:rsidRPr="00001630">
        <w:t xml:space="preserve">Cramer, K. J. (2012). Putting Inequality in Its Place: Rural Consciousness and the Power of Perspective. </w:t>
      </w:r>
      <w:r w:rsidRPr="00001630">
        <w:rPr>
          <w:i/>
          <w:iCs/>
        </w:rPr>
        <w:t>American Political Science Review</w:t>
      </w:r>
      <w:r w:rsidRPr="00001630">
        <w:t xml:space="preserve">, </w:t>
      </w:r>
      <w:r w:rsidRPr="00001630">
        <w:rPr>
          <w:i/>
          <w:iCs/>
        </w:rPr>
        <w:t>106</w:t>
      </w:r>
      <w:r w:rsidRPr="00001630">
        <w:t>(3), 517–532. Cambridge Core. https://doi.org/10.1017/S0003055412000305</w:t>
      </w:r>
    </w:p>
    <w:p w14:paraId="1D1F2864" w14:textId="77777777" w:rsidR="00001630" w:rsidRPr="00001630" w:rsidRDefault="00001630" w:rsidP="00001630">
      <w:pPr>
        <w:pStyle w:val="Bibliography"/>
      </w:pPr>
      <w:r w:rsidRPr="00001630">
        <w:t xml:space="preserve">Cramer, K. J. (2016). </w:t>
      </w:r>
      <w:r w:rsidRPr="00001630">
        <w:rPr>
          <w:i/>
          <w:iCs/>
        </w:rPr>
        <w:t>The Politics of Resentment. Rural Consciousness in Wisconsin and the Rise of Scott Walker</w:t>
      </w:r>
      <w:r w:rsidRPr="00001630">
        <w:t>. The Chicago University Press.</w:t>
      </w:r>
    </w:p>
    <w:p w14:paraId="4F5D34A8" w14:textId="77777777" w:rsidR="00001630" w:rsidRPr="00001630" w:rsidRDefault="00001630" w:rsidP="00001630">
      <w:pPr>
        <w:pStyle w:val="Bibliography"/>
      </w:pPr>
      <w:r w:rsidRPr="00001630">
        <w:t xml:space="preserve">Diemer, A., Iammarino, S., Rodríguez-Pose, A., &amp; Storper, M. (2022). The Regional Development Trap in Europe. </w:t>
      </w:r>
      <w:r w:rsidRPr="00001630">
        <w:rPr>
          <w:i/>
          <w:iCs/>
        </w:rPr>
        <w:t>Economic Geography</w:t>
      </w:r>
      <w:r w:rsidRPr="00001630">
        <w:t>, 1–23. https://doi.org/10.1080/00130095.2022.2080655</w:t>
      </w:r>
    </w:p>
    <w:p w14:paraId="45B9F0F0" w14:textId="77777777" w:rsidR="00001630" w:rsidRPr="00001630" w:rsidRDefault="00001630" w:rsidP="00001630">
      <w:pPr>
        <w:pStyle w:val="Bibliography"/>
      </w:pPr>
      <w:r w:rsidRPr="00001630">
        <w:rPr>
          <w:lang w:val="es-ES"/>
        </w:rPr>
        <w:t xml:space="preserve">Dijkstra, L., Poelman, H., &amp; Rodríguez-Pose, A. (2020). </w:t>
      </w:r>
      <w:r w:rsidRPr="00001630">
        <w:t xml:space="preserve">The geography of EU discontent. </w:t>
      </w:r>
      <w:r w:rsidRPr="00001630">
        <w:rPr>
          <w:i/>
          <w:iCs/>
        </w:rPr>
        <w:t>Regional Studies</w:t>
      </w:r>
      <w:r w:rsidRPr="00001630">
        <w:t xml:space="preserve">, </w:t>
      </w:r>
      <w:r w:rsidRPr="00001630">
        <w:rPr>
          <w:i/>
          <w:iCs/>
        </w:rPr>
        <w:t>54</w:t>
      </w:r>
      <w:r w:rsidRPr="00001630">
        <w:t>(6), 737–753. https://doi.org/10.1080/00343404.2019.1654603</w:t>
      </w:r>
    </w:p>
    <w:p w14:paraId="095D1436" w14:textId="77777777" w:rsidR="00001630" w:rsidRPr="00001630" w:rsidRDefault="00001630" w:rsidP="00001630">
      <w:pPr>
        <w:pStyle w:val="Bibliography"/>
      </w:pPr>
      <w:r w:rsidRPr="00001630">
        <w:t xml:space="preserve">Essletzbichler, J., &amp; Forcher, J. (2022). “Red Vienna” and the rise of the populist right. </w:t>
      </w:r>
      <w:r w:rsidRPr="00001630">
        <w:rPr>
          <w:i/>
          <w:iCs/>
        </w:rPr>
        <w:t>European Urban and Regional Studies</w:t>
      </w:r>
      <w:r w:rsidRPr="00001630">
        <w:t xml:space="preserve">, </w:t>
      </w:r>
      <w:r w:rsidRPr="00001630">
        <w:rPr>
          <w:i/>
          <w:iCs/>
        </w:rPr>
        <w:t>29</w:t>
      </w:r>
      <w:r w:rsidRPr="00001630">
        <w:t>(1), 126–141. https://doi.org/10.1177/09697764211031622</w:t>
      </w:r>
    </w:p>
    <w:p w14:paraId="52DD1A1B" w14:textId="77777777" w:rsidR="00001630" w:rsidRPr="00001630" w:rsidRDefault="00001630" w:rsidP="00001630">
      <w:pPr>
        <w:pStyle w:val="Bibliography"/>
      </w:pPr>
      <w:r w:rsidRPr="00001630">
        <w:t xml:space="preserve">Faggian, A., Modica, M., Modrego, F., &amp; Urso, G. (2021). One country, two populist parties: Voting patterns of the 2018 Italian elections and their determinants. </w:t>
      </w:r>
      <w:r w:rsidRPr="00001630">
        <w:rPr>
          <w:i/>
          <w:iCs/>
        </w:rPr>
        <w:t>Regional Science Policy &amp; Practice</w:t>
      </w:r>
      <w:r w:rsidRPr="00001630">
        <w:t xml:space="preserve">, </w:t>
      </w:r>
      <w:r w:rsidRPr="00001630">
        <w:rPr>
          <w:i/>
          <w:iCs/>
        </w:rPr>
        <w:t>13</w:t>
      </w:r>
      <w:r w:rsidRPr="00001630">
        <w:t>(2), 397–413. https://doi.org/10.1111/rsp3.12391</w:t>
      </w:r>
    </w:p>
    <w:p w14:paraId="073F6A62" w14:textId="77777777" w:rsidR="00001630" w:rsidRPr="00001630" w:rsidRDefault="00001630" w:rsidP="00001630">
      <w:pPr>
        <w:pStyle w:val="Bibliography"/>
      </w:pPr>
      <w:r w:rsidRPr="00001630">
        <w:lastRenderedPageBreak/>
        <w:t xml:space="preserve">Fierro, P., Aravena-Gonzalez, I., Aroca, P., &amp; Rowe, F. (2024). Geographies of discontent: Measuring and understanding the feeling of abandonment in the Chilean region of Valparaiso (2019–2021). </w:t>
      </w:r>
      <w:r w:rsidRPr="00001630">
        <w:rPr>
          <w:i/>
          <w:iCs/>
        </w:rPr>
        <w:t>Cambridge Journal of Regions, Economy and Society</w:t>
      </w:r>
      <w:r w:rsidRPr="00001630">
        <w:t>, rsae004. https://doi.org/10.1093/cjres/rsae004</w:t>
      </w:r>
    </w:p>
    <w:p w14:paraId="26E0ECA6" w14:textId="77777777" w:rsidR="00001630" w:rsidRPr="00001630" w:rsidRDefault="00001630" w:rsidP="00001630">
      <w:pPr>
        <w:pStyle w:val="Bibliography"/>
      </w:pPr>
      <w:r w:rsidRPr="00785B61">
        <w:rPr>
          <w:lang w:val="es-ES"/>
        </w:rPr>
        <w:t xml:space="preserve">Fierro, P., Rivera, S., &amp; </w:t>
      </w:r>
      <w:proofErr w:type="spellStart"/>
      <w:r w:rsidRPr="00785B61">
        <w:rPr>
          <w:lang w:val="es-ES"/>
        </w:rPr>
        <w:t>Brieba</w:t>
      </w:r>
      <w:proofErr w:type="spellEnd"/>
      <w:r w:rsidRPr="00785B61">
        <w:rPr>
          <w:lang w:val="es-ES"/>
        </w:rPr>
        <w:t xml:space="preserve">, D. (2024). </w:t>
      </w:r>
      <w:r w:rsidRPr="00001630">
        <w:t xml:space="preserve">Marginalisation and Engagement: Exploring Political Knowledge and Self-Competence Beliefs in Neglected Areas. </w:t>
      </w:r>
      <w:r w:rsidRPr="00001630">
        <w:rPr>
          <w:i/>
          <w:iCs/>
        </w:rPr>
        <w:t>SocArXiv Papers</w:t>
      </w:r>
      <w:r w:rsidRPr="00001630">
        <w:t>. https://doi.org/10.31235/osf.io/54tg7</w:t>
      </w:r>
    </w:p>
    <w:p w14:paraId="1DE354E1" w14:textId="77777777" w:rsidR="00001630" w:rsidRPr="00001630" w:rsidRDefault="00001630" w:rsidP="00001630">
      <w:pPr>
        <w:pStyle w:val="Bibliography"/>
      </w:pPr>
      <w:r w:rsidRPr="00001630">
        <w:t xml:space="preserve">Fitzgerald, J., &amp; Lawrence, D. (2011). Local cohesion and radical right support: The case of the Swiss People’s Party. </w:t>
      </w:r>
      <w:r w:rsidRPr="00001630">
        <w:rPr>
          <w:i/>
          <w:iCs/>
        </w:rPr>
        <w:t>Electoral Studies</w:t>
      </w:r>
      <w:r w:rsidRPr="00001630">
        <w:t xml:space="preserve">, </w:t>
      </w:r>
      <w:r w:rsidRPr="00001630">
        <w:rPr>
          <w:i/>
          <w:iCs/>
        </w:rPr>
        <w:t>30</w:t>
      </w:r>
      <w:r w:rsidRPr="00001630">
        <w:t>(4), 834–847. https://doi.org/10.1016/j.electstud.2011.08.004</w:t>
      </w:r>
    </w:p>
    <w:p w14:paraId="353BF489" w14:textId="77777777" w:rsidR="00001630" w:rsidRPr="00001630" w:rsidRDefault="00001630" w:rsidP="00001630">
      <w:pPr>
        <w:pStyle w:val="Bibliography"/>
      </w:pPr>
      <w:r w:rsidRPr="00001630">
        <w:t xml:space="preserve">Garretsen, H., Stoker, J. I., Soudis, D., Martin, R. L., &amp; Rentfrow, P. J. (2018). Brexit and the relevance of regional personality traits: More psychological Openness could have swung the regional vote. </w:t>
      </w:r>
      <w:r w:rsidRPr="00001630">
        <w:rPr>
          <w:i/>
          <w:iCs/>
        </w:rPr>
        <w:t>Cambridge Journal of Regions, Economy and Society</w:t>
      </w:r>
      <w:r w:rsidRPr="00001630">
        <w:t xml:space="preserve">, </w:t>
      </w:r>
      <w:r w:rsidRPr="00001630">
        <w:rPr>
          <w:i/>
          <w:iCs/>
        </w:rPr>
        <w:t>11</w:t>
      </w:r>
      <w:r w:rsidRPr="00001630">
        <w:t>(1), 165–175. https://doi.org/10.1093/cjres/rsx031</w:t>
      </w:r>
    </w:p>
    <w:p w14:paraId="5820F978" w14:textId="77777777" w:rsidR="00001630" w:rsidRPr="00001630" w:rsidRDefault="00001630" w:rsidP="00001630">
      <w:pPr>
        <w:pStyle w:val="Bibliography"/>
      </w:pPr>
      <w:r w:rsidRPr="00001630">
        <w:t xml:space="preserve">Gelman, A. (2008). Scaling regression inputs by dividing by two standard deviations. </w:t>
      </w:r>
      <w:r w:rsidRPr="00001630">
        <w:rPr>
          <w:i/>
          <w:iCs/>
        </w:rPr>
        <w:t>Statist. Med.</w:t>
      </w:r>
      <w:r w:rsidRPr="00001630">
        <w:t xml:space="preserve">, </w:t>
      </w:r>
      <w:r w:rsidRPr="00001630">
        <w:rPr>
          <w:i/>
          <w:iCs/>
        </w:rPr>
        <w:t>27</w:t>
      </w:r>
      <w:r w:rsidRPr="00001630">
        <w:t>, 2865–2873. https://doi.org/10.1002/sim.3107</w:t>
      </w:r>
    </w:p>
    <w:p w14:paraId="040F584C" w14:textId="77777777" w:rsidR="00001630" w:rsidRPr="00001630" w:rsidRDefault="00001630" w:rsidP="00001630">
      <w:pPr>
        <w:pStyle w:val="Bibliography"/>
      </w:pPr>
      <w:r w:rsidRPr="00001630">
        <w:t xml:space="preserve">Gittell, R. J., &amp; Vidal, A. (1998). </w:t>
      </w:r>
      <w:r w:rsidRPr="00001630">
        <w:rPr>
          <w:i/>
          <w:iCs/>
        </w:rPr>
        <w:t>Community organizing: Building social capital as a development strategy.</w:t>
      </w:r>
      <w:r w:rsidRPr="00001630">
        <w:t xml:space="preserve"> (pp. x, 196). Sage Publications, Inc.</w:t>
      </w:r>
    </w:p>
    <w:p w14:paraId="5BBB1E12" w14:textId="77777777" w:rsidR="00001630" w:rsidRPr="00001630" w:rsidRDefault="00001630" w:rsidP="00001630">
      <w:pPr>
        <w:pStyle w:val="Bibliography"/>
      </w:pPr>
      <w:r w:rsidRPr="00001630">
        <w:t xml:space="preserve">Goodwin, M. J., &amp; Heath, O. (2016). The 2016 Referendum, Brexit and the Left Behind: An Aggregate-level Analysis of the Result. </w:t>
      </w:r>
      <w:r w:rsidRPr="00001630">
        <w:rPr>
          <w:i/>
          <w:iCs/>
        </w:rPr>
        <w:t>The Political Quarterly</w:t>
      </w:r>
      <w:r w:rsidRPr="00001630">
        <w:t xml:space="preserve">, </w:t>
      </w:r>
      <w:r w:rsidRPr="00001630">
        <w:rPr>
          <w:i/>
          <w:iCs/>
        </w:rPr>
        <w:t>87</w:t>
      </w:r>
      <w:r w:rsidRPr="00001630">
        <w:t>(3), 323–332. https://doi.org/10.1111/1467-923X.12285</w:t>
      </w:r>
    </w:p>
    <w:p w14:paraId="347D76CD" w14:textId="77777777" w:rsidR="00001630" w:rsidRPr="00001630" w:rsidRDefault="00001630" w:rsidP="00001630">
      <w:pPr>
        <w:pStyle w:val="Bibliography"/>
      </w:pPr>
      <w:r w:rsidRPr="00001630">
        <w:t xml:space="preserve">Gordon, I. R. (2018). In what sense left behind by globalisation? Looking for a less reductionist geography of the populist surge in Europe. </w:t>
      </w:r>
      <w:r w:rsidRPr="00001630">
        <w:rPr>
          <w:i/>
          <w:iCs/>
        </w:rPr>
        <w:t>Cambridge Journal of Regions, Economy and Society</w:t>
      </w:r>
      <w:r w:rsidRPr="00001630">
        <w:t xml:space="preserve">, </w:t>
      </w:r>
      <w:r w:rsidRPr="00001630">
        <w:rPr>
          <w:i/>
          <w:iCs/>
        </w:rPr>
        <w:t>11</w:t>
      </w:r>
      <w:r w:rsidRPr="00001630">
        <w:t>(1), 95–113. https://doi.org/10.1093/cjres/rsx028</w:t>
      </w:r>
    </w:p>
    <w:p w14:paraId="4C435D48" w14:textId="77777777" w:rsidR="00001630" w:rsidRPr="00001630" w:rsidRDefault="00001630" w:rsidP="00001630">
      <w:pPr>
        <w:pStyle w:val="Bibliography"/>
      </w:pPr>
      <w:r w:rsidRPr="00001630">
        <w:lastRenderedPageBreak/>
        <w:t xml:space="preserve">Granovetter, M. S. (1973). The Strength of Weak Ties. </w:t>
      </w:r>
      <w:r w:rsidRPr="00001630">
        <w:rPr>
          <w:i/>
          <w:iCs/>
        </w:rPr>
        <w:t>American Journal of Sociology</w:t>
      </w:r>
      <w:r w:rsidRPr="00001630">
        <w:t xml:space="preserve">, </w:t>
      </w:r>
      <w:r w:rsidRPr="00001630">
        <w:rPr>
          <w:i/>
          <w:iCs/>
        </w:rPr>
        <w:t>78</w:t>
      </w:r>
      <w:r w:rsidRPr="00001630">
        <w:t>(6), 1360–1380. JSTOR.</w:t>
      </w:r>
    </w:p>
    <w:p w14:paraId="4F5E5F95" w14:textId="77777777" w:rsidR="00001630" w:rsidRPr="00001630" w:rsidRDefault="00001630" w:rsidP="00001630">
      <w:pPr>
        <w:pStyle w:val="Bibliography"/>
      </w:pPr>
      <w:r w:rsidRPr="00001630">
        <w:t xml:space="preserve">Iyengar, S., &amp; Westwood, S. J. (2015). Fear and Loathing across Party Lines: New Evidence on Group Polarization. </w:t>
      </w:r>
      <w:r w:rsidRPr="00001630">
        <w:rPr>
          <w:i/>
          <w:iCs/>
        </w:rPr>
        <w:t>American Journal of Political Science</w:t>
      </w:r>
      <w:r w:rsidRPr="00001630">
        <w:t xml:space="preserve">, </w:t>
      </w:r>
      <w:r w:rsidRPr="00001630">
        <w:rPr>
          <w:i/>
          <w:iCs/>
        </w:rPr>
        <w:t>59</w:t>
      </w:r>
      <w:r w:rsidRPr="00001630">
        <w:t>(3), 690–707. JSTOR.</w:t>
      </w:r>
    </w:p>
    <w:p w14:paraId="7285BB75" w14:textId="77777777" w:rsidR="00001630" w:rsidRPr="00001630" w:rsidRDefault="00001630" w:rsidP="00001630">
      <w:pPr>
        <w:pStyle w:val="Bibliography"/>
      </w:pPr>
      <w:r w:rsidRPr="00001630">
        <w:t xml:space="preserve">Jennings, W., &amp; Stoker, G. (2019). The Divergent Dynamics of Cities and Towns: Geographical Polarisation and Brexit. </w:t>
      </w:r>
      <w:r w:rsidRPr="00001630">
        <w:rPr>
          <w:i/>
          <w:iCs/>
        </w:rPr>
        <w:t>The Political Quarterly</w:t>
      </w:r>
      <w:r w:rsidRPr="00001630">
        <w:t xml:space="preserve">, </w:t>
      </w:r>
      <w:r w:rsidRPr="00001630">
        <w:rPr>
          <w:i/>
          <w:iCs/>
        </w:rPr>
        <w:t>90</w:t>
      </w:r>
      <w:r w:rsidRPr="00001630">
        <w:t>(S2), 155–166. https://doi.org/10.1111/1467-923X.12612</w:t>
      </w:r>
    </w:p>
    <w:p w14:paraId="0F7559AA" w14:textId="77777777" w:rsidR="00001630" w:rsidRPr="00001630" w:rsidRDefault="00001630" w:rsidP="00001630">
      <w:pPr>
        <w:pStyle w:val="Bibliography"/>
      </w:pPr>
      <w:r w:rsidRPr="00001630">
        <w:t xml:space="preserve">Kadushin, C. (2012). </w:t>
      </w:r>
      <w:r w:rsidRPr="00001630">
        <w:rPr>
          <w:i/>
          <w:iCs/>
        </w:rPr>
        <w:t>Understanding Social Networks. Theories, Concepts, and Findings</w:t>
      </w:r>
      <w:r w:rsidRPr="00001630">
        <w:t>. Oxford University Press.</w:t>
      </w:r>
    </w:p>
    <w:p w14:paraId="23FD804A" w14:textId="77777777" w:rsidR="00001630" w:rsidRPr="00001630" w:rsidRDefault="00001630" w:rsidP="00001630">
      <w:pPr>
        <w:pStyle w:val="Bibliography"/>
      </w:pPr>
      <w:r w:rsidRPr="00001630">
        <w:t xml:space="preserve">Koeppen, L., Ballas, D., Edzes, A., &amp; Koster, S. (2021). Places that don’t matter or people that don’t matter? A multilevel modelling approach to the analysis of the geographies of discontent. </w:t>
      </w:r>
      <w:r w:rsidRPr="00001630">
        <w:rPr>
          <w:i/>
          <w:iCs/>
        </w:rPr>
        <w:t>Regional Science Policy &amp; Practice</w:t>
      </w:r>
      <w:r w:rsidRPr="00001630">
        <w:t xml:space="preserve">, </w:t>
      </w:r>
      <w:r w:rsidRPr="00001630">
        <w:rPr>
          <w:i/>
          <w:iCs/>
        </w:rPr>
        <w:t>13</w:t>
      </w:r>
      <w:r w:rsidRPr="00001630">
        <w:t>(2), 221–245. https://doi.org/10.1111/rsp3.12384</w:t>
      </w:r>
    </w:p>
    <w:p w14:paraId="4F2F4CD5" w14:textId="77777777" w:rsidR="00001630" w:rsidRPr="00001630" w:rsidRDefault="00001630" w:rsidP="00001630">
      <w:pPr>
        <w:pStyle w:val="Bibliography"/>
      </w:pPr>
      <w:r w:rsidRPr="00001630">
        <w:t xml:space="preserve">Lenzi, C., &amp; Perucca, G. (2021). People or Places that Don’t Matter? Individual and Contextual Determinants of the Geography of Discontent. </w:t>
      </w:r>
      <w:r w:rsidRPr="00001630">
        <w:rPr>
          <w:i/>
          <w:iCs/>
        </w:rPr>
        <w:t>Economic Geography</w:t>
      </w:r>
      <w:r w:rsidRPr="00001630">
        <w:t xml:space="preserve">, </w:t>
      </w:r>
      <w:r w:rsidRPr="00001630">
        <w:rPr>
          <w:i/>
          <w:iCs/>
        </w:rPr>
        <w:t>97</w:t>
      </w:r>
      <w:r w:rsidRPr="00001630">
        <w:t>(5), 415–445. https://doi.org/10.1080/00130095.2021.1973419</w:t>
      </w:r>
    </w:p>
    <w:p w14:paraId="64A358D3" w14:textId="77777777" w:rsidR="00001630" w:rsidRPr="00001630" w:rsidRDefault="00001630" w:rsidP="00001630">
      <w:pPr>
        <w:pStyle w:val="Bibliography"/>
      </w:pPr>
      <w:r w:rsidRPr="00001630">
        <w:t xml:space="preserve">Lin, N. (2008). A network theory of social capital. In D. Castiglione, J. W. van Deth, &amp; G. Wolleb (Eds.), </w:t>
      </w:r>
      <w:r w:rsidRPr="00001630">
        <w:rPr>
          <w:i/>
          <w:iCs/>
        </w:rPr>
        <w:t>The Handbook of Social Capital</w:t>
      </w:r>
      <w:r w:rsidRPr="00001630">
        <w:t>. Oxford University Press.</w:t>
      </w:r>
    </w:p>
    <w:p w14:paraId="6993817F" w14:textId="77777777" w:rsidR="00001630" w:rsidRPr="00001630" w:rsidRDefault="00001630" w:rsidP="00001630">
      <w:pPr>
        <w:pStyle w:val="Bibliography"/>
      </w:pPr>
      <w:r w:rsidRPr="00001630">
        <w:t xml:space="preserve">McNeil, A., Luca, D., &amp; Lee, N. (2023). The long shadow of local decline: Birthplace economic adversity and long-term individual outcomes in the UK. </w:t>
      </w:r>
      <w:r w:rsidRPr="00001630">
        <w:rPr>
          <w:i/>
          <w:iCs/>
        </w:rPr>
        <w:t>Journal of Urban Economics</w:t>
      </w:r>
      <w:r w:rsidRPr="00001630">
        <w:t xml:space="preserve">, </w:t>
      </w:r>
      <w:r w:rsidRPr="00001630">
        <w:rPr>
          <w:i/>
          <w:iCs/>
        </w:rPr>
        <w:t>136</w:t>
      </w:r>
      <w:r w:rsidRPr="00001630">
        <w:t>, 103571. https://doi.org/10.1016/j.jue.2023.103571</w:t>
      </w:r>
    </w:p>
    <w:p w14:paraId="5ADBE616" w14:textId="77777777" w:rsidR="00001630" w:rsidRPr="00001630" w:rsidRDefault="00001630" w:rsidP="00001630">
      <w:pPr>
        <w:pStyle w:val="Bibliography"/>
      </w:pPr>
      <w:r w:rsidRPr="00001630">
        <w:t xml:space="preserve">McPherson, M., Smith-Lovin, L., &amp; Cook, J. M. (2001). Birds of a feather: Homophily in social networks. In </w:t>
      </w:r>
      <w:r w:rsidRPr="00001630">
        <w:rPr>
          <w:i/>
          <w:iCs/>
        </w:rPr>
        <w:t>Annual Review of Sociology</w:t>
      </w:r>
      <w:r w:rsidRPr="00001630">
        <w:t xml:space="preserve"> (Vol. 27, Issue Volume 27, 2001, pp. 415–444). Annual Reviews. https://doi.org/10.1146/annurev.soc.27.1.415</w:t>
      </w:r>
    </w:p>
    <w:p w14:paraId="4116CAFC" w14:textId="77777777" w:rsidR="00001630" w:rsidRPr="00001630" w:rsidRDefault="00001630" w:rsidP="00001630">
      <w:pPr>
        <w:pStyle w:val="Bibliography"/>
      </w:pPr>
      <w:r w:rsidRPr="00001630">
        <w:lastRenderedPageBreak/>
        <w:t xml:space="preserve">McQuarrie, M. (2017). The revolt of the Rust Belt: Place and politics in the age of anger. </w:t>
      </w:r>
      <w:r w:rsidRPr="00001630">
        <w:rPr>
          <w:i/>
          <w:iCs/>
        </w:rPr>
        <w:t>The British Journal of Sociology</w:t>
      </w:r>
      <w:r w:rsidRPr="00001630">
        <w:t xml:space="preserve">, </w:t>
      </w:r>
      <w:r w:rsidRPr="00001630">
        <w:rPr>
          <w:i/>
          <w:iCs/>
        </w:rPr>
        <w:t>68</w:t>
      </w:r>
      <w:r w:rsidRPr="00001630">
        <w:t>(S1), S120–S152. https://doi.org/10.1111/1468-4446.12328</w:t>
      </w:r>
    </w:p>
    <w:p w14:paraId="2275FC17" w14:textId="77777777" w:rsidR="00001630" w:rsidRPr="00001630" w:rsidRDefault="00001630" w:rsidP="00001630">
      <w:pPr>
        <w:pStyle w:val="Bibliography"/>
      </w:pPr>
      <w:proofErr w:type="spellStart"/>
      <w:r w:rsidRPr="00785B61">
        <w:rPr>
          <w:lang w:val="es-ES"/>
        </w:rPr>
        <w:t>Muringani</w:t>
      </w:r>
      <w:proofErr w:type="spellEnd"/>
      <w:r w:rsidRPr="00785B61">
        <w:rPr>
          <w:lang w:val="es-ES"/>
        </w:rPr>
        <w:t xml:space="preserve">, J., </w:t>
      </w:r>
      <w:proofErr w:type="spellStart"/>
      <w:r w:rsidRPr="00785B61">
        <w:rPr>
          <w:lang w:val="es-ES"/>
        </w:rPr>
        <w:t>Fitjar</w:t>
      </w:r>
      <w:proofErr w:type="spellEnd"/>
      <w:r w:rsidRPr="00785B61">
        <w:rPr>
          <w:lang w:val="es-ES"/>
        </w:rPr>
        <w:t xml:space="preserve">, R. D., &amp; Rodríguez-Pose, A. (2021). </w:t>
      </w:r>
      <w:r w:rsidRPr="00001630">
        <w:t xml:space="preserve">Social capital and economic growth in the regions of Europe. </w:t>
      </w:r>
      <w:r w:rsidRPr="00001630">
        <w:rPr>
          <w:i/>
          <w:iCs/>
        </w:rPr>
        <w:t>Environment and Planning A: Economy and Space</w:t>
      </w:r>
      <w:r w:rsidRPr="00001630">
        <w:t xml:space="preserve">, </w:t>
      </w:r>
      <w:r w:rsidRPr="00001630">
        <w:rPr>
          <w:i/>
          <w:iCs/>
        </w:rPr>
        <w:t>53</w:t>
      </w:r>
      <w:r w:rsidRPr="00001630">
        <w:t>(6), 1412–1434. https://doi.org/10.1177/0308518X211000059</w:t>
      </w:r>
    </w:p>
    <w:p w14:paraId="2354D054" w14:textId="77777777" w:rsidR="00001630" w:rsidRPr="00001630" w:rsidRDefault="00001630" w:rsidP="00001630">
      <w:pPr>
        <w:pStyle w:val="Bibliography"/>
      </w:pPr>
      <w:r w:rsidRPr="00001630">
        <w:t xml:space="preserve">Norris, P., &amp; Inglehart, R. (2019). </w:t>
      </w:r>
      <w:r w:rsidRPr="00001630">
        <w:rPr>
          <w:i/>
          <w:iCs/>
        </w:rPr>
        <w:t>Cultural Backlash: Trump, Brexit, and Authoritarian Populism</w:t>
      </w:r>
      <w:r w:rsidRPr="00001630">
        <w:t>. Cambridge University Press; Cambridge Core. https://doi.org/10.1017/9781108595841</w:t>
      </w:r>
    </w:p>
    <w:p w14:paraId="07C8F56B" w14:textId="77777777" w:rsidR="00001630" w:rsidRPr="00001630" w:rsidRDefault="00001630" w:rsidP="00001630">
      <w:pPr>
        <w:pStyle w:val="Bibliography"/>
      </w:pPr>
      <w:r w:rsidRPr="00001630">
        <w:t xml:space="preserve">Portes, A. (1998). Social Capital: Its Origins and Applications in Modern Sociology. </w:t>
      </w:r>
      <w:r w:rsidRPr="00001630">
        <w:rPr>
          <w:i/>
          <w:iCs/>
        </w:rPr>
        <w:t>Annual Review of Sociology</w:t>
      </w:r>
      <w:r w:rsidRPr="00001630">
        <w:t xml:space="preserve">, </w:t>
      </w:r>
      <w:r w:rsidRPr="00001630">
        <w:rPr>
          <w:i/>
          <w:iCs/>
        </w:rPr>
        <w:t>24</w:t>
      </w:r>
      <w:r w:rsidRPr="00001630">
        <w:t>, 1–24.</w:t>
      </w:r>
    </w:p>
    <w:p w14:paraId="437BC79D" w14:textId="77777777" w:rsidR="00001630" w:rsidRPr="00001630" w:rsidRDefault="00001630" w:rsidP="00001630">
      <w:pPr>
        <w:pStyle w:val="Bibliography"/>
      </w:pPr>
      <w:r w:rsidRPr="00001630">
        <w:t xml:space="preserve">Putnam, R. D. (1993). </w:t>
      </w:r>
      <w:r w:rsidRPr="00001630">
        <w:rPr>
          <w:i/>
          <w:iCs/>
        </w:rPr>
        <w:t>Making democracy work: Civic traditions in modern Italy</w:t>
      </w:r>
      <w:r w:rsidRPr="00001630">
        <w:t>. Princeton University Press.</w:t>
      </w:r>
    </w:p>
    <w:p w14:paraId="7EA59F48" w14:textId="77777777" w:rsidR="00001630" w:rsidRPr="00001630" w:rsidRDefault="00001630" w:rsidP="00001630">
      <w:pPr>
        <w:pStyle w:val="Bibliography"/>
      </w:pPr>
      <w:r w:rsidRPr="00001630">
        <w:t xml:space="preserve">Putnam, R. D. (1995). Tuning In, Tuning Out: The Strange Disappearance of Social Capital in America. </w:t>
      </w:r>
      <w:r w:rsidRPr="00001630">
        <w:rPr>
          <w:i/>
          <w:iCs/>
        </w:rPr>
        <w:t>PS: Political Science and Politics</w:t>
      </w:r>
      <w:r w:rsidRPr="00001630">
        <w:t xml:space="preserve">, </w:t>
      </w:r>
      <w:r w:rsidRPr="00001630">
        <w:rPr>
          <w:i/>
          <w:iCs/>
        </w:rPr>
        <w:t>28</w:t>
      </w:r>
      <w:r w:rsidRPr="00001630">
        <w:t>(4), 664–683. https://doi.org/10.2307/420517</w:t>
      </w:r>
    </w:p>
    <w:p w14:paraId="32DC97C6" w14:textId="77777777" w:rsidR="00001630" w:rsidRPr="00001630" w:rsidRDefault="00001630" w:rsidP="00001630">
      <w:pPr>
        <w:pStyle w:val="Bibliography"/>
      </w:pPr>
      <w:r w:rsidRPr="00001630">
        <w:t xml:space="preserve">Putnam, R. D. (2000). </w:t>
      </w:r>
      <w:r w:rsidRPr="00001630">
        <w:rPr>
          <w:i/>
          <w:iCs/>
        </w:rPr>
        <w:t>Bowling Alone: The Collapse and Revival of American Community</w:t>
      </w:r>
      <w:r w:rsidRPr="00001630">
        <w:t>. Simon &amp; Schuster.</w:t>
      </w:r>
    </w:p>
    <w:p w14:paraId="53B7621E" w14:textId="77777777" w:rsidR="00001630" w:rsidRPr="00001630" w:rsidRDefault="00001630" w:rsidP="00001630">
      <w:pPr>
        <w:pStyle w:val="Bibliography"/>
      </w:pPr>
      <w:r w:rsidRPr="00001630">
        <w:t xml:space="preserve">Putnam, R. D. (2002). </w:t>
      </w:r>
      <w:r w:rsidRPr="00001630">
        <w:rPr>
          <w:i/>
          <w:iCs/>
        </w:rPr>
        <w:t>The Dynamics of Social Capital</w:t>
      </w:r>
      <w:r w:rsidRPr="00001630">
        <w:t>. Oxford University Press.</w:t>
      </w:r>
    </w:p>
    <w:p w14:paraId="3D3BF4E9" w14:textId="77777777" w:rsidR="00001630" w:rsidRPr="00001630" w:rsidRDefault="00001630" w:rsidP="00001630">
      <w:pPr>
        <w:pStyle w:val="Bibliography"/>
      </w:pPr>
      <w:r w:rsidRPr="00001630">
        <w:t xml:space="preserve">Putnam, R. D. (2007). E Pluribus Unum: Diversity and Community in the Twenty-first Century The 2006 Johan Skytte Prize Lecture. </w:t>
      </w:r>
      <w:r w:rsidRPr="00001630">
        <w:rPr>
          <w:i/>
          <w:iCs/>
        </w:rPr>
        <w:t>Scandinavian Political Studies</w:t>
      </w:r>
      <w:r w:rsidRPr="00001630">
        <w:t xml:space="preserve">, </w:t>
      </w:r>
      <w:r w:rsidRPr="00001630">
        <w:rPr>
          <w:i/>
          <w:iCs/>
        </w:rPr>
        <w:t>30</w:t>
      </w:r>
      <w:r w:rsidRPr="00001630">
        <w:t>(2), 137–174. https://doi.org/10.1111/j.1467-9477.2007.00176.x</w:t>
      </w:r>
    </w:p>
    <w:p w14:paraId="402F6A95" w14:textId="77777777" w:rsidR="00001630" w:rsidRPr="00001630" w:rsidRDefault="00001630" w:rsidP="00001630">
      <w:pPr>
        <w:pStyle w:val="Bibliography"/>
      </w:pPr>
      <w:r w:rsidRPr="00001630">
        <w:t xml:space="preserve">Rodríguez-Pose, A. (2018). The revenge of the places that don’t matter (and what to do about it). </w:t>
      </w:r>
      <w:r w:rsidRPr="00001630">
        <w:rPr>
          <w:i/>
          <w:iCs/>
        </w:rPr>
        <w:t>Cambridge Journal of Regions, Economy and Society</w:t>
      </w:r>
      <w:r w:rsidRPr="00001630">
        <w:t xml:space="preserve">, </w:t>
      </w:r>
      <w:r w:rsidRPr="00001630">
        <w:rPr>
          <w:i/>
          <w:iCs/>
        </w:rPr>
        <w:t>11</w:t>
      </w:r>
      <w:r w:rsidRPr="00001630">
        <w:t>(1), 189–209. https://doi.org/10.1093/cjres/rsx024</w:t>
      </w:r>
    </w:p>
    <w:p w14:paraId="7618AB18" w14:textId="77777777" w:rsidR="00001630" w:rsidRPr="00001630" w:rsidRDefault="00001630" w:rsidP="00001630">
      <w:pPr>
        <w:pStyle w:val="Bibliography"/>
      </w:pPr>
      <w:r w:rsidRPr="00001630">
        <w:lastRenderedPageBreak/>
        <w:t xml:space="preserve">Rodríguez-Pose, A. (2020). The Rise of Populism and the revenge of the Places That Don’t Matter. </w:t>
      </w:r>
      <w:r w:rsidRPr="00001630">
        <w:rPr>
          <w:i/>
          <w:iCs/>
        </w:rPr>
        <w:t>LSE Public Policy Review</w:t>
      </w:r>
      <w:r w:rsidRPr="00001630">
        <w:t xml:space="preserve">, </w:t>
      </w:r>
      <w:r w:rsidRPr="00001630">
        <w:rPr>
          <w:i/>
          <w:iCs/>
        </w:rPr>
        <w:t>1</w:t>
      </w:r>
      <w:r w:rsidRPr="00001630">
        <w:t>(1). https://doi.org/10.31389/lseppr.4</w:t>
      </w:r>
    </w:p>
    <w:p w14:paraId="2B68B72C" w14:textId="77777777" w:rsidR="00001630" w:rsidRPr="00001630" w:rsidRDefault="00001630" w:rsidP="00001630">
      <w:pPr>
        <w:pStyle w:val="Bibliography"/>
      </w:pPr>
      <w:r w:rsidRPr="00001630">
        <w:t xml:space="preserve">Rodríguez-Pose, A., &amp; Bartalucci, F. (2023). The green transition and its potential territorial discontents. </w:t>
      </w:r>
      <w:r w:rsidRPr="00001630">
        <w:rPr>
          <w:i/>
          <w:iCs/>
        </w:rPr>
        <w:t>Cambridge Journal of Regions, Economy and Society</w:t>
      </w:r>
      <w:r w:rsidRPr="00001630">
        <w:t>, rsad039. https://doi.org/10.1093/cjres/rsad039</w:t>
      </w:r>
    </w:p>
    <w:p w14:paraId="6B47EBC6" w14:textId="77777777" w:rsidR="00001630" w:rsidRPr="00001630" w:rsidRDefault="00001630" w:rsidP="00001630">
      <w:pPr>
        <w:pStyle w:val="Bibliography"/>
      </w:pPr>
      <w:r w:rsidRPr="00001630">
        <w:rPr>
          <w:lang w:val="es-ES"/>
        </w:rPr>
        <w:t xml:space="preserve">Rodríguez-Pose, A., Dijkstra, L., &amp; Poelman, H. (2024). </w:t>
      </w:r>
      <w:r w:rsidRPr="00001630">
        <w:t xml:space="preserve">The Geography of EU Discontent and the Regional Development Trap. </w:t>
      </w:r>
      <w:r w:rsidRPr="00001630">
        <w:rPr>
          <w:i/>
          <w:iCs/>
        </w:rPr>
        <w:t>Economic Geography</w:t>
      </w:r>
      <w:r w:rsidRPr="00001630">
        <w:t xml:space="preserve">, </w:t>
      </w:r>
      <w:r w:rsidRPr="00001630">
        <w:rPr>
          <w:i/>
          <w:iCs/>
        </w:rPr>
        <w:t>100</w:t>
      </w:r>
      <w:r w:rsidRPr="00001630">
        <w:t>(3), 213–245. https://doi.org/10.1080/00130095.2024.2337657</w:t>
      </w:r>
    </w:p>
    <w:p w14:paraId="412CEE23" w14:textId="77777777" w:rsidR="00001630" w:rsidRPr="00001630" w:rsidRDefault="00001630" w:rsidP="00001630">
      <w:pPr>
        <w:pStyle w:val="Bibliography"/>
      </w:pPr>
      <w:r w:rsidRPr="00001630">
        <w:t xml:space="preserve">Rodríguez-Pose, A., Lee, N., &amp; Lipp, C. (2021). Golfing with Trump. Social capital, decline, inequality, and the rise of populism in the US. </w:t>
      </w:r>
      <w:r w:rsidRPr="00001630">
        <w:rPr>
          <w:i/>
          <w:iCs/>
        </w:rPr>
        <w:t>Cambridge Journal of Regions, Economy and Society</w:t>
      </w:r>
      <w:r w:rsidRPr="00001630">
        <w:t xml:space="preserve">, </w:t>
      </w:r>
      <w:r w:rsidRPr="00001630">
        <w:rPr>
          <w:i/>
          <w:iCs/>
        </w:rPr>
        <w:t>14</w:t>
      </w:r>
      <w:r w:rsidRPr="00001630">
        <w:t>(3), 457–481. https://doi.org/10.1093/cjres/rsab026</w:t>
      </w:r>
    </w:p>
    <w:p w14:paraId="73B87B12" w14:textId="77777777" w:rsidR="00001630" w:rsidRPr="00001630" w:rsidRDefault="00001630" w:rsidP="00001630">
      <w:pPr>
        <w:pStyle w:val="Bibliography"/>
      </w:pPr>
      <w:r w:rsidRPr="00001630">
        <w:t xml:space="preserve">Rupasingha, A., Goetz, S. J., &amp; Freshwater, D. (2006). The production of social capital in US counties. </w:t>
      </w:r>
      <w:r w:rsidRPr="00001630">
        <w:rPr>
          <w:i/>
          <w:iCs/>
        </w:rPr>
        <w:t>Essays on Behavioral Economics</w:t>
      </w:r>
      <w:r w:rsidRPr="00001630">
        <w:t xml:space="preserve">, </w:t>
      </w:r>
      <w:r w:rsidRPr="00001630">
        <w:rPr>
          <w:i/>
          <w:iCs/>
        </w:rPr>
        <w:t>35</w:t>
      </w:r>
      <w:r w:rsidRPr="00001630">
        <w:t>(1), 83–101. https://doi.org/10.1016/j.socec.2005.11.001</w:t>
      </w:r>
    </w:p>
    <w:p w14:paraId="075650E3" w14:textId="77777777" w:rsidR="00001630" w:rsidRPr="00001630" w:rsidRDefault="00001630" w:rsidP="00001630">
      <w:pPr>
        <w:pStyle w:val="Bibliography"/>
      </w:pPr>
      <w:r w:rsidRPr="00001630">
        <w:t xml:space="preserve">Stolle, D., &amp; Rochon, T. R. (1998). Are all associations alike? Member diversity, associational type, and the creation of social capital. </w:t>
      </w:r>
      <w:r w:rsidRPr="00001630">
        <w:rPr>
          <w:i/>
          <w:iCs/>
        </w:rPr>
        <w:t>American Behavioral Scientist</w:t>
      </w:r>
      <w:r w:rsidRPr="00001630">
        <w:t xml:space="preserve">, </w:t>
      </w:r>
      <w:r w:rsidRPr="00001630">
        <w:rPr>
          <w:i/>
          <w:iCs/>
        </w:rPr>
        <w:t>42</w:t>
      </w:r>
      <w:r w:rsidRPr="00001630">
        <w:t>(1), 47–65. https://doi.org/10.1177/0002764298042001005</w:t>
      </w:r>
    </w:p>
    <w:p w14:paraId="1569C4CC" w14:textId="77777777" w:rsidR="00001630" w:rsidRPr="00001630" w:rsidRDefault="00001630" w:rsidP="00001630">
      <w:pPr>
        <w:pStyle w:val="Bibliography"/>
      </w:pPr>
      <w:r w:rsidRPr="00001630">
        <w:t xml:space="preserve">Urso, G., Faggian, A., &amp; Palma, A. (2023). Discontent in the ‘peripheries’: An investigation of the rise of populism in Italy. </w:t>
      </w:r>
      <w:r w:rsidRPr="00001630">
        <w:rPr>
          <w:i/>
          <w:iCs/>
        </w:rPr>
        <w:t>Territory, Politics, Governance</w:t>
      </w:r>
      <w:r w:rsidRPr="00001630">
        <w:t xml:space="preserve">, </w:t>
      </w:r>
      <w:r w:rsidRPr="00001630">
        <w:rPr>
          <w:i/>
          <w:iCs/>
        </w:rPr>
        <w:t>11</w:t>
      </w:r>
      <w:r w:rsidRPr="00001630">
        <w:t>(5), 833–854. https://doi.org/10.1080/21622671.2023.2189438</w:t>
      </w:r>
    </w:p>
    <w:p w14:paraId="15AF7FA8" w14:textId="77777777" w:rsidR="00001630" w:rsidRPr="00001630" w:rsidRDefault="00001630" w:rsidP="00001630">
      <w:pPr>
        <w:pStyle w:val="Bibliography"/>
      </w:pPr>
      <w:r w:rsidRPr="00001630">
        <w:t xml:space="preserve">Wellman, B., Quan-Haase, A., Boase, J., Chen, W., Hampton, K., Díaz, I., &amp; Miyata, K. (2003). The Social Affordances of the Internet for Networked Individualism. </w:t>
      </w:r>
      <w:r w:rsidRPr="00001630">
        <w:rPr>
          <w:i/>
          <w:iCs/>
        </w:rPr>
        <w:t>Journal of Computer-Mediated Communication</w:t>
      </w:r>
      <w:r w:rsidRPr="00001630">
        <w:t xml:space="preserve">, </w:t>
      </w:r>
      <w:r w:rsidRPr="00001630">
        <w:rPr>
          <w:i/>
          <w:iCs/>
        </w:rPr>
        <w:t>8</w:t>
      </w:r>
      <w:r w:rsidRPr="00001630">
        <w:t>(3), 0–0. https://doi.org/10.1111/j.1083-6101.2003.tb00216.x</w:t>
      </w:r>
    </w:p>
    <w:p w14:paraId="08C116B1" w14:textId="77777777" w:rsidR="00001630" w:rsidRPr="00001630" w:rsidRDefault="00001630" w:rsidP="00001630">
      <w:pPr>
        <w:pStyle w:val="Bibliography"/>
      </w:pPr>
      <w:r w:rsidRPr="00001630">
        <w:lastRenderedPageBreak/>
        <w:t xml:space="preserve">Wellman, B., Quan-Haase, A., Witte, J., &amp; Hampton, K. (2001). Does the Internet Increase, Decrease, or Supplement Social Capital?: Social Networks, Participation, and Community Commitment. </w:t>
      </w:r>
      <w:r w:rsidRPr="00001630">
        <w:rPr>
          <w:i/>
          <w:iCs/>
        </w:rPr>
        <w:t>American Behavioral Scientist</w:t>
      </w:r>
      <w:r w:rsidRPr="00001630">
        <w:t xml:space="preserve">, </w:t>
      </w:r>
      <w:r w:rsidRPr="00001630">
        <w:rPr>
          <w:i/>
          <w:iCs/>
        </w:rPr>
        <w:t>45</w:t>
      </w:r>
      <w:r w:rsidRPr="00001630">
        <w:t>(3), 436–455. https://doi.org/10.1177/00027640121957286</w:t>
      </w:r>
    </w:p>
    <w:p w14:paraId="729042CA" w14:textId="77777777" w:rsidR="00001630" w:rsidRPr="00001630" w:rsidRDefault="00001630" w:rsidP="00001630">
      <w:pPr>
        <w:pStyle w:val="Bibliography"/>
      </w:pPr>
      <w:r w:rsidRPr="00001630">
        <w:t xml:space="preserve">Ziblatt, D., Hilbig, H., &amp; Bischof, D. (2023). Wealth of Tongues: Why Peripheral Regions Vote for the Radical Right in Germany. </w:t>
      </w:r>
      <w:r w:rsidRPr="00001630">
        <w:rPr>
          <w:i/>
          <w:iCs/>
        </w:rPr>
        <w:t>American Political Science Review</w:t>
      </w:r>
      <w:r w:rsidRPr="00001630">
        <w:t>, 1–17. Cambridge Core. https://doi.org/10.1017/S0003055423000862</w:t>
      </w:r>
    </w:p>
    <w:p w14:paraId="4E973BC2" w14:textId="5C1C77C2" w:rsidR="0050398E" w:rsidRPr="00057254" w:rsidRDefault="00020E73" w:rsidP="00437C28">
      <w:pPr>
        <w:spacing w:line="480" w:lineRule="auto"/>
      </w:pPr>
      <w:r w:rsidRPr="00057254">
        <w:fldChar w:fldCharType="end"/>
      </w:r>
    </w:p>
    <w:p w14:paraId="0F32F638" w14:textId="77777777" w:rsidR="006A7B52" w:rsidRPr="00057254" w:rsidRDefault="006A7B52" w:rsidP="00437C28">
      <w:pPr>
        <w:spacing w:line="480" w:lineRule="auto"/>
      </w:pPr>
    </w:p>
    <w:p w14:paraId="2C00698A" w14:textId="77777777" w:rsidR="006A7B52" w:rsidRPr="00057254" w:rsidRDefault="006A7B52" w:rsidP="00437C28">
      <w:pPr>
        <w:spacing w:line="480" w:lineRule="auto"/>
      </w:pPr>
    </w:p>
    <w:p w14:paraId="62650418" w14:textId="77777777" w:rsidR="004E36F1" w:rsidRPr="00057254" w:rsidRDefault="004E36F1" w:rsidP="00437C28">
      <w:pPr>
        <w:spacing w:line="480" w:lineRule="auto"/>
        <w:rPr>
          <w:b/>
          <w:bCs/>
        </w:rPr>
      </w:pPr>
      <w:r w:rsidRPr="00057254">
        <w:rPr>
          <w:b/>
          <w:bCs/>
        </w:rPr>
        <w:br w:type="page"/>
      </w:r>
    </w:p>
    <w:p w14:paraId="7BA0B055" w14:textId="48F434B1" w:rsidR="00A03CE8" w:rsidRPr="00057254" w:rsidRDefault="00A03CE8" w:rsidP="00437C28">
      <w:pPr>
        <w:spacing w:line="480" w:lineRule="auto"/>
        <w:rPr>
          <w:b/>
          <w:bCs/>
        </w:rPr>
      </w:pPr>
      <w:r w:rsidRPr="00057254">
        <w:rPr>
          <w:b/>
          <w:bCs/>
        </w:rPr>
        <w:lastRenderedPageBreak/>
        <w:t>APPENDIX</w:t>
      </w:r>
    </w:p>
    <w:p w14:paraId="0101DADD" w14:textId="6F64F2B6" w:rsidR="003A628D" w:rsidRPr="00057254" w:rsidRDefault="00455620" w:rsidP="00BF5092">
      <w:pPr>
        <w:spacing w:before="240" w:line="480" w:lineRule="auto"/>
      </w:pPr>
      <w:r>
        <w:rPr>
          <w:b/>
          <w:bCs/>
        </w:rPr>
        <w:t>A.</w:t>
      </w:r>
      <w:r w:rsidR="003A628D" w:rsidRPr="00057254">
        <w:t xml:space="preserve"> Basic Model (OLS estimation) for Trump Margin in 2016</w:t>
      </w:r>
    </w:p>
    <w:tbl>
      <w:tblPr>
        <w:tblW w:w="5000" w:type="pct"/>
        <w:tblLook w:val="04A0" w:firstRow="1" w:lastRow="0" w:firstColumn="1" w:lastColumn="0" w:noHBand="0" w:noVBand="1"/>
      </w:tblPr>
      <w:tblGrid>
        <w:gridCol w:w="5741"/>
        <w:gridCol w:w="3285"/>
      </w:tblGrid>
      <w:tr w:rsidR="003A628D" w:rsidRPr="00057254" w14:paraId="5E134124" w14:textId="77777777" w:rsidTr="00A6536E">
        <w:trPr>
          <w:trHeight w:val="320"/>
        </w:trPr>
        <w:tc>
          <w:tcPr>
            <w:tcW w:w="3180" w:type="pct"/>
            <w:tcBorders>
              <w:top w:val="nil"/>
              <w:left w:val="nil"/>
              <w:bottom w:val="single" w:sz="4" w:space="0" w:color="auto"/>
              <w:right w:val="single" w:sz="4" w:space="0" w:color="auto"/>
            </w:tcBorders>
            <w:shd w:val="clear" w:color="auto" w:fill="auto"/>
            <w:noWrap/>
            <w:vAlign w:val="bottom"/>
            <w:hideMark/>
          </w:tcPr>
          <w:p w14:paraId="3F35FBBE" w14:textId="4A7682CA"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single" w:sz="4" w:space="0" w:color="auto"/>
              <w:right w:val="nil"/>
            </w:tcBorders>
            <w:shd w:val="clear" w:color="auto" w:fill="auto"/>
            <w:noWrap/>
            <w:vAlign w:val="bottom"/>
            <w:hideMark/>
          </w:tcPr>
          <w:p w14:paraId="15078F5B" w14:textId="77777777" w:rsidR="003A628D" w:rsidRPr="00057254" w:rsidRDefault="003A628D" w:rsidP="008C30FA">
            <w:pPr>
              <w:rPr>
                <w:b/>
                <w:bCs/>
                <w:color w:val="000000"/>
                <w:sz w:val="22"/>
                <w:szCs w:val="22"/>
              </w:rPr>
            </w:pPr>
            <w:r w:rsidRPr="00057254">
              <w:rPr>
                <w:b/>
                <w:bCs/>
                <w:color w:val="000000"/>
                <w:sz w:val="22"/>
                <w:szCs w:val="22"/>
              </w:rPr>
              <w:t>2016 Elections</w:t>
            </w:r>
          </w:p>
        </w:tc>
      </w:tr>
      <w:tr w:rsidR="003A628D" w:rsidRPr="00057254" w14:paraId="54889C91"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23B6ECEE" w14:textId="29044BF6" w:rsidR="003A628D" w:rsidRPr="00544332" w:rsidRDefault="003A628D" w:rsidP="008C30FA">
            <w:pPr>
              <w:rPr>
                <w:color w:val="000000"/>
                <w:sz w:val="22"/>
                <w:szCs w:val="22"/>
                <w:lang w:val="it-IT"/>
              </w:rPr>
            </w:pPr>
            <w:proofErr w:type="spellStart"/>
            <w:r w:rsidRPr="00544332">
              <w:rPr>
                <w:color w:val="000000"/>
                <w:sz w:val="22"/>
                <w:szCs w:val="22"/>
                <w:lang w:val="it-IT"/>
              </w:rPr>
              <w:t>Income</w:t>
            </w:r>
            <w:proofErr w:type="spellEnd"/>
            <w:r w:rsidRPr="00544332">
              <w:rPr>
                <w:color w:val="000000"/>
                <w:sz w:val="22"/>
                <w:szCs w:val="22"/>
                <w:lang w:val="it-IT"/>
              </w:rPr>
              <w:t xml:space="preserve"> per capita (2016)</w:t>
            </w:r>
            <w:r w:rsidR="00A639EA" w:rsidRPr="00544332">
              <w:rPr>
                <w:color w:val="000000"/>
                <w:sz w:val="22"/>
                <w:szCs w:val="22"/>
                <w:lang w:val="it-IT"/>
              </w:rPr>
              <w:t xml:space="preserve"> </w:t>
            </w:r>
          </w:p>
        </w:tc>
        <w:tc>
          <w:tcPr>
            <w:tcW w:w="1820" w:type="pct"/>
            <w:tcBorders>
              <w:top w:val="nil"/>
              <w:left w:val="nil"/>
              <w:bottom w:val="nil"/>
              <w:right w:val="nil"/>
            </w:tcBorders>
            <w:shd w:val="clear" w:color="auto" w:fill="auto"/>
            <w:noWrap/>
            <w:vAlign w:val="bottom"/>
            <w:hideMark/>
          </w:tcPr>
          <w:p w14:paraId="3BAC1AB0"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0E8D7554"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17EB3D39"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36985F51"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31AC1F53"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63DAD541" w14:textId="24E2E486" w:rsidR="003A628D" w:rsidRPr="00057254" w:rsidRDefault="003A628D" w:rsidP="008C30FA">
            <w:pPr>
              <w:rPr>
                <w:color w:val="000000"/>
                <w:sz w:val="22"/>
                <w:szCs w:val="22"/>
              </w:rPr>
            </w:pPr>
            <w:r w:rsidRPr="00057254">
              <w:rPr>
                <w:color w:val="000000"/>
                <w:sz w:val="22"/>
                <w:szCs w:val="22"/>
              </w:rPr>
              <w:t>Inequality (Gini 2016)</w:t>
            </w:r>
            <w:r w:rsidR="00A639EA" w:rsidRPr="00057254">
              <w:rPr>
                <w:color w:val="000000"/>
                <w:sz w:val="22"/>
                <w:szCs w:val="22"/>
              </w:rPr>
              <w:t xml:space="preserve"> </w:t>
            </w:r>
          </w:p>
        </w:tc>
        <w:tc>
          <w:tcPr>
            <w:tcW w:w="1820" w:type="pct"/>
            <w:tcBorders>
              <w:top w:val="nil"/>
              <w:left w:val="nil"/>
              <w:bottom w:val="nil"/>
              <w:right w:val="nil"/>
            </w:tcBorders>
            <w:shd w:val="clear" w:color="auto" w:fill="auto"/>
            <w:noWrap/>
            <w:vAlign w:val="bottom"/>
            <w:hideMark/>
          </w:tcPr>
          <w:p w14:paraId="5D34123A" w14:textId="77777777" w:rsidR="003A628D" w:rsidRPr="00057254" w:rsidRDefault="003A628D" w:rsidP="008C30FA">
            <w:pPr>
              <w:rPr>
                <w:color w:val="000000"/>
                <w:sz w:val="22"/>
                <w:szCs w:val="22"/>
              </w:rPr>
            </w:pPr>
            <w:r w:rsidRPr="00057254">
              <w:rPr>
                <w:color w:val="000000"/>
                <w:sz w:val="22"/>
                <w:szCs w:val="22"/>
              </w:rPr>
              <w:t>-0.081***</w:t>
            </w:r>
          </w:p>
        </w:tc>
      </w:tr>
      <w:tr w:rsidR="003A628D" w:rsidRPr="00057254" w14:paraId="315A3856"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333A8E57"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68737B9E" w14:textId="77777777" w:rsidR="003A628D" w:rsidRPr="00057254" w:rsidRDefault="003A628D" w:rsidP="008C30FA">
            <w:pPr>
              <w:rPr>
                <w:color w:val="000000"/>
                <w:sz w:val="22"/>
                <w:szCs w:val="22"/>
              </w:rPr>
            </w:pPr>
            <w:r w:rsidRPr="00057254">
              <w:rPr>
                <w:color w:val="000000"/>
                <w:sz w:val="22"/>
                <w:szCs w:val="22"/>
              </w:rPr>
              <w:t>(0.023)</w:t>
            </w:r>
          </w:p>
        </w:tc>
      </w:tr>
      <w:tr w:rsidR="003A628D" w:rsidRPr="00057254" w14:paraId="33EFB88C"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6D301035" w14:textId="2F65BF73" w:rsidR="003A628D" w:rsidRPr="00057254" w:rsidRDefault="003A628D" w:rsidP="008C30FA">
            <w:pPr>
              <w:rPr>
                <w:color w:val="000000"/>
                <w:sz w:val="22"/>
                <w:szCs w:val="22"/>
              </w:rPr>
            </w:pPr>
            <w:r w:rsidRPr="00057254">
              <w:rPr>
                <w:color w:val="000000"/>
                <w:sz w:val="22"/>
                <w:szCs w:val="22"/>
              </w:rPr>
              <w:t>Employment change (1980-2016)</w:t>
            </w:r>
            <w:r w:rsidR="00A639EA" w:rsidRPr="00057254">
              <w:rPr>
                <w:color w:val="000000"/>
                <w:sz w:val="22"/>
                <w:szCs w:val="22"/>
              </w:rPr>
              <w:t xml:space="preserve"> </w:t>
            </w:r>
          </w:p>
        </w:tc>
        <w:tc>
          <w:tcPr>
            <w:tcW w:w="1820" w:type="pct"/>
            <w:tcBorders>
              <w:top w:val="nil"/>
              <w:left w:val="nil"/>
              <w:bottom w:val="nil"/>
              <w:right w:val="nil"/>
            </w:tcBorders>
            <w:shd w:val="clear" w:color="auto" w:fill="auto"/>
            <w:noWrap/>
            <w:vAlign w:val="bottom"/>
            <w:hideMark/>
          </w:tcPr>
          <w:p w14:paraId="67EAC0B4" w14:textId="77777777" w:rsidR="003A628D" w:rsidRPr="00057254" w:rsidRDefault="003A628D" w:rsidP="008C30FA">
            <w:pPr>
              <w:rPr>
                <w:color w:val="000000"/>
                <w:sz w:val="22"/>
                <w:szCs w:val="22"/>
              </w:rPr>
            </w:pPr>
            <w:r w:rsidRPr="00057254">
              <w:rPr>
                <w:color w:val="000000"/>
                <w:sz w:val="22"/>
                <w:szCs w:val="22"/>
              </w:rPr>
              <w:t>-0.781***</w:t>
            </w:r>
          </w:p>
        </w:tc>
      </w:tr>
      <w:tr w:rsidR="003A628D" w:rsidRPr="00057254" w14:paraId="0CF638BC"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0E878FB4"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01A0B2C1" w14:textId="77777777" w:rsidR="003A628D" w:rsidRPr="00057254" w:rsidRDefault="003A628D" w:rsidP="008C30FA">
            <w:pPr>
              <w:rPr>
                <w:color w:val="000000"/>
                <w:sz w:val="22"/>
                <w:szCs w:val="22"/>
              </w:rPr>
            </w:pPr>
            <w:r w:rsidRPr="00057254">
              <w:rPr>
                <w:color w:val="000000"/>
                <w:sz w:val="22"/>
                <w:szCs w:val="22"/>
              </w:rPr>
              <w:t>(0.132)</w:t>
            </w:r>
          </w:p>
        </w:tc>
      </w:tr>
      <w:tr w:rsidR="003A628D" w:rsidRPr="00057254" w14:paraId="5796621D"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5CEB34A0" w14:textId="6D6E5F4A" w:rsidR="003A628D" w:rsidRPr="00057254" w:rsidRDefault="003A628D" w:rsidP="008C30FA">
            <w:pPr>
              <w:rPr>
                <w:color w:val="000000"/>
                <w:sz w:val="22"/>
                <w:szCs w:val="22"/>
              </w:rPr>
            </w:pPr>
            <w:r w:rsidRPr="00057254">
              <w:rPr>
                <w:color w:val="000000"/>
                <w:sz w:val="22"/>
                <w:szCs w:val="22"/>
              </w:rPr>
              <w:t>Social Capital (2014)</w:t>
            </w:r>
            <w:r w:rsidR="00A639EA" w:rsidRPr="00057254">
              <w:rPr>
                <w:color w:val="000000"/>
                <w:sz w:val="22"/>
                <w:szCs w:val="22"/>
              </w:rPr>
              <w:t xml:space="preserve"> </w:t>
            </w:r>
          </w:p>
        </w:tc>
        <w:tc>
          <w:tcPr>
            <w:tcW w:w="1820" w:type="pct"/>
            <w:tcBorders>
              <w:top w:val="nil"/>
              <w:left w:val="nil"/>
              <w:bottom w:val="nil"/>
              <w:right w:val="nil"/>
            </w:tcBorders>
            <w:shd w:val="clear" w:color="auto" w:fill="auto"/>
            <w:noWrap/>
            <w:vAlign w:val="bottom"/>
            <w:hideMark/>
          </w:tcPr>
          <w:p w14:paraId="464EC989" w14:textId="77777777" w:rsidR="003A628D" w:rsidRPr="00057254" w:rsidRDefault="003A628D" w:rsidP="008C30FA">
            <w:pPr>
              <w:rPr>
                <w:color w:val="000000"/>
                <w:sz w:val="22"/>
                <w:szCs w:val="22"/>
              </w:rPr>
            </w:pPr>
            <w:r w:rsidRPr="00057254">
              <w:rPr>
                <w:color w:val="000000"/>
                <w:sz w:val="22"/>
                <w:szCs w:val="22"/>
              </w:rPr>
              <w:t>0.009***</w:t>
            </w:r>
          </w:p>
        </w:tc>
      </w:tr>
      <w:tr w:rsidR="003A628D" w:rsidRPr="00057254" w14:paraId="28F8507C"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3F3EC81B"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668F77EB" w14:textId="77777777" w:rsidR="003A628D" w:rsidRPr="00057254" w:rsidRDefault="003A628D" w:rsidP="008C30FA">
            <w:pPr>
              <w:rPr>
                <w:color w:val="000000"/>
                <w:sz w:val="22"/>
                <w:szCs w:val="22"/>
              </w:rPr>
            </w:pPr>
            <w:r w:rsidRPr="00057254">
              <w:rPr>
                <w:color w:val="000000"/>
                <w:sz w:val="22"/>
                <w:szCs w:val="22"/>
              </w:rPr>
              <w:t>(0.001)</w:t>
            </w:r>
          </w:p>
        </w:tc>
      </w:tr>
      <w:tr w:rsidR="003A628D" w:rsidRPr="00057254" w14:paraId="3310C437"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59345DEB" w14:textId="3E4A82C8" w:rsidR="003A628D" w:rsidRPr="00057254" w:rsidRDefault="003A628D" w:rsidP="008C30FA">
            <w:pPr>
              <w:rPr>
                <w:color w:val="000000"/>
                <w:sz w:val="22"/>
                <w:szCs w:val="22"/>
              </w:rPr>
            </w:pPr>
            <w:r w:rsidRPr="00057254">
              <w:rPr>
                <w:color w:val="000000"/>
                <w:sz w:val="22"/>
                <w:szCs w:val="22"/>
              </w:rPr>
              <w:t>Density (2016)</w:t>
            </w:r>
            <w:r w:rsidR="00A639EA" w:rsidRPr="00057254">
              <w:rPr>
                <w:color w:val="000000"/>
                <w:sz w:val="22"/>
                <w:szCs w:val="22"/>
              </w:rPr>
              <w:t xml:space="preserve"> </w:t>
            </w:r>
          </w:p>
        </w:tc>
        <w:tc>
          <w:tcPr>
            <w:tcW w:w="1820" w:type="pct"/>
            <w:tcBorders>
              <w:top w:val="nil"/>
              <w:left w:val="nil"/>
              <w:bottom w:val="nil"/>
              <w:right w:val="nil"/>
            </w:tcBorders>
            <w:shd w:val="clear" w:color="auto" w:fill="auto"/>
            <w:noWrap/>
            <w:vAlign w:val="bottom"/>
            <w:hideMark/>
          </w:tcPr>
          <w:p w14:paraId="4903D50A"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71AB2252"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254434D2"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44AB10AA"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0D610204"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4D509874" w14:textId="4B8817E2" w:rsidR="003A628D" w:rsidRPr="00057254" w:rsidRDefault="003A628D" w:rsidP="008C30FA">
            <w:pPr>
              <w:rPr>
                <w:color w:val="000000"/>
                <w:sz w:val="22"/>
                <w:szCs w:val="22"/>
              </w:rPr>
            </w:pPr>
            <w:r w:rsidRPr="00057254">
              <w:rPr>
                <w:color w:val="000000"/>
                <w:sz w:val="22"/>
                <w:szCs w:val="22"/>
              </w:rPr>
              <w:t>Unemployment rate (2016)</w:t>
            </w:r>
            <w:r w:rsidR="00A639EA" w:rsidRPr="00057254">
              <w:rPr>
                <w:color w:val="000000"/>
                <w:sz w:val="22"/>
                <w:szCs w:val="22"/>
              </w:rPr>
              <w:t xml:space="preserve"> </w:t>
            </w:r>
          </w:p>
        </w:tc>
        <w:tc>
          <w:tcPr>
            <w:tcW w:w="1820" w:type="pct"/>
            <w:tcBorders>
              <w:top w:val="nil"/>
              <w:left w:val="nil"/>
              <w:bottom w:val="nil"/>
              <w:right w:val="nil"/>
            </w:tcBorders>
            <w:shd w:val="clear" w:color="auto" w:fill="auto"/>
            <w:noWrap/>
            <w:vAlign w:val="bottom"/>
            <w:hideMark/>
          </w:tcPr>
          <w:p w14:paraId="27F56CF0" w14:textId="77777777" w:rsidR="003A628D" w:rsidRPr="00057254" w:rsidRDefault="003A628D" w:rsidP="008C30FA">
            <w:pPr>
              <w:rPr>
                <w:color w:val="000000"/>
                <w:sz w:val="22"/>
                <w:szCs w:val="22"/>
              </w:rPr>
            </w:pPr>
            <w:r w:rsidRPr="00057254">
              <w:rPr>
                <w:color w:val="000000"/>
                <w:sz w:val="22"/>
                <w:szCs w:val="22"/>
              </w:rPr>
              <w:t>0.002**</w:t>
            </w:r>
          </w:p>
        </w:tc>
      </w:tr>
      <w:tr w:rsidR="003A628D" w:rsidRPr="00057254" w14:paraId="1732E6EF"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5D970A39"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06702472" w14:textId="77777777" w:rsidR="003A628D" w:rsidRPr="00057254" w:rsidRDefault="003A628D" w:rsidP="008C30FA">
            <w:pPr>
              <w:rPr>
                <w:color w:val="000000"/>
                <w:sz w:val="22"/>
                <w:szCs w:val="22"/>
              </w:rPr>
            </w:pPr>
            <w:r w:rsidRPr="00057254">
              <w:rPr>
                <w:color w:val="000000"/>
                <w:sz w:val="22"/>
                <w:szCs w:val="22"/>
              </w:rPr>
              <w:t>(0.001)</w:t>
            </w:r>
          </w:p>
        </w:tc>
      </w:tr>
      <w:tr w:rsidR="003A628D" w:rsidRPr="00057254" w14:paraId="009BA73A"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16D2172C" w14:textId="3F092227" w:rsidR="003A628D" w:rsidRPr="00057254" w:rsidRDefault="003A628D" w:rsidP="008C30FA">
            <w:pPr>
              <w:rPr>
                <w:color w:val="000000"/>
                <w:sz w:val="22"/>
                <w:szCs w:val="22"/>
              </w:rPr>
            </w:pPr>
            <w:r w:rsidRPr="00057254">
              <w:rPr>
                <w:color w:val="000000"/>
                <w:sz w:val="22"/>
                <w:szCs w:val="22"/>
              </w:rPr>
              <w:t>Education (2016)</w:t>
            </w:r>
            <w:r w:rsidR="00A639EA" w:rsidRPr="00057254">
              <w:rPr>
                <w:color w:val="000000"/>
                <w:sz w:val="22"/>
                <w:szCs w:val="22"/>
              </w:rPr>
              <w:t xml:space="preserve"> </w:t>
            </w:r>
          </w:p>
        </w:tc>
        <w:tc>
          <w:tcPr>
            <w:tcW w:w="1820" w:type="pct"/>
            <w:tcBorders>
              <w:top w:val="nil"/>
              <w:left w:val="nil"/>
              <w:bottom w:val="nil"/>
              <w:right w:val="nil"/>
            </w:tcBorders>
            <w:shd w:val="clear" w:color="auto" w:fill="auto"/>
            <w:noWrap/>
            <w:vAlign w:val="bottom"/>
            <w:hideMark/>
          </w:tcPr>
          <w:p w14:paraId="14CFBD3E" w14:textId="77777777" w:rsidR="003A628D" w:rsidRPr="00057254" w:rsidRDefault="003A628D" w:rsidP="008C30FA">
            <w:pPr>
              <w:rPr>
                <w:color w:val="000000"/>
                <w:sz w:val="22"/>
                <w:szCs w:val="22"/>
              </w:rPr>
            </w:pPr>
            <w:r w:rsidRPr="00057254">
              <w:rPr>
                <w:color w:val="000000"/>
                <w:sz w:val="22"/>
                <w:szCs w:val="22"/>
              </w:rPr>
              <w:t>0.002***</w:t>
            </w:r>
          </w:p>
        </w:tc>
      </w:tr>
      <w:tr w:rsidR="003A628D" w:rsidRPr="00057254" w14:paraId="22947AC0"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6E6B1C48"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1E28E98D"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62DCD6EF"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3535D7E4" w14:textId="5C6FFEF8" w:rsidR="003A628D" w:rsidRPr="00057254" w:rsidRDefault="003A628D" w:rsidP="008C30FA">
            <w:pPr>
              <w:rPr>
                <w:color w:val="000000"/>
                <w:sz w:val="22"/>
                <w:szCs w:val="22"/>
              </w:rPr>
            </w:pPr>
            <w:r w:rsidRPr="00057254">
              <w:rPr>
                <w:color w:val="000000"/>
                <w:sz w:val="22"/>
                <w:szCs w:val="22"/>
              </w:rPr>
              <w:t>Share of black population (2016)</w:t>
            </w:r>
            <w:r w:rsidR="00A639EA" w:rsidRPr="00057254">
              <w:rPr>
                <w:color w:val="000000"/>
                <w:sz w:val="22"/>
                <w:szCs w:val="22"/>
              </w:rPr>
              <w:t xml:space="preserve"> </w:t>
            </w:r>
          </w:p>
        </w:tc>
        <w:tc>
          <w:tcPr>
            <w:tcW w:w="1820" w:type="pct"/>
            <w:tcBorders>
              <w:top w:val="nil"/>
              <w:left w:val="nil"/>
              <w:bottom w:val="nil"/>
              <w:right w:val="nil"/>
            </w:tcBorders>
            <w:shd w:val="clear" w:color="auto" w:fill="auto"/>
            <w:noWrap/>
            <w:vAlign w:val="bottom"/>
            <w:hideMark/>
          </w:tcPr>
          <w:p w14:paraId="6DA80BE2" w14:textId="77777777" w:rsidR="003A628D" w:rsidRPr="00057254" w:rsidRDefault="003A628D" w:rsidP="008C30FA">
            <w:pPr>
              <w:rPr>
                <w:color w:val="000000"/>
                <w:sz w:val="22"/>
                <w:szCs w:val="22"/>
              </w:rPr>
            </w:pPr>
            <w:r w:rsidRPr="00057254">
              <w:rPr>
                <w:color w:val="000000"/>
                <w:sz w:val="22"/>
                <w:szCs w:val="22"/>
              </w:rPr>
              <w:t>-0.001***</w:t>
            </w:r>
          </w:p>
        </w:tc>
      </w:tr>
      <w:tr w:rsidR="003A628D" w:rsidRPr="00057254" w14:paraId="4855DCE3"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4D2E7600"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0A71BC6A"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0AD637BD"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2107DB04" w14:textId="6D86845B" w:rsidR="003A628D" w:rsidRPr="00057254" w:rsidRDefault="003A628D" w:rsidP="008C30FA">
            <w:pPr>
              <w:rPr>
                <w:color w:val="000000"/>
                <w:sz w:val="22"/>
                <w:szCs w:val="22"/>
              </w:rPr>
            </w:pPr>
            <w:r w:rsidRPr="00057254">
              <w:rPr>
                <w:color w:val="000000"/>
                <w:sz w:val="22"/>
                <w:szCs w:val="22"/>
              </w:rPr>
              <w:t>Sex ratio, males (2016)</w:t>
            </w:r>
          </w:p>
        </w:tc>
        <w:tc>
          <w:tcPr>
            <w:tcW w:w="1820" w:type="pct"/>
            <w:tcBorders>
              <w:top w:val="nil"/>
              <w:left w:val="nil"/>
              <w:bottom w:val="nil"/>
              <w:right w:val="nil"/>
            </w:tcBorders>
            <w:shd w:val="clear" w:color="auto" w:fill="auto"/>
            <w:noWrap/>
            <w:vAlign w:val="bottom"/>
            <w:hideMark/>
          </w:tcPr>
          <w:p w14:paraId="4569E72B"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0A3BCF5B"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5724FC57"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40F175AA"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46ACFC65"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338E8C4F" w14:textId="5C908820" w:rsidR="003A628D" w:rsidRPr="00057254" w:rsidRDefault="003A628D" w:rsidP="008C30FA">
            <w:pPr>
              <w:rPr>
                <w:color w:val="000000"/>
                <w:sz w:val="22"/>
                <w:szCs w:val="22"/>
              </w:rPr>
            </w:pPr>
            <w:r w:rsidRPr="00057254">
              <w:rPr>
                <w:color w:val="000000"/>
                <w:sz w:val="22"/>
                <w:szCs w:val="22"/>
              </w:rPr>
              <w:t>Age dependency, young (2016)</w:t>
            </w:r>
            <w:r w:rsidR="00A639EA" w:rsidRPr="00057254">
              <w:rPr>
                <w:color w:val="000000"/>
                <w:sz w:val="22"/>
                <w:szCs w:val="22"/>
              </w:rPr>
              <w:t xml:space="preserve"> -</w:t>
            </w:r>
          </w:p>
        </w:tc>
        <w:tc>
          <w:tcPr>
            <w:tcW w:w="1820" w:type="pct"/>
            <w:tcBorders>
              <w:top w:val="nil"/>
              <w:left w:val="nil"/>
              <w:bottom w:val="nil"/>
              <w:right w:val="nil"/>
            </w:tcBorders>
            <w:shd w:val="clear" w:color="auto" w:fill="auto"/>
            <w:noWrap/>
            <w:vAlign w:val="bottom"/>
            <w:hideMark/>
          </w:tcPr>
          <w:p w14:paraId="7EA979A7" w14:textId="77777777" w:rsidR="003A628D" w:rsidRPr="00057254" w:rsidRDefault="003A628D" w:rsidP="008C30FA">
            <w:pPr>
              <w:rPr>
                <w:color w:val="000000"/>
                <w:sz w:val="22"/>
                <w:szCs w:val="22"/>
              </w:rPr>
            </w:pPr>
            <w:r w:rsidRPr="00057254">
              <w:rPr>
                <w:color w:val="000000"/>
                <w:sz w:val="22"/>
                <w:szCs w:val="22"/>
              </w:rPr>
              <w:t>-0.001***</w:t>
            </w:r>
          </w:p>
        </w:tc>
      </w:tr>
      <w:tr w:rsidR="003A628D" w:rsidRPr="00057254" w14:paraId="00379061"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755B8AC6"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53E7D733"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0BC9206B"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6EAA8C56" w14:textId="3F74A8D7" w:rsidR="003A628D" w:rsidRPr="00057254" w:rsidRDefault="003A628D" w:rsidP="008C30FA">
            <w:pPr>
              <w:rPr>
                <w:color w:val="000000"/>
                <w:sz w:val="22"/>
                <w:szCs w:val="22"/>
              </w:rPr>
            </w:pPr>
            <w:r w:rsidRPr="00057254">
              <w:rPr>
                <w:color w:val="000000"/>
                <w:sz w:val="22"/>
                <w:szCs w:val="22"/>
              </w:rPr>
              <w:t>Share Married (2016)</w:t>
            </w:r>
          </w:p>
        </w:tc>
        <w:tc>
          <w:tcPr>
            <w:tcW w:w="1820" w:type="pct"/>
            <w:tcBorders>
              <w:top w:val="nil"/>
              <w:left w:val="nil"/>
              <w:bottom w:val="nil"/>
              <w:right w:val="nil"/>
            </w:tcBorders>
            <w:shd w:val="clear" w:color="auto" w:fill="auto"/>
            <w:noWrap/>
            <w:vAlign w:val="bottom"/>
            <w:hideMark/>
          </w:tcPr>
          <w:p w14:paraId="1FD6BACD" w14:textId="77777777" w:rsidR="003A628D" w:rsidRPr="00057254" w:rsidRDefault="003A628D" w:rsidP="008C30FA">
            <w:pPr>
              <w:rPr>
                <w:color w:val="000000"/>
                <w:sz w:val="22"/>
                <w:szCs w:val="22"/>
              </w:rPr>
            </w:pPr>
            <w:r w:rsidRPr="00057254">
              <w:rPr>
                <w:color w:val="000000"/>
                <w:sz w:val="22"/>
                <w:szCs w:val="22"/>
              </w:rPr>
              <w:t>0.001***</w:t>
            </w:r>
          </w:p>
        </w:tc>
      </w:tr>
      <w:tr w:rsidR="003A628D" w:rsidRPr="00057254" w14:paraId="37E9269F"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3DED6976"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57F39D5F"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5D518C06"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067B64D4" w14:textId="77777777" w:rsidR="003A628D" w:rsidRPr="00057254" w:rsidRDefault="003A628D" w:rsidP="008C30FA">
            <w:pPr>
              <w:rPr>
                <w:color w:val="000000"/>
                <w:sz w:val="22"/>
                <w:szCs w:val="22"/>
              </w:rPr>
            </w:pPr>
            <w:r w:rsidRPr="00057254">
              <w:rPr>
                <w:color w:val="000000"/>
                <w:sz w:val="22"/>
                <w:szCs w:val="22"/>
              </w:rPr>
              <w:t>State FE</w:t>
            </w:r>
          </w:p>
        </w:tc>
        <w:tc>
          <w:tcPr>
            <w:tcW w:w="1820" w:type="pct"/>
            <w:tcBorders>
              <w:top w:val="nil"/>
              <w:left w:val="nil"/>
              <w:bottom w:val="nil"/>
              <w:right w:val="nil"/>
            </w:tcBorders>
            <w:shd w:val="clear" w:color="auto" w:fill="auto"/>
            <w:noWrap/>
            <w:vAlign w:val="bottom"/>
            <w:hideMark/>
          </w:tcPr>
          <w:p w14:paraId="46D7BBEF" w14:textId="77777777" w:rsidR="003A628D" w:rsidRPr="00057254" w:rsidRDefault="003A628D" w:rsidP="008C30FA">
            <w:pPr>
              <w:rPr>
                <w:color w:val="000000"/>
                <w:sz w:val="22"/>
                <w:szCs w:val="22"/>
              </w:rPr>
            </w:pPr>
            <w:r w:rsidRPr="00057254">
              <w:rPr>
                <w:color w:val="000000"/>
                <w:sz w:val="22"/>
                <w:szCs w:val="22"/>
              </w:rPr>
              <w:t>YES</w:t>
            </w:r>
          </w:p>
        </w:tc>
      </w:tr>
    </w:tbl>
    <w:p w14:paraId="1C75B7F8" w14:textId="77777777" w:rsidR="003A628D" w:rsidRPr="00057254" w:rsidRDefault="003A628D" w:rsidP="00437C28">
      <w:pPr>
        <w:spacing w:line="480" w:lineRule="auto"/>
      </w:pPr>
    </w:p>
    <w:p w14:paraId="6B1F6D3F" w14:textId="77777777" w:rsidR="003A628D" w:rsidRPr="00057254" w:rsidRDefault="003A628D" w:rsidP="00437C28">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424C854A" w14:textId="77777777" w:rsidR="003A628D" w:rsidRPr="00057254" w:rsidRDefault="003A628D" w:rsidP="00437C28">
      <w:pPr>
        <w:spacing w:line="480" w:lineRule="auto"/>
        <w:rPr>
          <w:b/>
          <w:bCs/>
        </w:rPr>
      </w:pPr>
    </w:p>
    <w:p w14:paraId="47334E37" w14:textId="77777777" w:rsidR="003A628D" w:rsidRDefault="003A628D" w:rsidP="00437C28">
      <w:pPr>
        <w:spacing w:line="480" w:lineRule="auto"/>
        <w:rPr>
          <w:b/>
          <w:bCs/>
        </w:rPr>
      </w:pPr>
    </w:p>
    <w:p w14:paraId="305358A5" w14:textId="77777777" w:rsidR="00BF5092" w:rsidRPr="00057254" w:rsidRDefault="00BF5092" w:rsidP="00437C28">
      <w:pPr>
        <w:spacing w:line="480" w:lineRule="auto"/>
        <w:rPr>
          <w:b/>
          <w:bCs/>
        </w:rPr>
      </w:pPr>
    </w:p>
    <w:p w14:paraId="0E90B248" w14:textId="77777777" w:rsidR="003A628D" w:rsidRPr="00057254" w:rsidRDefault="003A628D" w:rsidP="00437C28">
      <w:pPr>
        <w:spacing w:line="480" w:lineRule="auto"/>
        <w:rPr>
          <w:b/>
          <w:bCs/>
        </w:rPr>
      </w:pPr>
    </w:p>
    <w:p w14:paraId="4B079FE3" w14:textId="77777777" w:rsidR="00052A98" w:rsidRPr="00057254" w:rsidRDefault="00052A98" w:rsidP="00437C28">
      <w:pPr>
        <w:spacing w:line="480" w:lineRule="auto"/>
        <w:rPr>
          <w:b/>
          <w:bCs/>
        </w:rPr>
      </w:pPr>
    </w:p>
    <w:p w14:paraId="1B385616" w14:textId="77777777" w:rsidR="00052A98" w:rsidRPr="00057254" w:rsidRDefault="00052A98" w:rsidP="00437C28">
      <w:pPr>
        <w:spacing w:line="480" w:lineRule="auto"/>
        <w:rPr>
          <w:b/>
          <w:bCs/>
        </w:rPr>
      </w:pPr>
    </w:p>
    <w:p w14:paraId="05308986" w14:textId="77777777" w:rsidR="008C30FA" w:rsidRDefault="008C30FA" w:rsidP="00437C28">
      <w:pPr>
        <w:spacing w:line="480" w:lineRule="auto"/>
        <w:rPr>
          <w:b/>
          <w:bCs/>
        </w:rPr>
      </w:pPr>
    </w:p>
    <w:p w14:paraId="3C75A523" w14:textId="32AF9FE7" w:rsidR="00304DF6" w:rsidRPr="00057254" w:rsidRDefault="00455620" w:rsidP="00BF5092">
      <w:pPr>
        <w:spacing w:before="240" w:line="480" w:lineRule="auto"/>
      </w:pPr>
      <w:r>
        <w:rPr>
          <w:b/>
          <w:bCs/>
        </w:rPr>
        <w:lastRenderedPageBreak/>
        <w:t>B.</w:t>
      </w:r>
      <w:r w:rsidR="00304DF6" w:rsidRPr="00057254">
        <w:rPr>
          <w:b/>
          <w:bCs/>
        </w:rPr>
        <w:t xml:space="preserve"> </w:t>
      </w:r>
      <w:r w:rsidR="00304DF6" w:rsidRPr="00057254">
        <w:t>Basic Model (OLS estimation) for Trump Margin in 2020.</w:t>
      </w:r>
    </w:p>
    <w:tbl>
      <w:tblPr>
        <w:tblW w:w="5000" w:type="pct"/>
        <w:tblLook w:val="04A0" w:firstRow="1" w:lastRow="0" w:firstColumn="1" w:lastColumn="0" w:noHBand="0" w:noVBand="1"/>
      </w:tblPr>
      <w:tblGrid>
        <w:gridCol w:w="5741"/>
        <w:gridCol w:w="3285"/>
      </w:tblGrid>
      <w:tr w:rsidR="00304DF6" w:rsidRPr="00057254" w14:paraId="662A28EC" w14:textId="77777777" w:rsidTr="00304DF6">
        <w:trPr>
          <w:trHeight w:val="320"/>
        </w:trPr>
        <w:tc>
          <w:tcPr>
            <w:tcW w:w="3180" w:type="pct"/>
            <w:tcBorders>
              <w:top w:val="nil"/>
              <w:left w:val="nil"/>
              <w:bottom w:val="single" w:sz="4" w:space="0" w:color="auto"/>
              <w:right w:val="single" w:sz="4" w:space="0" w:color="auto"/>
            </w:tcBorders>
            <w:shd w:val="clear" w:color="auto" w:fill="auto"/>
            <w:noWrap/>
            <w:vAlign w:val="bottom"/>
            <w:hideMark/>
          </w:tcPr>
          <w:p w14:paraId="22975C70" w14:textId="77777777" w:rsidR="00304DF6" w:rsidRPr="00057254" w:rsidRDefault="00304DF6" w:rsidP="008C30FA">
            <w:pPr>
              <w:rPr>
                <w:color w:val="000000"/>
              </w:rPr>
            </w:pPr>
            <w:r w:rsidRPr="00057254">
              <w:rPr>
                <w:color w:val="000000"/>
              </w:rPr>
              <w:t> </w:t>
            </w:r>
          </w:p>
        </w:tc>
        <w:tc>
          <w:tcPr>
            <w:tcW w:w="1820" w:type="pct"/>
            <w:tcBorders>
              <w:top w:val="nil"/>
              <w:left w:val="nil"/>
              <w:bottom w:val="single" w:sz="4" w:space="0" w:color="auto"/>
              <w:right w:val="nil"/>
            </w:tcBorders>
            <w:shd w:val="clear" w:color="auto" w:fill="auto"/>
            <w:noWrap/>
            <w:vAlign w:val="bottom"/>
            <w:hideMark/>
          </w:tcPr>
          <w:p w14:paraId="23C20AEF" w14:textId="77777777" w:rsidR="00304DF6" w:rsidRPr="00057254" w:rsidRDefault="00304DF6" w:rsidP="008C30FA">
            <w:pPr>
              <w:rPr>
                <w:b/>
                <w:bCs/>
                <w:color w:val="000000"/>
              </w:rPr>
            </w:pPr>
            <w:r w:rsidRPr="00057254">
              <w:rPr>
                <w:b/>
                <w:bCs/>
                <w:color w:val="000000"/>
              </w:rPr>
              <w:t>2020 Elections</w:t>
            </w:r>
          </w:p>
        </w:tc>
      </w:tr>
      <w:tr w:rsidR="00304DF6" w:rsidRPr="00057254" w14:paraId="63D21A33"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7A70C51D" w14:textId="77777777" w:rsidR="00304DF6" w:rsidRPr="00057254" w:rsidRDefault="00304DF6" w:rsidP="008C30FA">
            <w:pPr>
              <w:rPr>
                <w:color w:val="000000"/>
              </w:rPr>
            </w:pPr>
            <w:r w:rsidRPr="00057254">
              <w:rPr>
                <w:color w:val="000000"/>
              </w:rPr>
              <w:t>Income per capita (2016)</w:t>
            </w:r>
          </w:p>
        </w:tc>
        <w:tc>
          <w:tcPr>
            <w:tcW w:w="1820" w:type="pct"/>
            <w:tcBorders>
              <w:top w:val="nil"/>
              <w:left w:val="nil"/>
              <w:bottom w:val="nil"/>
              <w:right w:val="nil"/>
            </w:tcBorders>
            <w:shd w:val="clear" w:color="auto" w:fill="auto"/>
            <w:noWrap/>
            <w:vAlign w:val="bottom"/>
            <w:hideMark/>
          </w:tcPr>
          <w:p w14:paraId="5346F281" w14:textId="669FCD2C" w:rsidR="00304DF6" w:rsidRPr="00057254" w:rsidRDefault="00304DF6" w:rsidP="008C30FA">
            <w:pPr>
              <w:rPr>
                <w:color w:val="000000"/>
              </w:rPr>
            </w:pPr>
            <w:r w:rsidRPr="00057254">
              <w:rPr>
                <w:color w:val="000000"/>
              </w:rPr>
              <w:t>-0.000***</w:t>
            </w:r>
          </w:p>
        </w:tc>
      </w:tr>
      <w:tr w:rsidR="00304DF6" w:rsidRPr="00057254" w14:paraId="7AE69B2B"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0E44007B"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61D31C03" w14:textId="1B8EFFA8" w:rsidR="00304DF6" w:rsidRPr="00057254" w:rsidRDefault="00304DF6" w:rsidP="008C30FA">
            <w:pPr>
              <w:rPr>
                <w:color w:val="000000"/>
              </w:rPr>
            </w:pPr>
            <w:r w:rsidRPr="00057254">
              <w:rPr>
                <w:color w:val="000000"/>
              </w:rPr>
              <w:t>(0.000)</w:t>
            </w:r>
          </w:p>
        </w:tc>
      </w:tr>
      <w:tr w:rsidR="00304DF6" w:rsidRPr="00057254" w14:paraId="028F94DD"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7BDBB907" w14:textId="77777777" w:rsidR="00304DF6" w:rsidRPr="00057254" w:rsidRDefault="00304DF6" w:rsidP="008C30FA">
            <w:pPr>
              <w:rPr>
                <w:color w:val="000000"/>
              </w:rPr>
            </w:pPr>
            <w:r w:rsidRPr="00057254">
              <w:rPr>
                <w:color w:val="000000"/>
              </w:rPr>
              <w:t>Inequality (Gini 2016)</w:t>
            </w:r>
          </w:p>
        </w:tc>
        <w:tc>
          <w:tcPr>
            <w:tcW w:w="1820" w:type="pct"/>
            <w:tcBorders>
              <w:top w:val="nil"/>
              <w:left w:val="nil"/>
              <w:bottom w:val="nil"/>
              <w:right w:val="nil"/>
            </w:tcBorders>
            <w:shd w:val="clear" w:color="auto" w:fill="auto"/>
            <w:noWrap/>
            <w:vAlign w:val="bottom"/>
            <w:hideMark/>
          </w:tcPr>
          <w:p w14:paraId="37563DDA" w14:textId="57F28E5F" w:rsidR="00304DF6" w:rsidRPr="00057254" w:rsidRDefault="00304DF6" w:rsidP="008C30FA">
            <w:pPr>
              <w:rPr>
                <w:color w:val="000000"/>
              </w:rPr>
            </w:pPr>
            <w:r w:rsidRPr="00057254">
              <w:rPr>
                <w:color w:val="000000"/>
              </w:rPr>
              <w:t>-0.067*</w:t>
            </w:r>
          </w:p>
        </w:tc>
      </w:tr>
      <w:tr w:rsidR="00304DF6" w:rsidRPr="00057254" w14:paraId="2C347CA7"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594E8C65"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356CDBAE" w14:textId="5F06CA8A" w:rsidR="00304DF6" w:rsidRPr="00057254" w:rsidRDefault="00304DF6" w:rsidP="008C30FA">
            <w:pPr>
              <w:rPr>
                <w:color w:val="000000"/>
              </w:rPr>
            </w:pPr>
            <w:r w:rsidRPr="00057254">
              <w:rPr>
                <w:color w:val="000000"/>
              </w:rPr>
              <w:t>(0.028)</w:t>
            </w:r>
          </w:p>
        </w:tc>
      </w:tr>
      <w:tr w:rsidR="00304DF6" w:rsidRPr="00057254" w14:paraId="2937518E"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749ECF5B" w14:textId="77777777" w:rsidR="00304DF6" w:rsidRPr="00057254" w:rsidRDefault="00304DF6" w:rsidP="008C30FA">
            <w:pPr>
              <w:rPr>
                <w:color w:val="000000"/>
              </w:rPr>
            </w:pPr>
            <w:r w:rsidRPr="00057254">
              <w:rPr>
                <w:color w:val="000000"/>
              </w:rPr>
              <w:t>Employment change (1980-2016)</w:t>
            </w:r>
          </w:p>
        </w:tc>
        <w:tc>
          <w:tcPr>
            <w:tcW w:w="1820" w:type="pct"/>
            <w:tcBorders>
              <w:top w:val="nil"/>
              <w:left w:val="nil"/>
              <w:bottom w:val="nil"/>
              <w:right w:val="nil"/>
            </w:tcBorders>
            <w:shd w:val="clear" w:color="auto" w:fill="auto"/>
            <w:noWrap/>
            <w:vAlign w:val="bottom"/>
            <w:hideMark/>
          </w:tcPr>
          <w:p w14:paraId="0B85DB36" w14:textId="2294F656" w:rsidR="00304DF6" w:rsidRPr="00057254" w:rsidRDefault="00304DF6" w:rsidP="008C30FA">
            <w:pPr>
              <w:rPr>
                <w:color w:val="000000"/>
              </w:rPr>
            </w:pPr>
            <w:r w:rsidRPr="00057254">
              <w:rPr>
                <w:color w:val="000000"/>
              </w:rPr>
              <w:t>-0.704***</w:t>
            </w:r>
          </w:p>
        </w:tc>
      </w:tr>
      <w:tr w:rsidR="00304DF6" w:rsidRPr="00057254" w14:paraId="4C7106F4"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4A406B22"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245ADA2F" w14:textId="47BB11CA" w:rsidR="00304DF6" w:rsidRPr="00057254" w:rsidRDefault="00304DF6" w:rsidP="008C30FA">
            <w:pPr>
              <w:rPr>
                <w:color w:val="000000"/>
              </w:rPr>
            </w:pPr>
            <w:r w:rsidRPr="00057254">
              <w:rPr>
                <w:color w:val="000000"/>
              </w:rPr>
              <w:t>(0.16)</w:t>
            </w:r>
          </w:p>
        </w:tc>
      </w:tr>
      <w:tr w:rsidR="00304DF6" w:rsidRPr="00057254" w14:paraId="4AA8C2FB"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27249C3A" w14:textId="77777777" w:rsidR="00304DF6" w:rsidRPr="00057254" w:rsidRDefault="00304DF6" w:rsidP="008C30FA">
            <w:pPr>
              <w:rPr>
                <w:color w:val="000000"/>
              </w:rPr>
            </w:pPr>
            <w:r w:rsidRPr="00057254">
              <w:rPr>
                <w:color w:val="000000"/>
              </w:rPr>
              <w:t>Social Capital (2014)</w:t>
            </w:r>
          </w:p>
        </w:tc>
        <w:tc>
          <w:tcPr>
            <w:tcW w:w="1820" w:type="pct"/>
            <w:tcBorders>
              <w:top w:val="nil"/>
              <w:left w:val="nil"/>
              <w:bottom w:val="nil"/>
              <w:right w:val="nil"/>
            </w:tcBorders>
            <w:shd w:val="clear" w:color="auto" w:fill="auto"/>
            <w:noWrap/>
            <w:vAlign w:val="bottom"/>
            <w:hideMark/>
          </w:tcPr>
          <w:p w14:paraId="428A31E4" w14:textId="27356C09" w:rsidR="00304DF6" w:rsidRPr="00057254" w:rsidRDefault="00304DF6" w:rsidP="008C30FA">
            <w:pPr>
              <w:rPr>
                <w:color w:val="000000"/>
              </w:rPr>
            </w:pPr>
            <w:r w:rsidRPr="00057254">
              <w:rPr>
                <w:color w:val="000000"/>
              </w:rPr>
              <w:t>0.01***</w:t>
            </w:r>
          </w:p>
        </w:tc>
      </w:tr>
      <w:tr w:rsidR="00304DF6" w:rsidRPr="00057254" w14:paraId="7CCA8432"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474CF824"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6ED85890" w14:textId="477E54CF" w:rsidR="00304DF6" w:rsidRPr="00057254" w:rsidRDefault="00304DF6" w:rsidP="008C30FA">
            <w:pPr>
              <w:rPr>
                <w:color w:val="000000"/>
              </w:rPr>
            </w:pPr>
            <w:r w:rsidRPr="00057254">
              <w:rPr>
                <w:color w:val="000000"/>
              </w:rPr>
              <w:t>(0.001)</w:t>
            </w:r>
          </w:p>
        </w:tc>
      </w:tr>
      <w:tr w:rsidR="00304DF6" w:rsidRPr="00057254" w14:paraId="16A1338C"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003E63FC" w14:textId="77777777" w:rsidR="00304DF6" w:rsidRPr="00057254" w:rsidRDefault="00304DF6" w:rsidP="008C30FA">
            <w:pPr>
              <w:rPr>
                <w:color w:val="000000"/>
              </w:rPr>
            </w:pPr>
            <w:r w:rsidRPr="00057254">
              <w:rPr>
                <w:color w:val="000000"/>
              </w:rPr>
              <w:t>Density (2016)</w:t>
            </w:r>
          </w:p>
        </w:tc>
        <w:tc>
          <w:tcPr>
            <w:tcW w:w="1820" w:type="pct"/>
            <w:tcBorders>
              <w:top w:val="nil"/>
              <w:left w:val="nil"/>
              <w:bottom w:val="nil"/>
              <w:right w:val="nil"/>
            </w:tcBorders>
            <w:shd w:val="clear" w:color="auto" w:fill="auto"/>
            <w:noWrap/>
            <w:vAlign w:val="bottom"/>
            <w:hideMark/>
          </w:tcPr>
          <w:p w14:paraId="748E6AB9" w14:textId="5488643C" w:rsidR="00304DF6" w:rsidRPr="00057254" w:rsidRDefault="00304DF6" w:rsidP="008C30FA">
            <w:pPr>
              <w:rPr>
                <w:color w:val="000000"/>
              </w:rPr>
            </w:pPr>
            <w:r w:rsidRPr="00057254">
              <w:rPr>
                <w:color w:val="000000"/>
              </w:rPr>
              <w:t>0.000</w:t>
            </w:r>
          </w:p>
        </w:tc>
      </w:tr>
      <w:tr w:rsidR="00304DF6" w:rsidRPr="00057254" w14:paraId="7BCAF25D"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414338C8"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4AE62FF7" w14:textId="0F7A463D" w:rsidR="00304DF6" w:rsidRPr="00057254" w:rsidRDefault="00304DF6" w:rsidP="008C30FA">
            <w:pPr>
              <w:rPr>
                <w:color w:val="000000"/>
              </w:rPr>
            </w:pPr>
            <w:r w:rsidRPr="00057254">
              <w:rPr>
                <w:color w:val="000000"/>
              </w:rPr>
              <w:t>(0.000)</w:t>
            </w:r>
          </w:p>
        </w:tc>
      </w:tr>
      <w:tr w:rsidR="00304DF6" w:rsidRPr="00057254" w14:paraId="3C938352"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33C0DF9C" w14:textId="77777777" w:rsidR="00304DF6" w:rsidRPr="00057254" w:rsidRDefault="00304DF6" w:rsidP="008C30FA">
            <w:pPr>
              <w:rPr>
                <w:color w:val="000000"/>
              </w:rPr>
            </w:pPr>
            <w:r w:rsidRPr="00057254">
              <w:rPr>
                <w:color w:val="000000"/>
              </w:rPr>
              <w:t>Unemployment rate (2016)</w:t>
            </w:r>
          </w:p>
        </w:tc>
        <w:tc>
          <w:tcPr>
            <w:tcW w:w="1820" w:type="pct"/>
            <w:tcBorders>
              <w:top w:val="nil"/>
              <w:left w:val="nil"/>
              <w:bottom w:val="nil"/>
              <w:right w:val="nil"/>
            </w:tcBorders>
            <w:shd w:val="clear" w:color="auto" w:fill="auto"/>
            <w:noWrap/>
            <w:vAlign w:val="bottom"/>
            <w:hideMark/>
          </w:tcPr>
          <w:p w14:paraId="094F26E3" w14:textId="60E54FF9" w:rsidR="00304DF6" w:rsidRPr="00057254" w:rsidRDefault="00304DF6" w:rsidP="008C30FA">
            <w:pPr>
              <w:rPr>
                <w:color w:val="000000"/>
              </w:rPr>
            </w:pPr>
            <w:r w:rsidRPr="00057254">
              <w:rPr>
                <w:color w:val="000000"/>
              </w:rPr>
              <w:t>0.001†</w:t>
            </w:r>
          </w:p>
        </w:tc>
      </w:tr>
      <w:tr w:rsidR="00304DF6" w:rsidRPr="00057254" w14:paraId="03E72A37"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0221A4C1"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5FBA29EC" w14:textId="298B2BC4" w:rsidR="00304DF6" w:rsidRPr="00057254" w:rsidRDefault="00304DF6" w:rsidP="008C30FA">
            <w:pPr>
              <w:rPr>
                <w:color w:val="000000"/>
              </w:rPr>
            </w:pPr>
            <w:r w:rsidRPr="00057254">
              <w:rPr>
                <w:color w:val="000000"/>
              </w:rPr>
              <w:t>(0.001)</w:t>
            </w:r>
          </w:p>
        </w:tc>
      </w:tr>
      <w:tr w:rsidR="00304DF6" w:rsidRPr="00057254" w14:paraId="7FDEA3CE"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564B448A" w14:textId="77777777" w:rsidR="00304DF6" w:rsidRPr="00057254" w:rsidRDefault="00304DF6" w:rsidP="008C30FA">
            <w:pPr>
              <w:rPr>
                <w:color w:val="000000"/>
              </w:rPr>
            </w:pPr>
            <w:r w:rsidRPr="00057254">
              <w:rPr>
                <w:color w:val="000000"/>
              </w:rPr>
              <w:t>Education (2016)</w:t>
            </w:r>
          </w:p>
        </w:tc>
        <w:tc>
          <w:tcPr>
            <w:tcW w:w="1820" w:type="pct"/>
            <w:tcBorders>
              <w:top w:val="nil"/>
              <w:left w:val="nil"/>
              <w:bottom w:val="nil"/>
              <w:right w:val="nil"/>
            </w:tcBorders>
            <w:shd w:val="clear" w:color="auto" w:fill="auto"/>
            <w:noWrap/>
            <w:vAlign w:val="bottom"/>
            <w:hideMark/>
          </w:tcPr>
          <w:p w14:paraId="209143B1" w14:textId="55A9DA7A" w:rsidR="00304DF6" w:rsidRPr="00057254" w:rsidRDefault="00304DF6" w:rsidP="008C30FA">
            <w:pPr>
              <w:rPr>
                <w:color w:val="000000"/>
              </w:rPr>
            </w:pPr>
            <w:r w:rsidRPr="00057254">
              <w:rPr>
                <w:color w:val="000000"/>
              </w:rPr>
              <w:t>0.004***</w:t>
            </w:r>
          </w:p>
        </w:tc>
      </w:tr>
      <w:tr w:rsidR="00304DF6" w:rsidRPr="00057254" w14:paraId="245E1AFE"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1B3F131E"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5DCD3459" w14:textId="702F682A" w:rsidR="00304DF6" w:rsidRPr="00057254" w:rsidRDefault="00304DF6" w:rsidP="008C30FA">
            <w:pPr>
              <w:rPr>
                <w:color w:val="000000"/>
              </w:rPr>
            </w:pPr>
            <w:r w:rsidRPr="00057254">
              <w:rPr>
                <w:color w:val="000000"/>
              </w:rPr>
              <w:t>(0.000)</w:t>
            </w:r>
          </w:p>
        </w:tc>
      </w:tr>
      <w:tr w:rsidR="00304DF6" w:rsidRPr="00057254" w14:paraId="682A82E9"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493E41E3" w14:textId="77777777" w:rsidR="00304DF6" w:rsidRPr="00057254" w:rsidRDefault="00304DF6" w:rsidP="008C30FA">
            <w:pPr>
              <w:rPr>
                <w:color w:val="000000"/>
              </w:rPr>
            </w:pPr>
            <w:r w:rsidRPr="00057254">
              <w:rPr>
                <w:color w:val="000000"/>
              </w:rPr>
              <w:t>Share of black population (2016)</w:t>
            </w:r>
          </w:p>
        </w:tc>
        <w:tc>
          <w:tcPr>
            <w:tcW w:w="1820" w:type="pct"/>
            <w:tcBorders>
              <w:top w:val="nil"/>
              <w:left w:val="nil"/>
              <w:bottom w:val="nil"/>
              <w:right w:val="nil"/>
            </w:tcBorders>
            <w:shd w:val="clear" w:color="auto" w:fill="auto"/>
            <w:noWrap/>
            <w:vAlign w:val="bottom"/>
            <w:hideMark/>
          </w:tcPr>
          <w:p w14:paraId="74728378" w14:textId="3B3F6E69" w:rsidR="00304DF6" w:rsidRPr="00057254" w:rsidRDefault="00304DF6" w:rsidP="008C30FA">
            <w:pPr>
              <w:rPr>
                <w:color w:val="000000"/>
              </w:rPr>
            </w:pPr>
            <w:r w:rsidRPr="00057254">
              <w:rPr>
                <w:color w:val="000000"/>
              </w:rPr>
              <w:t>-0.001***</w:t>
            </w:r>
          </w:p>
        </w:tc>
      </w:tr>
      <w:tr w:rsidR="00304DF6" w:rsidRPr="00057254" w14:paraId="62E9787D"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41ED0946"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3D899A19" w14:textId="0B7B8C96" w:rsidR="00304DF6" w:rsidRPr="00057254" w:rsidRDefault="00304DF6" w:rsidP="008C30FA">
            <w:pPr>
              <w:rPr>
                <w:color w:val="000000"/>
              </w:rPr>
            </w:pPr>
            <w:r w:rsidRPr="00057254">
              <w:rPr>
                <w:color w:val="000000"/>
              </w:rPr>
              <w:t>(0.000)</w:t>
            </w:r>
          </w:p>
        </w:tc>
      </w:tr>
      <w:tr w:rsidR="00304DF6" w:rsidRPr="00057254" w14:paraId="1E744055"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31C03139" w14:textId="77777777" w:rsidR="00304DF6" w:rsidRPr="00057254" w:rsidRDefault="00304DF6" w:rsidP="008C30FA">
            <w:pPr>
              <w:rPr>
                <w:color w:val="000000"/>
              </w:rPr>
            </w:pPr>
            <w:r w:rsidRPr="00057254">
              <w:rPr>
                <w:color w:val="000000"/>
              </w:rPr>
              <w:t>Sex ratio, males (2016)</w:t>
            </w:r>
          </w:p>
        </w:tc>
        <w:tc>
          <w:tcPr>
            <w:tcW w:w="1820" w:type="pct"/>
            <w:tcBorders>
              <w:top w:val="nil"/>
              <w:left w:val="nil"/>
              <w:bottom w:val="nil"/>
              <w:right w:val="nil"/>
            </w:tcBorders>
            <w:shd w:val="clear" w:color="auto" w:fill="auto"/>
            <w:noWrap/>
            <w:vAlign w:val="bottom"/>
            <w:hideMark/>
          </w:tcPr>
          <w:p w14:paraId="352D1B12" w14:textId="1DCD1330" w:rsidR="00304DF6" w:rsidRPr="00057254" w:rsidRDefault="00304DF6" w:rsidP="008C30FA">
            <w:pPr>
              <w:rPr>
                <w:color w:val="000000"/>
              </w:rPr>
            </w:pPr>
            <w:r w:rsidRPr="00057254">
              <w:rPr>
                <w:color w:val="000000"/>
              </w:rPr>
              <w:t>0.000†</w:t>
            </w:r>
          </w:p>
        </w:tc>
      </w:tr>
      <w:tr w:rsidR="00304DF6" w:rsidRPr="00057254" w14:paraId="0C2CB34D"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6CD4B898"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37BA9681" w14:textId="5F65D0DB" w:rsidR="00304DF6" w:rsidRPr="00057254" w:rsidRDefault="00304DF6" w:rsidP="008C30FA">
            <w:pPr>
              <w:rPr>
                <w:color w:val="000000"/>
              </w:rPr>
            </w:pPr>
            <w:r w:rsidRPr="00057254">
              <w:rPr>
                <w:color w:val="000000"/>
              </w:rPr>
              <w:t>(0.000)</w:t>
            </w:r>
          </w:p>
        </w:tc>
      </w:tr>
      <w:tr w:rsidR="00304DF6" w:rsidRPr="00057254" w14:paraId="6490CCF5"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29E73BAF" w14:textId="77777777" w:rsidR="00304DF6" w:rsidRPr="00057254" w:rsidRDefault="00304DF6" w:rsidP="008C30FA">
            <w:pPr>
              <w:rPr>
                <w:color w:val="000000"/>
              </w:rPr>
            </w:pPr>
            <w:r w:rsidRPr="00057254">
              <w:rPr>
                <w:color w:val="000000"/>
              </w:rPr>
              <w:t>Age dependency, young (2016)</w:t>
            </w:r>
          </w:p>
        </w:tc>
        <w:tc>
          <w:tcPr>
            <w:tcW w:w="1820" w:type="pct"/>
            <w:tcBorders>
              <w:top w:val="nil"/>
              <w:left w:val="nil"/>
              <w:bottom w:val="nil"/>
              <w:right w:val="nil"/>
            </w:tcBorders>
            <w:shd w:val="clear" w:color="auto" w:fill="auto"/>
            <w:noWrap/>
            <w:vAlign w:val="bottom"/>
            <w:hideMark/>
          </w:tcPr>
          <w:p w14:paraId="26E97095" w14:textId="1E03B48E" w:rsidR="00304DF6" w:rsidRPr="00057254" w:rsidRDefault="00304DF6" w:rsidP="008C30FA">
            <w:pPr>
              <w:rPr>
                <w:color w:val="000000"/>
              </w:rPr>
            </w:pPr>
            <w:r w:rsidRPr="00057254">
              <w:rPr>
                <w:color w:val="000000"/>
              </w:rPr>
              <w:t>-0.001***</w:t>
            </w:r>
          </w:p>
        </w:tc>
      </w:tr>
      <w:tr w:rsidR="00304DF6" w:rsidRPr="00057254" w14:paraId="2128336B"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2213C220"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6B0B0769" w14:textId="0F327518" w:rsidR="00304DF6" w:rsidRPr="00057254" w:rsidRDefault="00304DF6" w:rsidP="008C30FA">
            <w:pPr>
              <w:rPr>
                <w:color w:val="000000"/>
              </w:rPr>
            </w:pPr>
            <w:r w:rsidRPr="00057254">
              <w:rPr>
                <w:color w:val="000000"/>
              </w:rPr>
              <w:t>(0.000)</w:t>
            </w:r>
          </w:p>
        </w:tc>
      </w:tr>
      <w:tr w:rsidR="00304DF6" w:rsidRPr="00057254" w14:paraId="6F0A3C4A"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1E49557B" w14:textId="77777777" w:rsidR="00304DF6" w:rsidRPr="00057254" w:rsidRDefault="00304DF6" w:rsidP="008C30FA">
            <w:pPr>
              <w:rPr>
                <w:color w:val="000000"/>
              </w:rPr>
            </w:pPr>
            <w:r w:rsidRPr="00057254">
              <w:rPr>
                <w:color w:val="000000"/>
              </w:rPr>
              <w:t>Share Married (2016)</w:t>
            </w:r>
          </w:p>
        </w:tc>
        <w:tc>
          <w:tcPr>
            <w:tcW w:w="1820" w:type="pct"/>
            <w:tcBorders>
              <w:top w:val="nil"/>
              <w:left w:val="nil"/>
              <w:bottom w:val="nil"/>
              <w:right w:val="nil"/>
            </w:tcBorders>
            <w:shd w:val="clear" w:color="auto" w:fill="auto"/>
            <w:noWrap/>
            <w:vAlign w:val="bottom"/>
            <w:hideMark/>
          </w:tcPr>
          <w:p w14:paraId="7E611FB4" w14:textId="6041B286" w:rsidR="00304DF6" w:rsidRPr="00057254" w:rsidRDefault="00304DF6" w:rsidP="008C30FA">
            <w:pPr>
              <w:rPr>
                <w:color w:val="000000"/>
              </w:rPr>
            </w:pPr>
            <w:r w:rsidRPr="00057254">
              <w:rPr>
                <w:color w:val="000000"/>
              </w:rPr>
              <w:t>0.001***</w:t>
            </w:r>
          </w:p>
        </w:tc>
      </w:tr>
      <w:tr w:rsidR="00304DF6" w:rsidRPr="00057254" w14:paraId="73173397"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76B7E57B"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07EB909B" w14:textId="536AB13F" w:rsidR="00304DF6" w:rsidRPr="00057254" w:rsidRDefault="00304DF6" w:rsidP="008C30FA">
            <w:pPr>
              <w:rPr>
                <w:color w:val="000000"/>
              </w:rPr>
            </w:pPr>
            <w:r w:rsidRPr="00057254">
              <w:rPr>
                <w:color w:val="000000"/>
              </w:rPr>
              <w:t>(0.000)</w:t>
            </w:r>
          </w:p>
        </w:tc>
      </w:tr>
      <w:tr w:rsidR="00304DF6" w:rsidRPr="00057254" w14:paraId="5606DCF3"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5C232B47" w14:textId="77777777" w:rsidR="00304DF6" w:rsidRPr="00057254" w:rsidRDefault="00304DF6" w:rsidP="008C30FA">
            <w:pPr>
              <w:rPr>
                <w:color w:val="000000"/>
              </w:rPr>
            </w:pPr>
            <w:r w:rsidRPr="00057254">
              <w:rPr>
                <w:color w:val="000000"/>
              </w:rPr>
              <w:t>State FE</w:t>
            </w:r>
          </w:p>
        </w:tc>
        <w:tc>
          <w:tcPr>
            <w:tcW w:w="1820" w:type="pct"/>
            <w:tcBorders>
              <w:top w:val="nil"/>
              <w:left w:val="nil"/>
              <w:bottom w:val="nil"/>
              <w:right w:val="nil"/>
            </w:tcBorders>
            <w:shd w:val="clear" w:color="auto" w:fill="auto"/>
            <w:noWrap/>
            <w:vAlign w:val="bottom"/>
            <w:hideMark/>
          </w:tcPr>
          <w:p w14:paraId="4C40338F" w14:textId="77777777" w:rsidR="00304DF6" w:rsidRPr="00057254" w:rsidRDefault="00304DF6" w:rsidP="008C30FA">
            <w:pPr>
              <w:rPr>
                <w:color w:val="000000"/>
              </w:rPr>
            </w:pPr>
            <w:r w:rsidRPr="00057254">
              <w:rPr>
                <w:color w:val="000000"/>
              </w:rPr>
              <w:t>YES</w:t>
            </w:r>
          </w:p>
        </w:tc>
      </w:tr>
    </w:tbl>
    <w:p w14:paraId="30C8656A" w14:textId="77777777" w:rsidR="00046B93" w:rsidRPr="00057254" w:rsidRDefault="00046B93" w:rsidP="00437C28">
      <w:pPr>
        <w:spacing w:line="480" w:lineRule="auto"/>
      </w:pPr>
    </w:p>
    <w:p w14:paraId="36C921D8" w14:textId="77777777" w:rsidR="00C65F65" w:rsidRPr="00057254" w:rsidRDefault="00C65F65" w:rsidP="00437C28">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50ABBFE9" w14:textId="77777777" w:rsidR="00046B93" w:rsidRPr="00057254" w:rsidRDefault="00046B93" w:rsidP="00437C28">
      <w:pPr>
        <w:spacing w:line="480" w:lineRule="auto"/>
      </w:pPr>
    </w:p>
    <w:p w14:paraId="5E6AAB82" w14:textId="77777777" w:rsidR="00046B93" w:rsidRPr="00057254" w:rsidRDefault="00046B93" w:rsidP="00437C28">
      <w:pPr>
        <w:spacing w:line="480" w:lineRule="auto"/>
      </w:pPr>
    </w:p>
    <w:p w14:paraId="4D09FFE9" w14:textId="77777777" w:rsidR="00461E9A" w:rsidRDefault="00461E9A" w:rsidP="00437C28">
      <w:pPr>
        <w:spacing w:line="480" w:lineRule="auto"/>
        <w:rPr>
          <w:b/>
          <w:bCs/>
        </w:rPr>
      </w:pPr>
    </w:p>
    <w:p w14:paraId="45299873" w14:textId="77777777" w:rsidR="00905B53" w:rsidRDefault="00905B53" w:rsidP="00437C28">
      <w:pPr>
        <w:spacing w:line="480" w:lineRule="auto"/>
        <w:rPr>
          <w:b/>
          <w:bCs/>
        </w:rPr>
      </w:pPr>
    </w:p>
    <w:p w14:paraId="57DF6EC2" w14:textId="77777777" w:rsidR="00905B53" w:rsidRDefault="00905B53" w:rsidP="00437C28">
      <w:pPr>
        <w:spacing w:line="480" w:lineRule="auto"/>
        <w:rPr>
          <w:b/>
          <w:bCs/>
        </w:rPr>
      </w:pPr>
    </w:p>
    <w:p w14:paraId="3874BE49" w14:textId="77777777" w:rsidR="00905B53" w:rsidRDefault="00905B53" w:rsidP="00437C28">
      <w:pPr>
        <w:spacing w:line="480" w:lineRule="auto"/>
        <w:rPr>
          <w:b/>
          <w:bCs/>
        </w:rPr>
      </w:pPr>
    </w:p>
    <w:p w14:paraId="40CCA98B" w14:textId="77777777" w:rsidR="00905B53" w:rsidRDefault="00905B53" w:rsidP="00437C28">
      <w:pPr>
        <w:spacing w:line="480" w:lineRule="auto"/>
        <w:rPr>
          <w:b/>
          <w:bCs/>
        </w:rPr>
      </w:pPr>
    </w:p>
    <w:p w14:paraId="04E4EFD6" w14:textId="77777777" w:rsidR="00905B53" w:rsidRDefault="00905B53" w:rsidP="00437C28">
      <w:pPr>
        <w:spacing w:line="480" w:lineRule="auto"/>
        <w:rPr>
          <w:b/>
          <w:bCs/>
        </w:rPr>
      </w:pPr>
    </w:p>
    <w:p w14:paraId="3C131DBD" w14:textId="320AD8F8" w:rsidR="00905B53" w:rsidRPr="00057254" w:rsidRDefault="00455620" w:rsidP="00905B53">
      <w:pPr>
        <w:spacing w:before="240" w:line="480" w:lineRule="auto"/>
      </w:pPr>
      <w:r>
        <w:rPr>
          <w:b/>
          <w:bCs/>
        </w:rPr>
        <w:lastRenderedPageBreak/>
        <w:t>C.</w:t>
      </w:r>
      <w:r w:rsidR="00905B53" w:rsidRPr="00057254">
        <w:rPr>
          <w:b/>
          <w:bCs/>
        </w:rPr>
        <w:t xml:space="preserve"> </w:t>
      </w:r>
      <w:r w:rsidR="00905B53" w:rsidRPr="00057254">
        <w:t>Basic Model (OLS estimation) for Trump Margin in 2016, with different measures of social capital</w:t>
      </w:r>
    </w:p>
    <w:tbl>
      <w:tblPr>
        <w:tblW w:w="0" w:type="auto"/>
        <w:tblLook w:val="04A0" w:firstRow="1" w:lastRow="0" w:firstColumn="1" w:lastColumn="0" w:noHBand="0" w:noVBand="1"/>
      </w:tblPr>
      <w:tblGrid>
        <w:gridCol w:w="2916"/>
        <w:gridCol w:w="1033"/>
        <w:gridCol w:w="1033"/>
        <w:gridCol w:w="1033"/>
        <w:gridCol w:w="1033"/>
        <w:gridCol w:w="1433"/>
      </w:tblGrid>
      <w:tr w:rsidR="00905B53" w:rsidRPr="002640F0" w14:paraId="40BF5974" w14:textId="77777777" w:rsidTr="005C1A69">
        <w:trPr>
          <w:trHeight w:val="320"/>
        </w:trPr>
        <w:tc>
          <w:tcPr>
            <w:tcW w:w="0" w:type="auto"/>
            <w:tcBorders>
              <w:top w:val="nil"/>
              <w:left w:val="nil"/>
              <w:bottom w:val="single" w:sz="4" w:space="0" w:color="auto"/>
              <w:right w:val="single" w:sz="4" w:space="0" w:color="auto"/>
            </w:tcBorders>
            <w:shd w:val="clear" w:color="auto" w:fill="auto"/>
            <w:noWrap/>
            <w:vAlign w:val="bottom"/>
          </w:tcPr>
          <w:p w14:paraId="4468BECA" w14:textId="77777777" w:rsidR="00905B53" w:rsidRPr="00057254" w:rsidRDefault="00905B53" w:rsidP="005C1A69">
            <w:pPr>
              <w:spacing w:line="360" w:lineRule="auto"/>
              <w:rPr>
                <w:color w:val="000000"/>
                <w:sz w:val="20"/>
                <w:szCs w:val="20"/>
              </w:rPr>
            </w:pPr>
          </w:p>
        </w:tc>
        <w:tc>
          <w:tcPr>
            <w:tcW w:w="0" w:type="auto"/>
            <w:gridSpan w:val="2"/>
            <w:tcBorders>
              <w:top w:val="nil"/>
              <w:left w:val="nil"/>
              <w:bottom w:val="single" w:sz="4" w:space="0" w:color="auto"/>
              <w:right w:val="single" w:sz="4" w:space="0" w:color="auto"/>
            </w:tcBorders>
            <w:shd w:val="clear" w:color="auto" w:fill="auto"/>
            <w:noWrap/>
            <w:vAlign w:val="bottom"/>
          </w:tcPr>
          <w:p w14:paraId="016C3124" w14:textId="77777777" w:rsidR="00905B53" w:rsidRPr="002640F0" w:rsidRDefault="00905B53" w:rsidP="005C1A69">
            <w:pPr>
              <w:spacing w:line="360" w:lineRule="auto"/>
              <w:rPr>
                <w:color w:val="000000"/>
                <w:sz w:val="20"/>
                <w:szCs w:val="20"/>
              </w:rPr>
            </w:pPr>
            <w:r w:rsidRPr="002640F0">
              <w:rPr>
                <w:color w:val="000000"/>
                <w:sz w:val="20"/>
                <w:szCs w:val="20"/>
              </w:rPr>
              <w:t>Civic engagement</w:t>
            </w:r>
          </w:p>
        </w:tc>
        <w:tc>
          <w:tcPr>
            <w:tcW w:w="0" w:type="auto"/>
            <w:gridSpan w:val="2"/>
            <w:tcBorders>
              <w:top w:val="nil"/>
              <w:left w:val="single" w:sz="4" w:space="0" w:color="auto"/>
              <w:bottom w:val="single" w:sz="4" w:space="0" w:color="auto"/>
              <w:right w:val="single" w:sz="4" w:space="0" w:color="auto"/>
            </w:tcBorders>
            <w:shd w:val="clear" w:color="auto" w:fill="auto"/>
            <w:noWrap/>
            <w:vAlign w:val="bottom"/>
          </w:tcPr>
          <w:p w14:paraId="2EA5D8D1" w14:textId="77777777" w:rsidR="00905B53" w:rsidRPr="002640F0" w:rsidRDefault="00905B53" w:rsidP="005C1A69">
            <w:pPr>
              <w:spacing w:line="360" w:lineRule="auto"/>
              <w:rPr>
                <w:color w:val="000000"/>
                <w:sz w:val="20"/>
                <w:szCs w:val="20"/>
              </w:rPr>
            </w:pPr>
            <w:r w:rsidRPr="002640F0">
              <w:rPr>
                <w:color w:val="000000"/>
                <w:sz w:val="20"/>
                <w:szCs w:val="20"/>
              </w:rPr>
              <w:t>Social cohesion</w:t>
            </w:r>
          </w:p>
        </w:tc>
        <w:tc>
          <w:tcPr>
            <w:tcW w:w="0" w:type="auto"/>
            <w:tcBorders>
              <w:top w:val="nil"/>
              <w:left w:val="single" w:sz="4" w:space="0" w:color="auto"/>
              <w:bottom w:val="single" w:sz="4" w:space="0" w:color="auto"/>
              <w:right w:val="nil"/>
            </w:tcBorders>
            <w:shd w:val="clear" w:color="auto" w:fill="auto"/>
            <w:noWrap/>
            <w:vAlign w:val="bottom"/>
          </w:tcPr>
          <w:p w14:paraId="2B7BA03F" w14:textId="77777777" w:rsidR="00905B53" w:rsidRPr="002640F0" w:rsidRDefault="00905B53" w:rsidP="005C1A69">
            <w:pPr>
              <w:spacing w:line="360" w:lineRule="auto"/>
              <w:rPr>
                <w:color w:val="000000"/>
                <w:sz w:val="20"/>
                <w:szCs w:val="20"/>
              </w:rPr>
            </w:pPr>
            <w:r w:rsidRPr="002640F0">
              <w:rPr>
                <w:color w:val="000000"/>
                <w:sz w:val="20"/>
                <w:szCs w:val="20"/>
              </w:rPr>
              <w:t>Ec. Connected.</w:t>
            </w:r>
          </w:p>
        </w:tc>
      </w:tr>
      <w:tr w:rsidR="00905B53" w:rsidRPr="002640F0" w14:paraId="31294358" w14:textId="77777777" w:rsidTr="005C1A69">
        <w:trPr>
          <w:trHeight w:val="320"/>
        </w:trPr>
        <w:tc>
          <w:tcPr>
            <w:tcW w:w="0" w:type="auto"/>
            <w:tcBorders>
              <w:top w:val="nil"/>
              <w:left w:val="nil"/>
              <w:bottom w:val="single" w:sz="4" w:space="0" w:color="auto"/>
              <w:right w:val="single" w:sz="4" w:space="0" w:color="auto"/>
            </w:tcBorders>
            <w:shd w:val="clear" w:color="auto" w:fill="auto"/>
            <w:noWrap/>
            <w:vAlign w:val="bottom"/>
            <w:hideMark/>
          </w:tcPr>
          <w:p w14:paraId="07D7A10E"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64A5326" w14:textId="77777777" w:rsidR="00905B53" w:rsidRPr="002640F0" w:rsidRDefault="00905B53" w:rsidP="005C1A69">
            <w:pPr>
              <w:spacing w:line="360" w:lineRule="auto"/>
              <w:rPr>
                <w:color w:val="000000"/>
                <w:sz w:val="20"/>
                <w:szCs w:val="20"/>
              </w:rPr>
            </w:pPr>
            <w:r w:rsidRPr="002640F0">
              <w:rPr>
                <w:color w:val="000000"/>
                <w:sz w:val="20"/>
                <w:szCs w:val="20"/>
              </w:rPr>
              <w:t>Organ.</w:t>
            </w:r>
          </w:p>
        </w:tc>
        <w:tc>
          <w:tcPr>
            <w:tcW w:w="0" w:type="auto"/>
            <w:tcBorders>
              <w:top w:val="nil"/>
              <w:left w:val="nil"/>
              <w:bottom w:val="single" w:sz="4" w:space="0" w:color="auto"/>
              <w:right w:val="nil"/>
            </w:tcBorders>
            <w:shd w:val="clear" w:color="auto" w:fill="auto"/>
            <w:noWrap/>
            <w:vAlign w:val="bottom"/>
            <w:hideMark/>
          </w:tcPr>
          <w:p w14:paraId="1C64DA6F" w14:textId="77777777" w:rsidR="00905B53" w:rsidRPr="002640F0" w:rsidRDefault="00905B53" w:rsidP="005C1A69">
            <w:pPr>
              <w:spacing w:line="360" w:lineRule="auto"/>
              <w:rPr>
                <w:color w:val="000000"/>
                <w:sz w:val="20"/>
                <w:szCs w:val="20"/>
              </w:rPr>
            </w:pPr>
            <w:proofErr w:type="spellStart"/>
            <w:r w:rsidRPr="002640F0">
              <w:rPr>
                <w:color w:val="000000"/>
                <w:sz w:val="20"/>
                <w:szCs w:val="20"/>
              </w:rPr>
              <w:t>Volunt</w:t>
            </w:r>
            <w:proofErr w:type="spellEnd"/>
            <w:r w:rsidRPr="002640F0">
              <w:rPr>
                <w:color w:val="000000"/>
                <w:sz w:val="20"/>
                <w:szCs w:val="20"/>
              </w:rPr>
              <w:t>.</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41C90F0" w14:textId="77777777" w:rsidR="00905B53" w:rsidRPr="002640F0" w:rsidRDefault="00905B53" w:rsidP="005C1A69">
            <w:pPr>
              <w:spacing w:line="360" w:lineRule="auto"/>
              <w:rPr>
                <w:color w:val="000000"/>
                <w:sz w:val="20"/>
                <w:szCs w:val="20"/>
              </w:rPr>
            </w:pPr>
            <w:r w:rsidRPr="002640F0">
              <w:rPr>
                <w:color w:val="000000"/>
                <w:sz w:val="20"/>
                <w:szCs w:val="20"/>
              </w:rPr>
              <w:t>Clusters</w:t>
            </w:r>
          </w:p>
        </w:tc>
        <w:tc>
          <w:tcPr>
            <w:tcW w:w="0" w:type="auto"/>
            <w:tcBorders>
              <w:top w:val="nil"/>
              <w:left w:val="nil"/>
              <w:bottom w:val="single" w:sz="4" w:space="0" w:color="auto"/>
              <w:right w:val="nil"/>
            </w:tcBorders>
            <w:shd w:val="clear" w:color="auto" w:fill="auto"/>
            <w:noWrap/>
            <w:vAlign w:val="bottom"/>
            <w:hideMark/>
          </w:tcPr>
          <w:p w14:paraId="36F1455E" w14:textId="77777777" w:rsidR="00905B53" w:rsidRPr="002640F0" w:rsidRDefault="00905B53" w:rsidP="005C1A69">
            <w:pPr>
              <w:spacing w:line="360" w:lineRule="auto"/>
              <w:rPr>
                <w:color w:val="000000"/>
                <w:sz w:val="20"/>
                <w:szCs w:val="20"/>
              </w:rPr>
            </w:pPr>
            <w:r w:rsidRPr="002640F0">
              <w:rPr>
                <w:color w:val="000000"/>
                <w:sz w:val="20"/>
                <w:szCs w:val="20"/>
              </w:rPr>
              <w:t>Sup. Net.</w:t>
            </w:r>
          </w:p>
        </w:tc>
        <w:tc>
          <w:tcPr>
            <w:tcW w:w="0" w:type="auto"/>
            <w:tcBorders>
              <w:top w:val="nil"/>
              <w:left w:val="single" w:sz="4" w:space="0" w:color="auto"/>
              <w:bottom w:val="single" w:sz="4" w:space="0" w:color="auto"/>
              <w:right w:val="nil"/>
            </w:tcBorders>
            <w:shd w:val="clear" w:color="auto" w:fill="auto"/>
            <w:noWrap/>
            <w:vAlign w:val="bottom"/>
            <w:hideMark/>
          </w:tcPr>
          <w:p w14:paraId="60FEFC7D" w14:textId="77777777" w:rsidR="00905B53" w:rsidRPr="002640F0" w:rsidRDefault="00905B53" w:rsidP="005C1A69">
            <w:pPr>
              <w:spacing w:line="360" w:lineRule="auto"/>
              <w:rPr>
                <w:color w:val="000000"/>
                <w:sz w:val="20"/>
                <w:szCs w:val="20"/>
              </w:rPr>
            </w:pPr>
            <w:r w:rsidRPr="002640F0">
              <w:rPr>
                <w:color w:val="000000"/>
                <w:sz w:val="20"/>
                <w:szCs w:val="20"/>
              </w:rPr>
              <w:t>Soc. Con.</w:t>
            </w:r>
          </w:p>
        </w:tc>
      </w:tr>
      <w:tr w:rsidR="00905B53" w:rsidRPr="002640F0" w14:paraId="5C6EFFAB"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17094B15" w14:textId="77777777" w:rsidR="00905B53" w:rsidRPr="002640F0" w:rsidRDefault="00905B53" w:rsidP="005C1A69">
            <w:pPr>
              <w:spacing w:line="360" w:lineRule="auto"/>
              <w:rPr>
                <w:color w:val="000000"/>
                <w:sz w:val="20"/>
                <w:szCs w:val="20"/>
              </w:rPr>
            </w:pPr>
            <w:r w:rsidRPr="002640F0">
              <w:rPr>
                <w:color w:val="000000"/>
                <w:sz w:val="20"/>
                <w:szCs w:val="20"/>
              </w:rPr>
              <w:t>Income per capita (2016)</w:t>
            </w:r>
          </w:p>
        </w:tc>
        <w:tc>
          <w:tcPr>
            <w:tcW w:w="0" w:type="auto"/>
            <w:tcBorders>
              <w:top w:val="nil"/>
              <w:left w:val="nil"/>
              <w:bottom w:val="nil"/>
              <w:right w:val="single" w:sz="4" w:space="0" w:color="auto"/>
            </w:tcBorders>
            <w:shd w:val="clear" w:color="auto" w:fill="auto"/>
            <w:noWrap/>
            <w:vAlign w:val="bottom"/>
            <w:hideMark/>
          </w:tcPr>
          <w:p w14:paraId="5A921C60"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32576E1C"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5F27FCD7"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1C1BA7B0" w14:textId="77777777" w:rsidR="00905B53" w:rsidRPr="002640F0" w:rsidRDefault="00905B53" w:rsidP="005C1A69">
            <w:pPr>
              <w:spacing w:line="360" w:lineRule="auto"/>
              <w:rPr>
                <w:color w:val="000000"/>
                <w:sz w:val="20"/>
                <w:szCs w:val="20"/>
              </w:rPr>
            </w:pPr>
            <w:r w:rsidRPr="002640F0">
              <w:rPr>
                <w:color w:val="000000"/>
                <w:sz w:val="20"/>
                <w:szCs w:val="20"/>
              </w:rPr>
              <w:t>-0.65***</w:t>
            </w:r>
          </w:p>
        </w:tc>
        <w:tc>
          <w:tcPr>
            <w:tcW w:w="0" w:type="auto"/>
            <w:tcBorders>
              <w:top w:val="nil"/>
              <w:left w:val="single" w:sz="4" w:space="0" w:color="auto"/>
              <w:bottom w:val="nil"/>
              <w:right w:val="nil"/>
            </w:tcBorders>
            <w:shd w:val="clear" w:color="auto" w:fill="auto"/>
            <w:noWrap/>
            <w:vAlign w:val="bottom"/>
            <w:hideMark/>
          </w:tcPr>
          <w:p w14:paraId="6BFCCDC5"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22470A01"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29531BC3"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745CDD1B"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299B49C6"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4569F93C"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0D8B5781"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35A8A823"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60635933"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1A578030" w14:textId="77777777" w:rsidR="00905B53" w:rsidRPr="002640F0" w:rsidRDefault="00905B53" w:rsidP="005C1A69">
            <w:pPr>
              <w:spacing w:line="360" w:lineRule="auto"/>
              <w:rPr>
                <w:color w:val="000000"/>
                <w:sz w:val="20"/>
                <w:szCs w:val="20"/>
              </w:rPr>
            </w:pPr>
            <w:r w:rsidRPr="002640F0">
              <w:rPr>
                <w:color w:val="000000"/>
                <w:sz w:val="20"/>
                <w:szCs w:val="20"/>
              </w:rPr>
              <w:t>Inequality (Gini 2016)</w:t>
            </w:r>
          </w:p>
        </w:tc>
        <w:tc>
          <w:tcPr>
            <w:tcW w:w="0" w:type="auto"/>
            <w:tcBorders>
              <w:top w:val="nil"/>
              <w:left w:val="nil"/>
              <w:bottom w:val="nil"/>
              <w:right w:val="single" w:sz="4" w:space="0" w:color="auto"/>
            </w:tcBorders>
            <w:shd w:val="clear" w:color="auto" w:fill="auto"/>
            <w:noWrap/>
            <w:vAlign w:val="bottom"/>
            <w:hideMark/>
          </w:tcPr>
          <w:p w14:paraId="29DD7147" w14:textId="77777777" w:rsidR="00905B53" w:rsidRPr="002640F0" w:rsidRDefault="00905B53" w:rsidP="005C1A69">
            <w:pPr>
              <w:spacing w:line="360" w:lineRule="auto"/>
              <w:rPr>
                <w:color w:val="000000"/>
                <w:sz w:val="20"/>
                <w:szCs w:val="20"/>
              </w:rPr>
            </w:pPr>
            <w:r w:rsidRPr="002640F0">
              <w:rPr>
                <w:color w:val="000000"/>
                <w:sz w:val="20"/>
                <w:szCs w:val="20"/>
              </w:rPr>
              <w:t>-0.026</w:t>
            </w:r>
          </w:p>
        </w:tc>
        <w:tc>
          <w:tcPr>
            <w:tcW w:w="0" w:type="auto"/>
            <w:tcBorders>
              <w:top w:val="nil"/>
              <w:left w:val="nil"/>
              <w:bottom w:val="nil"/>
              <w:right w:val="nil"/>
            </w:tcBorders>
            <w:shd w:val="clear" w:color="auto" w:fill="auto"/>
            <w:noWrap/>
            <w:vAlign w:val="bottom"/>
            <w:hideMark/>
          </w:tcPr>
          <w:p w14:paraId="2F4F8158" w14:textId="77777777" w:rsidR="00905B53" w:rsidRPr="002640F0" w:rsidRDefault="00905B53" w:rsidP="005C1A69">
            <w:pPr>
              <w:spacing w:line="360" w:lineRule="auto"/>
              <w:rPr>
                <w:color w:val="000000"/>
                <w:sz w:val="20"/>
                <w:szCs w:val="20"/>
              </w:rPr>
            </w:pPr>
            <w:r w:rsidRPr="002640F0">
              <w:rPr>
                <w:color w:val="000000"/>
                <w:sz w:val="20"/>
                <w:szCs w:val="20"/>
              </w:rPr>
              <w:t>-0.018</w:t>
            </w:r>
          </w:p>
        </w:tc>
        <w:tc>
          <w:tcPr>
            <w:tcW w:w="0" w:type="auto"/>
            <w:tcBorders>
              <w:top w:val="nil"/>
              <w:left w:val="single" w:sz="4" w:space="0" w:color="auto"/>
              <w:bottom w:val="nil"/>
              <w:right w:val="single" w:sz="4" w:space="0" w:color="auto"/>
            </w:tcBorders>
            <w:shd w:val="clear" w:color="auto" w:fill="auto"/>
            <w:noWrap/>
            <w:vAlign w:val="bottom"/>
            <w:hideMark/>
          </w:tcPr>
          <w:p w14:paraId="1821CA90" w14:textId="77777777" w:rsidR="00905B53" w:rsidRPr="002640F0" w:rsidRDefault="00905B53" w:rsidP="005C1A69">
            <w:pPr>
              <w:spacing w:line="360" w:lineRule="auto"/>
              <w:rPr>
                <w:color w:val="000000"/>
                <w:sz w:val="20"/>
                <w:szCs w:val="20"/>
              </w:rPr>
            </w:pPr>
            <w:r w:rsidRPr="002640F0">
              <w:rPr>
                <w:color w:val="000000"/>
                <w:sz w:val="20"/>
                <w:szCs w:val="20"/>
              </w:rPr>
              <w:t>-0.076**</w:t>
            </w:r>
          </w:p>
        </w:tc>
        <w:tc>
          <w:tcPr>
            <w:tcW w:w="0" w:type="auto"/>
            <w:tcBorders>
              <w:top w:val="nil"/>
              <w:left w:val="nil"/>
              <w:bottom w:val="nil"/>
              <w:right w:val="nil"/>
            </w:tcBorders>
            <w:shd w:val="clear" w:color="auto" w:fill="auto"/>
            <w:noWrap/>
            <w:vAlign w:val="bottom"/>
            <w:hideMark/>
          </w:tcPr>
          <w:p w14:paraId="6364B5A0" w14:textId="77777777" w:rsidR="00905B53" w:rsidRPr="002640F0" w:rsidRDefault="00905B53" w:rsidP="005C1A69">
            <w:pPr>
              <w:spacing w:line="360" w:lineRule="auto"/>
              <w:rPr>
                <w:color w:val="000000"/>
                <w:sz w:val="20"/>
                <w:szCs w:val="20"/>
              </w:rPr>
            </w:pPr>
            <w:r w:rsidRPr="002640F0">
              <w:rPr>
                <w:color w:val="000000"/>
                <w:sz w:val="20"/>
                <w:szCs w:val="20"/>
              </w:rPr>
              <w:t>-0.065**</w:t>
            </w:r>
          </w:p>
        </w:tc>
        <w:tc>
          <w:tcPr>
            <w:tcW w:w="0" w:type="auto"/>
            <w:tcBorders>
              <w:top w:val="nil"/>
              <w:left w:val="single" w:sz="4" w:space="0" w:color="auto"/>
              <w:bottom w:val="nil"/>
              <w:right w:val="nil"/>
            </w:tcBorders>
            <w:shd w:val="clear" w:color="auto" w:fill="auto"/>
            <w:noWrap/>
            <w:vAlign w:val="bottom"/>
            <w:hideMark/>
          </w:tcPr>
          <w:p w14:paraId="2998A79F" w14:textId="77777777" w:rsidR="00905B53" w:rsidRPr="002640F0" w:rsidRDefault="00905B53" w:rsidP="005C1A69">
            <w:pPr>
              <w:spacing w:line="360" w:lineRule="auto"/>
              <w:rPr>
                <w:color w:val="000000"/>
                <w:sz w:val="20"/>
                <w:szCs w:val="20"/>
              </w:rPr>
            </w:pPr>
            <w:r w:rsidRPr="002640F0">
              <w:rPr>
                <w:color w:val="000000"/>
                <w:sz w:val="20"/>
                <w:szCs w:val="20"/>
              </w:rPr>
              <w:t>-0.064**</w:t>
            </w:r>
          </w:p>
        </w:tc>
      </w:tr>
      <w:tr w:rsidR="00905B53" w:rsidRPr="002640F0" w14:paraId="39EB5F6D"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5E61DC95"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6B581EE9" w14:textId="77777777" w:rsidR="00905B53" w:rsidRPr="002640F0" w:rsidRDefault="00905B53" w:rsidP="005C1A69">
            <w:pPr>
              <w:spacing w:line="360" w:lineRule="auto"/>
              <w:rPr>
                <w:color w:val="000000"/>
                <w:sz w:val="20"/>
                <w:szCs w:val="20"/>
              </w:rPr>
            </w:pPr>
            <w:r w:rsidRPr="002640F0">
              <w:rPr>
                <w:color w:val="000000"/>
                <w:sz w:val="20"/>
                <w:szCs w:val="20"/>
              </w:rPr>
              <w:t>(0.024)</w:t>
            </w:r>
          </w:p>
        </w:tc>
        <w:tc>
          <w:tcPr>
            <w:tcW w:w="0" w:type="auto"/>
            <w:tcBorders>
              <w:top w:val="nil"/>
              <w:left w:val="nil"/>
              <w:bottom w:val="nil"/>
              <w:right w:val="nil"/>
            </w:tcBorders>
            <w:shd w:val="clear" w:color="auto" w:fill="auto"/>
            <w:noWrap/>
            <w:vAlign w:val="bottom"/>
            <w:hideMark/>
          </w:tcPr>
          <w:p w14:paraId="2EA6C83B" w14:textId="77777777" w:rsidR="00905B53" w:rsidRPr="002640F0" w:rsidRDefault="00905B53" w:rsidP="005C1A69">
            <w:pPr>
              <w:spacing w:line="360" w:lineRule="auto"/>
              <w:rPr>
                <w:color w:val="000000"/>
                <w:sz w:val="20"/>
                <w:szCs w:val="20"/>
              </w:rPr>
            </w:pPr>
            <w:r w:rsidRPr="002640F0">
              <w:rPr>
                <w:color w:val="000000"/>
                <w:sz w:val="20"/>
                <w:szCs w:val="20"/>
              </w:rPr>
              <w:t>(0.024)</w:t>
            </w:r>
          </w:p>
        </w:tc>
        <w:tc>
          <w:tcPr>
            <w:tcW w:w="0" w:type="auto"/>
            <w:tcBorders>
              <w:top w:val="nil"/>
              <w:left w:val="single" w:sz="4" w:space="0" w:color="auto"/>
              <w:bottom w:val="nil"/>
              <w:right w:val="single" w:sz="4" w:space="0" w:color="auto"/>
            </w:tcBorders>
            <w:shd w:val="clear" w:color="auto" w:fill="auto"/>
            <w:noWrap/>
            <w:vAlign w:val="bottom"/>
            <w:hideMark/>
          </w:tcPr>
          <w:p w14:paraId="4F5C5560" w14:textId="77777777" w:rsidR="00905B53" w:rsidRPr="002640F0" w:rsidRDefault="00905B53" w:rsidP="005C1A69">
            <w:pPr>
              <w:spacing w:line="360" w:lineRule="auto"/>
              <w:rPr>
                <w:color w:val="000000"/>
                <w:sz w:val="20"/>
                <w:szCs w:val="20"/>
              </w:rPr>
            </w:pPr>
            <w:r w:rsidRPr="002640F0">
              <w:rPr>
                <w:color w:val="000000"/>
                <w:sz w:val="20"/>
                <w:szCs w:val="20"/>
              </w:rPr>
              <w:t>(0.023)</w:t>
            </w:r>
          </w:p>
        </w:tc>
        <w:tc>
          <w:tcPr>
            <w:tcW w:w="0" w:type="auto"/>
            <w:tcBorders>
              <w:top w:val="nil"/>
              <w:left w:val="nil"/>
              <w:bottom w:val="nil"/>
              <w:right w:val="nil"/>
            </w:tcBorders>
            <w:shd w:val="clear" w:color="auto" w:fill="auto"/>
            <w:noWrap/>
            <w:vAlign w:val="bottom"/>
            <w:hideMark/>
          </w:tcPr>
          <w:p w14:paraId="24442AD4" w14:textId="77777777" w:rsidR="00905B53" w:rsidRPr="002640F0" w:rsidRDefault="00905B53" w:rsidP="005C1A69">
            <w:pPr>
              <w:spacing w:line="360" w:lineRule="auto"/>
              <w:rPr>
                <w:color w:val="000000"/>
                <w:sz w:val="20"/>
                <w:szCs w:val="20"/>
              </w:rPr>
            </w:pPr>
            <w:r w:rsidRPr="002640F0">
              <w:rPr>
                <w:color w:val="000000"/>
                <w:sz w:val="20"/>
                <w:szCs w:val="20"/>
              </w:rPr>
              <w:t>(0.024)</w:t>
            </w:r>
          </w:p>
        </w:tc>
        <w:tc>
          <w:tcPr>
            <w:tcW w:w="0" w:type="auto"/>
            <w:tcBorders>
              <w:top w:val="nil"/>
              <w:left w:val="single" w:sz="4" w:space="0" w:color="auto"/>
              <w:bottom w:val="nil"/>
              <w:right w:val="nil"/>
            </w:tcBorders>
            <w:shd w:val="clear" w:color="auto" w:fill="auto"/>
            <w:noWrap/>
            <w:vAlign w:val="bottom"/>
            <w:hideMark/>
          </w:tcPr>
          <w:p w14:paraId="662BD085" w14:textId="77777777" w:rsidR="00905B53" w:rsidRPr="002640F0" w:rsidRDefault="00905B53" w:rsidP="005C1A69">
            <w:pPr>
              <w:spacing w:line="360" w:lineRule="auto"/>
              <w:rPr>
                <w:color w:val="000000"/>
                <w:sz w:val="20"/>
                <w:szCs w:val="20"/>
              </w:rPr>
            </w:pPr>
            <w:r w:rsidRPr="002640F0">
              <w:rPr>
                <w:color w:val="000000"/>
                <w:sz w:val="20"/>
                <w:szCs w:val="20"/>
              </w:rPr>
              <w:t>(0.025)</w:t>
            </w:r>
          </w:p>
        </w:tc>
      </w:tr>
      <w:tr w:rsidR="00905B53" w:rsidRPr="002640F0" w14:paraId="2766261A"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15B89BA9" w14:textId="77777777" w:rsidR="00905B53" w:rsidRPr="002640F0" w:rsidRDefault="00905B53" w:rsidP="005C1A69">
            <w:pPr>
              <w:spacing w:line="360" w:lineRule="auto"/>
              <w:rPr>
                <w:color w:val="000000"/>
                <w:sz w:val="20"/>
                <w:szCs w:val="20"/>
              </w:rPr>
            </w:pPr>
            <w:r w:rsidRPr="002640F0">
              <w:rPr>
                <w:color w:val="000000"/>
                <w:sz w:val="20"/>
                <w:szCs w:val="20"/>
              </w:rPr>
              <w:t>Employment change (1980-2016)</w:t>
            </w:r>
          </w:p>
        </w:tc>
        <w:tc>
          <w:tcPr>
            <w:tcW w:w="0" w:type="auto"/>
            <w:tcBorders>
              <w:top w:val="nil"/>
              <w:left w:val="nil"/>
              <w:bottom w:val="nil"/>
              <w:right w:val="single" w:sz="4" w:space="0" w:color="auto"/>
            </w:tcBorders>
            <w:shd w:val="clear" w:color="auto" w:fill="auto"/>
            <w:noWrap/>
            <w:vAlign w:val="bottom"/>
            <w:hideMark/>
          </w:tcPr>
          <w:p w14:paraId="66386BAC" w14:textId="77777777" w:rsidR="00905B53" w:rsidRPr="002640F0" w:rsidRDefault="00905B53" w:rsidP="005C1A69">
            <w:pPr>
              <w:spacing w:line="360" w:lineRule="auto"/>
              <w:rPr>
                <w:color w:val="000000"/>
                <w:sz w:val="20"/>
                <w:szCs w:val="20"/>
              </w:rPr>
            </w:pPr>
            <w:r w:rsidRPr="002640F0">
              <w:rPr>
                <w:color w:val="000000"/>
                <w:sz w:val="20"/>
                <w:szCs w:val="20"/>
              </w:rPr>
              <w:t>-0.856***</w:t>
            </w:r>
          </w:p>
        </w:tc>
        <w:tc>
          <w:tcPr>
            <w:tcW w:w="0" w:type="auto"/>
            <w:tcBorders>
              <w:top w:val="nil"/>
              <w:left w:val="nil"/>
              <w:bottom w:val="nil"/>
              <w:right w:val="nil"/>
            </w:tcBorders>
            <w:shd w:val="clear" w:color="auto" w:fill="auto"/>
            <w:noWrap/>
            <w:vAlign w:val="bottom"/>
            <w:hideMark/>
          </w:tcPr>
          <w:p w14:paraId="1D87980D" w14:textId="77777777" w:rsidR="00905B53" w:rsidRPr="002640F0" w:rsidRDefault="00905B53" w:rsidP="005C1A69">
            <w:pPr>
              <w:spacing w:line="360" w:lineRule="auto"/>
              <w:rPr>
                <w:color w:val="000000"/>
                <w:sz w:val="20"/>
                <w:szCs w:val="20"/>
              </w:rPr>
            </w:pPr>
            <w:r w:rsidRPr="002640F0">
              <w:rPr>
                <w:color w:val="000000"/>
                <w:sz w:val="20"/>
                <w:szCs w:val="20"/>
              </w:rPr>
              <w:t>-0.816***</w:t>
            </w:r>
          </w:p>
        </w:tc>
        <w:tc>
          <w:tcPr>
            <w:tcW w:w="0" w:type="auto"/>
            <w:tcBorders>
              <w:top w:val="nil"/>
              <w:left w:val="single" w:sz="4" w:space="0" w:color="auto"/>
              <w:bottom w:val="nil"/>
              <w:right w:val="single" w:sz="4" w:space="0" w:color="auto"/>
            </w:tcBorders>
            <w:shd w:val="clear" w:color="auto" w:fill="auto"/>
            <w:noWrap/>
            <w:vAlign w:val="bottom"/>
            <w:hideMark/>
          </w:tcPr>
          <w:p w14:paraId="75E0FA25" w14:textId="77777777" w:rsidR="00905B53" w:rsidRPr="002640F0" w:rsidRDefault="00905B53" w:rsidP="005C1A69">
            <w:pPr>
              <w:spacing w:line="360" w:lineRule="auto"/>
              <w:rPr>
                <w:color w:val="000000"/>
                <w:sz w:val="20"/>
                <w:szCs w:val="20"/>
              </w:rPr>
            </w:pPr>
            <w:r w:rsidRPr="002640F0">
              <w:rPr>
                <w:color w:val="000000"/>
                <w:sz w:val="20"/>
                <w:szCs w:val="20"/>
              </w:rPr>
              <w:t>-0.817***</w:t>
            </w:r>
          </w:p>
        </w:tc>
        <w:tc>
          <w:tcPr>
            <w:tcW w:w="0" w:type="auto"/>
            <w:tcBorders>
              <w:top w:val="nil"/>
              <w:left w:val="nil"/>
              <w:bottom w:val="nil"/>
              <w:right w:val="nil"/>
            </w:tcBorders>
            <w:shd w:val="clear" w:color="auto" w:fill="auto"/>
            <w:noWrap/>
            <w:vAlign w:val="bottom"/>
            <w:hideMark/>
          </w:tcPr>
          <w:p w14:paraId="52E94BF6" w14:textId="77777777" w:rsidR="00905B53" w:rsidRPr="002640F0" w:rsidRDefault="00905B53" w:rsidP="005C1A69">
            <w:pPr>
              <w:spacing w:line="360" w:lineRule="auto"/>
              <w:rPr>
                <w:color w:val="000000"/>
                <w:sz w:val="20"/>
                <w:szCs w:val="20"/>
              </w:rPr>
            </w:pPr>
            <w:r w:rsidRPr="002640F0">
              <w:rPr>
                <w:color w:val="000000"/>
                <w:sz w:val="20"/>
                <w:szCs w:val="20"/>
              </w:rPr>
              <w:t>-0.45***</w:t>
            </w:r>
          </w:p>
        </w:tc>
        <w:tc>
          <w:tcPr>
            <w:tcW w:w="0" w:type="auto"/>
            <w:tcBorders>
              <w:top w:val="nil"/>
              <w:left w:val="single" w:sz="4" w:space="0" w:color="auto"/>
              <w:bottom w:val="nil"/>
              <w:right w:val="nil"/>
            </w:tcBorders>
            <w:shd w:val="clear" w:color="auto" w:fill="auto"/>
            <w:noWrap/>
            <w:vAlign w:val="bottom"/>
            <w:hideMark/>
          </w:tcPr>
          <w:p w14:paraId="5B13F335" w14:textId="77777777" w:rsidR="00905B53" w:rsidRPr="002640F0" w:rsidRDefault="00905B53" w:rsidP="005C1A69">
            <w:pPr>
              <w:spacing w:line="360" w:lineRule="auto"/>
              <w:rPr>
                <w:color w:val="000000"/>
                <w:sz w:val="20"/>
                <w:szCs w:val="20"/>
              </w:rPr>
            </w:pPr>
            <w:r w:rsidRPr="002640F0">
              <w:rPr>
                <w:color w:val="000000"/>
                <w:sz w:val="20"/>
                <w:szCs w:val="20"/>
              </w:rPr>
              <w:t>-0.739***</w:t>
            </w:r>
          </w:p>
        </w:tc>
      </w:tr>
      <w:tr w:rsidR="00905B53" w:rsidRPr="002640F0" w14:paraId="423E6BD8"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14D071DD"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1BACEA87" w14:textId="77777777" w:rsidR="00905B53" w:rsidRPr="002640F0" w:rsidRDefault="00905B53" w:rsidP="005C1A69">
            <w:pPr>
              <w:spacing w:line="360" w:lineRule="auto"/>
              <w:rPr>
                <w:color w:val="000000"/>
                <w:sz w:val="20"/>
                <w:szCs w:val="20"/>
              </w:rPr>
            </w:pPr>
            <w:r w:rsidRPr="002640F0">
              <w:rPr>
                <w:color w:val="000000"/>
                <w:sz w:val="20"/>
                <w:szCs w:val="20"/>
              </w:rPr>
              <w:t>(0.135)</w:t>
            </w:r>
          </w:p>
        </w:tc>
        <w:tc>
          <w:tcPr>
            <w:tcW w:w="0" w:type="auto"/>
            <w:tcBorders>
              <w:top w:val="nil"/>
              <w:left w:val="nil"/>
              <w:bottom w:val="nil"/>
              <w:right w:val="nil"/>
            </w:tcBorders>
            <w:shd w:val="clear" w:color="auto" w:fill="auto"/>
            <w:noWrap/>
            <w:vAlign w:val="bottom"/>
            <w:hideMark/>
          </w:tcPr>
          <w:p w14:paraId="53ADFC35" w14:textId="77777777" w:rsidR="00905B53" w:rsidRPr="002640F0" w:rsidRDefault="00905B53" w:rsidP="005C1A69">
            <w:pPr>
              <w:spacing w:line="360" w:lineRule="auto"/>
              <w:rPr>
                <w:color w:val="000000"/>
                <w:sz w:val="20"/>
                <w:szCs w:val="20"/>
              </w:rPr>
            </w:pPr>
            <w:r w:rsidRPr="002640F0">
              <w:rPr>
                <w:color w:val="000000"/>
                <w:sz w:val="20"/>
                <w:szCs w:val="20"/>
              </w:rPr>
              <w:t>(0.135)</w:t>
            </w:r>
          </w:p>
        </w:tc>
        <w:tc>
          <w:tcPr>
            <w:tcW w:w="0" w:type="auto"/>
            <w:tcBorders>
              <w:top w:val="nil"/>
              <w:left w:val="single" w:sz="4" w:space="0" w:color="auto"/>
              <w:bottom w:val="nil"/>
              <w:right w:val="single" w:sz="4" w:space="0" w:color="auto"/>
            </w:tcBorders>
            <w:shd w:val="clear" w:color="auto" w:fill="auto"/>
            <w:noWrap/>
            <w:vAlign w:val="bottom"/>
            <w:hideMark/>
          </w:tcPr>
          <w:p w14:paraId="54B15BD0" w14:textId="77777777" w:rsidR="00905B53" w:rsidRPr="002640F0" w:rsidRDefault="00905B53" w:rsidP="005C1A69">
            <w:pPr>
              <w:spacing w:line="360" w:lineRule="auto"/>
              <w:rPr>
                <w:color w:val="000000"/>
                <w:sz w:val="20"/>
                <w:szCs w:val="20"/>
              </w:rPr>
            </w:pPr>
            <w:r w:rsidRPr="002640F0">
              <w:rPr>
                <w:color w:val="000000"/>
                <w:sz w:val="20"/>
                <w:szCs w:val="20"/>
              </w:rPr>
              <w:t>(0.127)</w:t>
            </w:r>
          </w:p>
        </w:tc>
        <w:tc>
          <w:tcPr>
            <w:tcW w:w="0" w:type="auto"/>
            <w:tcBorders>
              <w:top w:val="nil"/>
              <w:left w:val="nil"/>
              <w:bottom w:val="nil"/>
              <w:right w:val="nil"/>
            </w:tcBorders>
            <w:shd w:val="clear" w:color="auto" w:fill="auto"/>
            <w:noWrap/>
            <w:vAlign w:val="bottom"/>
            <w:hideMark/>
          </w:tcPr>
          <w:p w14:paraId="331C1D3F" w14:textId="77777777" w:rsidR="00905B53" w:rsidRPr="002640F0" w:rsidRDefault="00905B53" w:rsidP="005C1A69">
            <w:pPr>
              <w:spacing w:line="360" w:lineRule="auto"/>
              <w:rPr>
                <w:color w:val="000000"/>
                <w:sz w:val="20"/>
                <w:szCs w:val="20"/>
              </w:rPr>
            </w:pPr>
            <w:r w:rsidRPr="002640F0">
              <w:rPr>
                <w:color w:val="000000"/>
                <w:sz w:val="20"/>
                <w:szCs w:val="20"/>
              </w:rPr>
              <w:t>(0.134)</w:t>
            </w:r>
          </w:p>
        </w:tc>
        <w:tc>
          <w:tcPr>
            <w:tcW w:w="0" w:type="auto"/>
            <w:tcBorders>
              <w:top w:val="nil"/>
              <w:left w:val="single" w:sz="4" w:space="0" w:color="auto"/>
              <w:bottom w:val="nil"/>
              <w:right w:val="nil"/>
            </w:tcBorders>
            <w:shd w:val="clear" w:color="auto" w:fill="auto"/>
            <w:noWrap/>
            <w:vAlign w:val="bottom"/>
            <w:hideMark/>
          </w:tcPr>
          <w:p w14:paraId="589AB5D4" w14:textId="77777777" w:rsidR="00905B53" w:rsidRPr="002640F0" w:rsidRDefault="00905B53" w:rsidP="005C1A69">
            <w:pPr>
              <w:spacing w:line="360" w:lineRule="auto"/>
              <w:rPr>
                <w:color w:val="000000"/>
                <w:sz w:val="20"/>
                <w:szCs w:val="20"/>
              </w:rPr>
            </w:pPr>
            <w:r w:rsidRPr="002640F0">
              <w:rPr>
                <w:color w:val="000000"/>
                <w:sz w:val="20"/>
                <w:szCs w:val="20"/>
              </w:rPr>
              <w:t>(0.133)</w:t>
            </w:r>
          </w:p>
        </w:tc>
      </w:tr>
      <w:tr w:rsidR="00905B53" w:rsidRPr="002640F0" w14:paraId="798F8A6F"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6FBC1189" w14:textId="77777777" w:rsidR="00905B53" w:rsidRPr="002640F0" w:rsidRDefault="00905B53" w:rsidP="005C1A69">
            <w:pPr>
              <w:spacing w:line="360" w:lineRule="auto"/>
              <w:rPr>
                <w:color w:val="000000"/>
                <w:sz w:val="20"/>
                <w:szCs w:val="20"/>
              </w:rPr>
            </w:pPr>
            <w:r w:rsidRPr="002640F0">
              <w:rPr>
                <w:color w:val="000000"/>
                <w:sz w:val="20"/>
                <w:szCs w:val="20"/>
              </w:rPr>
              <w:t>Social Capital Community</w:t>
            </w:r>
          </w:p>
        </w:tc>
        <w:tc>
          <w:tcPr>
            <w:tcW w:w="0" w:type="auto"/>
            <w:tcBorders>
              <w:top w:val="nil"/>
              <w:left w:val="nil"/>
              <w:bottom w:val="nil"/>
              <w:right w:val="single" w:sz="4" w:space="0" w:color="auto"/>
            </w:tcBorders>
            <w:shd w:val="clear" w:color="auto" w:fill="auto"/>
            <w:noWrap/>
            <w:vAlign w:val="bottom"/>
            <w:hideMark/>
          </w:tcPr>
          <w:p w14:paraId="1CF9AD55" w14:textId="77777777" w:rsidR="00905B53" w:rsidRPr="002640F0" w:rsidRDefault="00905B53" w:rsidP="005C1A69">
            <w:pPr>
              <w:spacing w:line="360" w:lineRule="auto"/>
              <w:rPr>
                <w:color w:val="000000"/>
                <w:sz w:val="20"/>
                <w:szCs w:val="20"/>
              </w:rPr>
            </w:pPr>
            <w:r w:rsidRPr="002640F0">
              <w:rPr>
                <w:color w:val="000000"/>
                <w:sz w:val="20"/>
                <w:szCs w:val="20"/>
              </w:rPr>
              <w:t>0.421***</w:t>
            </w:r>
          </w:p>
        </w:tc>
        <w:tc>
          <w:tcPr>
            <w:tcW w:w="0" w:type="auto"/>
            <w:tcBorders>
              <w:top w:val="nil"/>
              <w:left w:val="nil"/>
              <w:bottom w:val="nil"/>
              <w:right w:val="nil"/>
            </w:tcBorders>
            <w:shd w:val="clear" w:color="auto" w:fill="auto"/>
            <w:noWrap/>
            <w:vAlign w:val="bottom"/>
            <w:hideMark/>
          </w:tcPr>
          <w:p w14:paraId="317B5365" w14:textId="77777777" w:rsidR="00905B53" w:rsidRPr="002640F0" w:rsidRDefault="00905B53" w:rsidP="005C1A69">
            <w:pPr>
              <w:spacing w:line="360" w:lineRule="auto"/>
              <w:rPr>
                <w:color w:val="000000"/>
                <w:sz w:val="20"/>
                <w:szCs w:val="20"/>
              </w:rPr>
            </w:pPr>
            <w:r w:rsidRPr="002640F0">
              <w:rPr>
                <w:color w:val="000000"/>
                <w:sz w:val="20"/>
                <w:szCs w:val="20"/>
              </w:rPr>
              <w:t>0.117***</w:t>
            </w:r>
          </w:p>
        </w:tc>
        <w:tc>
          <w:tcPr>
            <w:tcW w:w="0" w:type="auto"/>
            <w:tcBorders>
              <w:top w:val="nil"/>
              <w:left w:val="single" w:sz="4" w:space="0" w:color="auto"/>
              <w:bottom w:val="nil"/>
              <w:right w:val="single" w:sz="4" w:space="0" w:color="auto"/>
            </w:tcBorders>
            <w:shd w:val="clear" w:color="auto" w:fill="auto"/>
            <w:noWrap/>
            <w:vAlign w:val="bottom"/>
            <w:hideMark/>
          </w:tcPr>
          <w:p w14:paraId="633B2866" w14:textId="77777777" w:rsidR="00905B53" w:rsidRPr="002640F0" w:rsidRDefault="00905B53" w:rsidP="005C1A69">
            <w:pPr>
              <w:spacing w:line="360" w:lineRule="auto"/>
              <w:rPr>
                <w:color w:val="000000"/>
                <w:sz w:val="20"/>
                <w:szCs w:val="20"/>
              </w:rPr>
            </w:pPr>
            <w:r w:rsidRPr="002640F0">
              <w:rPr>
                <w:color w:val="000000"/>
                <w:sz w:val="20"/>
                <w:szCs w:val="20"/>
              </w:rPr>
              <w:t>0.802***</w:t>
            </w:r>
          </w:p>
        </w:tc>
        <w:tc>
          <w:tcPr>
            <w:tcW w:w="0" w:type="auto"/>
            <w:tcBorders>
              <w:top w:val="nil"/>
              <w:left w:val="nil"/>
              <w:bottom w:val="nil"/>
              <w:right w:val="nil"/>
            </w:tcBorders>
            <w:shd w:val="clear" w:color="auto" w:fill="auto"/>
            <w:noWrap/>
            <w:vAlign w:val="bottom"/>
            <w:hideMark/>
          </w:tcPr>
          <w:p w14:paraId="6F89C1AB" w14:textId="77777777" w:rsidR="00905B53" w:rsidRPr="002640F0" w:rsidRDefault="00905B53" w:rsidP="005C1A69">
            <w:pPr>
              <w:spacing w:line="360" w:lineRule="auto"/>
              <w:rPr>
                <w:color w:val="000000"/>
                <w:sz w:val="20"/>
                <w:szCs w:val="20"/>
              </w:rPr>
            </w:pPr>
            <w:r w:rsidRPr="002640F0">
              <w:rPr>
                <w:color w:val="000000"/>
                <w:sz w:val="20"/>
                <w:szCs w:val="20"/>
              </w:rPr>
              <w:t>0.709***</w:t>
            </w:r>
          </w:p>
        </w:tc>
        <w:tc>
          <w:tcPr>
            <w:tcW w:w="0" w:type="auto"/>
            <w:tcBorders>
              <w:top w:val="nil"/>
              <w:left w:val="single" w:sz="4" w:space="0" w:color="auto"/>
              <w:bottom w:val="nil"/>
              <w:right w:val="nil"/>
            </w:tcBorders>
            <w:shd w:val="clear" w:color="auto" w:fill="auto"/>
            <w:noWrap/>
            <w:vAlign w:val="bottom"/>
            <w:hideMark/>
          </w:tcPr>
          <w:p w14:paraId="12D7BD8D" w14:textId="77777777" w:rsidR="00905B53" w:rsidRPr="002640F0" w:rsidRDefault="00905B53" w:rsidP="005C1A69">
            <w:pPr>
              <w:spacing w:line="360" w:lineRule="auto"/>
              <w:rPr>
                <w:color w:val="000000"/>
                <w:sz w:val="20"/>
                <w:szCs w:val="20"/>
              </w:rPr>
            </w:pPr>
            <w:r w:rsidRPr="002640F0">
              <w:rPr>
                <w:color w:val="000000"/>
                <w:sz w:val="20"/>
                <w:szCs w:val="20"/>
              </w:rPr>
              <w:t>-0.096***</w:t>
            </w:r>
          </w:p>
        </w:tc>
      </w:tr>
      <w:tr w:rsidR="00905B53" w:rsidRPr="002640F0" w14:paraId="65AEF8E8"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12BEB7B8"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399AB6D5" w14:textId="77777777" w:rsidR="00905B53" w:rsidRPr="002640F0" w:rsidRDefault="00905B53" w:rsidP="005C1A69">
            <w:pPr>
              <w:spacing w:line="360" w:lineRule="auto"/>
              <w:rPr>
                <w:color w:val="000000"/>
                <w:sz w:val="20"/>
                <w:szCs w:val="20"/>
              </w:rPr>
            </w:pPr>
            <w:r w:rsidRPr="002640F0">
              <w:rPr>
                <w:color w:val="000000"/>
                <w:sz w:val="20"/>
                <w:szCs w:val="20"/>
              </w:rPr>
              <w:t>(0.08)</w:t>
            </w:r>
          </w:p>
        </w:tc>
        <w:tc>
          <w:tcPr>
            <w:tcW w:w="0" w:type="auto"/>
            <w:tcBorders>
              <w:top w:val="nil"/>
              <w:left w:val="nil"/>
              <w:bottom w:val="nil"/>
              <w:right w:val="nil"/>
            </w:tcBorders>
            <w:shd w:val="clear" w:color="auto" w:fill="auto"/>
            <w:noWrap/>
            <w:vAlign w:val="bottom"/>
            <w:hideMark/>
          </w:tcPr>
          <w:p w14:paraId="7F64CA90" w14:textId="77777777" w:rsidR="00905B53" w:rsidRPr="002640F0" w:rsidRDefault="00905B53" w:rsidP="005C1A69">
            <w:pPr>
              <w:spacing w:line="360" w:lineRule="auto"/>
              <w:rPr>
                <w:color w:val="000000"/>
                <w:sz w:val="20"/>
                <w:szCs w:val="20"/>
              </w:rPr>
            </w:pPr>
            <w:r w:rsidRPr="002640F0">
              <w:rPr>
                <w:color w:val="000000"/>
                <w:sz w:val="20"/>
                <w:szCs w:val="20"/>
              </w:rPr>
              <w:t>(0.024)</w:t>
            </w:r>
          </w:p>
        </w:tc>
        <w:tc>
          <w:tcPr>
            <w:tcW w:w="0" w:type="auto"/>
            <w:tcBorders>
              <w:top w:val="nil"/>
              <w:left w:val="single" w:sz="4" w:space="0" w:color="auto"/>
              <w:bottom w:val="nil"/>
              <w:right w:val="single" w:sz="4" w:space="0" w:color="auto"/>
            </w:tcBorders>
            <w:shd w:val="clear" w:color="auto" w:fill="auto"/>
            <w:noWrap/>
            <w:vAlign w:val="bottom"/>
            <w:hideMark/>
          </w:tcPr>
          <w:p w14:paraId="58BBF790" w14:textId="77777777" w:rsidR="00905B53" w:rsidRPr="002640F0" w:rsidRDefault="00905B53" w:rsidP="005C1A69">
            <w:pPr>
              <w:spacing w:line="360" w:lineRule="auto"/>
              <w:rPr>
                <w:color w:val="000000"/>
                <w:sz w:val="20"/>
                <w:szCs w:val="20"/>
              </w:rPr>
            </w:pPr>
            <w:r w:rsidRPr="002640F0">
              <w:rPr>
                <w:color w:val="000000"/>
                <w:sz w:val="20"/>
                <w:szCs w:val="20"/>
              </w:rPr>
              <w:t>(0.041)</w:t>
            </w:r>
          </w:p>
        </w:tc>
        <w:tc>
          <w:tcPr>
            <w:tcW w:w="0" w:type="auto"/>
            <w:tcBorders>
              <w:top w:val="nil"/>
              <w:left w:val="nil"/>
              <w:bottom w:val="nil"/>
              <w:right w:val="nil"/>
            </w:tcBorders>
            <w:shd w:val="clear" w:color="auto" w:fill="auto"/>
            <w:noWrap/>
            <w:vAlign w:val="bottom"/>
            <w:hideMark/>
          </w:tcPr>
          <w:p w14:paraId="3E1535E4" w14:textId="77777777" w:rsidR="00905B53" w:rsidRPr="002640F0" w:rsidRDefault="00905B53" w:rsidP="005C1A69">
            <w:pPr>
              <w:spacing w:line="360" w:lineRule="auto"/>
              <w:rPr>
                <w:color w:val="000000"/>
                <w:sz w:val="20"/>
                <w:szCs w:val="20"/>
              </w:rPr>
            </w:pPr>
            <w:r w:rsidRPr="002640F0">
              <w:rPr>
                <w:color w:val="000000"/>
                <w:sz w:val="20"/>
                <w:szCs w:val="20"/>
              </w:rPr>
              <w:t>(0.051)</w:t>
            </w:r>
          </w:p>
        </w:tc>
        <w:tc>
          <w:tcPr>
            <w:tcW w:w="0" w:type="auto"/>
            <w:tcBorders>
              <w:top w:val="nil"/>
              <w:left w:val="single" w:sz="4" w:space="0" w:color="auto"/>
              <w:bottom w:val="nil"/>
              <w:right w:val="nil"/>
            </w:tcBorders>
            <w:shd w:val="clear" w:color="auto" w:fill="auto"/>
            <w:noWrap/>
            <w:vAlign w:val="bottom"/>
            <w:hideMark/>
          </w:tcPr>
          <w:p w14:paraId="4EC138DB" w14:textId="77777777" w:rsidR="00905B53" w:rsidRPr="002640F0" w:rsidRDefault="00905B53" w:rsidP="005C1A69">
            <w:pPr>
              <w:spacing w:line="360" w:lineRule="auto"/>
              <w:rPr>
                <w:color w:val="000000"/>
                <w:sz w:val="20"/>
                <w:szCs w:val="20"/>
              </w:rPr>
            </w:pPr>
            <w:r w:rsidRPr="002640F0">
              <w:rPr>
                <w:color w:val="000000"/>
                <w:sz w:val="20"/>
                <w:szCs w:val="20"/>
              </w:rPr>
              <w:t>(0.008)</w:t>
            </w:r>
          </w:p>
        </w:tc>
      </w:tr>
      <w:tr w:rsidR="00905B53" w:rsidRPr="002640F0" w14:paraId="2FC55D8A"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048FC3D6" w14:textId="77777777" w:rsidR="00905B53" w:rsidRPr="002640F0" w:rsidRDefault="00905B53" w:rsidP="005C1A69">
            <w:pPr>
              <w:spacing w:line="360" w:lineRule="auto"/>
              <w:rPr>
                <w:color w:val="000000"/>
                <w:sz w:val="20"/>
                <w:szCs w:val="20"/>
              </w:rPr>
            </w:pPr>
            <w:r w:rsidRPr="002640F0">
              <w:rPr>
                <w:color w:val="000000"/>
                <w:sz w:val="20"/>
                <w:szCs w:val="20"/>
              </w:rPr>
              <w:t>Density (2016)</w:t>
            </w:r>
          </w:p>
        </w:tc>
        <w:tc>
          <w:tcPr>
            <w:tcW w:w="0" w:type="auto"/>
            <w:tcBorders>
              <w:top w:val="nil"/>
              <w:left w:val="nil"/>
              <w:bottom w:val="nil"/>
              <w:right w:val="single" w:sz="4" w:space="0" w:color="auto"/>
            </w:tcBorders>
            <w:shd w:val="clear" w:color="auto" w:fill="auto"/>
            <w:noWrap/>
            <w:vAlign w:val="bottom"/>
            <w:hideMark/>
          </w:tcPr>
          <w:p w14:paraId="1A589D45"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54962034"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1E5E5750"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24486B89"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09522796"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425415EE"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41A24BE0"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0A45BAED"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3020D4D0"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76910AAC"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355363E4"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5B2C01F6"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7B100341"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2EDA23F4" w14:textId="77777777" w:rsidR="00905B53" w:rsidRPr="002640F0" w:rsidRDefault="00905B53" w:rsidP="005C1A69">
            <w:pPr>
              <w:spacing w:line="360" w:lineRule="auto"/>
              <w:rPr>
                <w:color w:val="000000"/>
                <w:sz w:val="20"/>
                <w:szCs w:val="20"/>
              </w:rPr>
            </w:pPr>
            <w:r w:rsidRPr="002640F0">
              <w:rPr>
                <w:color w:val="000000"/>
                <w:sz w:val="20"/>
                <w:szCs w:val="20"/>
              </w:rPr>
              <w:t>Unemployment rate (2016)</w:t>
            </w:r>
          </w:p>
        </w:tc>
        <w:tc>
          <w:tcPr>
            <w:tcW w:w="0" w:type="auto"/>
            <w:tcBorders>
              <w:top w:val="nil"/>
              <w:left w:val="nil"/>
              <w:bottom w:val="nil"/>
              <w:right w:val="single" w:sz="4" w:space="0" w:color="auto"/>
            </w:tcBorders>
            <w:shd w:val="clear" w:color="auto" w:fill="auto"/>
            <w:noWrap/>
            <w:vAlign w:val="bottom"/>
            <w:hideMark/>
          </w:tcPr>
          <w:p w14:paraId="01A20EFA"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41253D4D"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single" w:sz="4" w:space="0" w:color="auto"/>
              <w:bottom w:val="nil"/>
              <w:right w:val="single" w:sz="4" w:space="0" w:color="auto"/>
            </w:tcBorders>
            <w:shd w:val="clear" w:color="auto" w:fill="auto"/>
            <w:noWrap/>
            <w:vAlign w:val="bottom"/>
            <w:hideMark/>
          </w:tcPr>
          <w:p w14:paraId="4CAD7A74" w14:textId="77777777" w:rsidR="00905B53" w:rsidRPr="002640F0" w:rsidRDefault="00905B53" w:rsidP="005C1A69">
            <w:pPr>
              <w:spacing w:line="360" w:lineRule="auto"/>
              <w:rPr>
                <w:color w:val="000000"/>
                <w:sz w:val="20"/>
                <w:szCs w:val="20"/>
              </w:rPr>
            </w:pPr>
            <w:r w:rsidRPr="002640F0">
              <w:rPr>
                <w:color w:val="000000"/>
                <w:sz w:val="20"/>
                <w:szCs w:val="20"/>
              </w:rPr>
              <w:t>0.002**</w:t>
            </w:r>
          </w:p>
        </w:tc>
        <w:tc>
          <w:tcPr>
            <w:tcW w:w="0" w:type="auto"/>
            <w:tcBorders>
              <w:top w:val="nil"/>
              <w:left w:val="nil"/>
              <w:bottom w:val="nil"/>
              <w:right w:val="nil"/>
            </w:tcBorders>
            <w:shd w:val="clear" w:color="auto" w:fill="auto"/>
            <w:noWrap/>
            <w:vAlign w:val="bottom"/>
            <w:hideMark/>
          </w:tcPr>
          <w:p w14:paraId="363FA462" w14:textId="77777777" w:rsidR="00905B53" w:rsidRPr="002640F0" w:rsidRDefault="00905B53" w:rsidP="005C1A69">
            <w:pPr>
              <w:spacing w:line="360" w:lineRule="auto"/>
              <w:rPr>
                <w:color w:val="000000"/>
                <w:sz w:val="20"/>
                <w:szCs w:val="20"/>
              </w:rPr>
            </w:pPr>
            <w:r w:rsidRPr="002640F0">
              <w:rPr>
                <w:color w:val="000000"/>
                <w:sz w:val="20"/>
                <w:szCs w:val="20"/>
              </w:rPr>
              <w:t>0.002***</w:t>
            </w:r>
          </w:p>
        </w:tc>
        <w:tc>
          <w:tcPr>
            <w:tcW w:w="0" w:type="auto"/>
            <w:tcBorders>
              <w:top w:val="nil"/>
              <w:left w:val="single" w:sz="4" w:space="0" w:color="auto"/>
              <w:bottom w:val="nil"/>
              <w:right w:val="nil"/>
            </w:tcBorders>
            <w:shd w:val="clear" w:color="auto" w:fill="auto"/>
            <w:noWrap/>
            <w:vAlign w:val="bottom"/>
            <w:hideMark/>
          </w:tcPr>
          <w:p w14:paraId="42922130"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0A9AC54B"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3059C622"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7F12C104"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0D83BF47"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single" w:sz="4" w:space="0" w:color="auto"/>
              <w:bottom w:val="nil"/>
              <w:right w:val="single" w:sz="4" w:space="0" w:color="auto"/>
            </w:tcBorders>
            <w:shd w:val="clear" w:color="auto" w:fill="auto"/>
            <w:noWrap/>
            <w:vAlign w:val="bottom"/>
            <w:hideMark/>
          </w:tcPr>
          <w:p w14:paraId="124DADD5"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49129035"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single" w:sz="4" w:space="0" w:color="auto"/>
              <w:bottom w:val="nil"/>
              <w:right w:val="nil"/>
            </w:tcBorders>
            <w:shd w:val="clear" w:color="auto" w:fill="auto"/>
            <w:noWrap/>
            <w:vAlign w:val="bottom"/>
            <w:hideMark/>
          </w:tcPr>
          <w:p w14:paraId="68331433" w14:textId="77777777" w:rsidR="00905B53" w:rsidRPr="002640F0" w:rsidRDefault="00905B53" w:rsidP="005C1A69">
            <w:pPr>
              <w:spacing w:line="360" w:lineRule="auto"/>
              <w:rPr>
                <w:color w:val="000000"/>
                <w:sz w:val="20"/>
                <w:szCs w:val="20"/>
              </w:rPr>
            </w:pPr>
            <w:r w:rsidRPr="002640F0">
              <w:rPr>
                <w:color w:val="000000"/>
                <w:sz w:val="20"/>
                <w:szCs w:val="20"/>
              </w:rPr>
              <w:t>(0.001)</w:t>
            </w:r>
          </w:p>
        </w:tc>
      </w:tr>
      <w:tr w:rsidR="00905B53" w:rsidRPr="002640F0" w14:paraId="2700791F"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6E8F7CC6" w14:textId="77777777" w:rsidR="00905B53" w:rsidRPr="002640F0" w:rsidRDefault="00905B53" w:rsidP="005C1A69">
            <w:pPr>
              <w:spacing w:line="360" w:lineRule="auto"/>
              <w:rPr>
                <w:color w:val="000000"/>
                <w:sz w:val="20"/>
                <w:szCs w:val="20"/>
              </w:rPr>
            </w:pPr>
            <w:r w:rsidRPr="002640F0">
              <w:rPr>
                <w:color w:val="000000"/>
                <w:sz w:val="20"/>
                <w:szCs w:val="20"/>
              </w:rPr>
              <w:t>Education (2016)</w:t>
            </w:r>
          </w:p>
        </w:tc>
        <w:tc>
          <w:tcPr>
            <w:tcW w:w="0" w:type="auto"/>
            <w:tcBorders>
              <w:top w:val="nil"/>
              <w:left w:val="nil"/>
              <w:bottom w:val="nil"/>
              <w:right w:val="single" w:sz="4" w:space="0" w:color="auto"/>
            </w:tcBorders>
            <w:shd w:val="clear" w:color="auto" w:fill="auto"/>
            <w:noWrap/>
            <w:vAlign w:val="bottom"/>
            <w:hideMark/>
          </w:tcPr>
          <w:p w14:paraId="11B2B06B" w14:textId="77777777" w:rsidR="00905B53" w:rsidRPr="002640F0" w:rsidRDefault="00905B53" w:rsidP="005C1A69">
            <w:pPr>
              <w:spacing w:line="360" w:lineRule="auto"/>
              <w:rPr>
                <w:color w:val="000000"/>
                <w:sz w:val="20"/>
                <w:szCs w:val="20"/>
              </w:rPr>
            </w:pPr>
            <w:r w:rsidRPr="002640F0">
              <w:rPr>
                <w:color w:val="000000"/>
                <w:sz w:val="20"/>
                <w:szCs w:val="20"/>
              </w:rPr>
              <w:t>0.002***</w:t>
            </w:r>
          </w:p>
        </w:tc>
        <w:tc>
          <w:tcPr>
            <w:tcW w:w="0" w:type="auto"/>
            <w:tcBorders>
              <w:top w:val="nil"/>
              <w:left w:val="nil"/>
              <w:bottom w:val="nil"/>
              <w:right w:val="nil"/>
            </w:tcBorders>
            <w:shd w:val="clear" w:color="auto" w:fill="auto"/>
            <w:noWrap/>
            <w:vAlign w:val="bottom"/>
            <w:hideMark/>
          </w:tcPr>
          <w:p w14:paraId="0F26AF59" w14:textId="77777777" w:rsidR="00905B53" w:rsidRPr="002640F0" w:rsidRDefault="00905B53" w:rsidP="005C1A69">
            <w:pPr>
              <w:spacing w:line="360" w:lineRule="auto"/>
              <w:rPr>
                <w:color w:val="000000"/>
                <w:sz w:val="20"/>
                <w:szCs w:val="20"/>
              </w:rPr>
            </w:pPr>
            <w:r w:rsidRPr="002640F0">
              <w:rPr>
                <w:color w:val="000000"/>
                <w:sz w:val="20"/>
                <w:szCs w:val="20"/>
              </w:rPr>
              <w:t>0.002***</w:t>
            </w:r>
          </w:p>
        </w:tc>
        <w:tc>
          <w:tcPr>
            <w:tcW w:w="0" w:type="auto"/>
            <w:tcBorders>
              <w:top w:val="nil"/>
              <w:left w:val="single" w:sz="4" w:space="0" w:color="auto"/>
              <w:bottom w:val="nil"/>
              <w:right w:val="single" w:sz="4" w:space="0" w:color="auto"/>
            </w:tcBorders>
            <w:shd w:val="clear" w:color="auto" w:fill="auto"/>
            <w:noWrap/>
            <w:vAlign w:val="bottom"/>
            <w:hideMark/>
          </w:tcPr>
          <w:p w14:paraId="5A219ED4"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56D71F61" w14:textId="77777777" w:rsidR="00905B53" w:rsidRPr="002640F0" w:rsidRDefault="00905B53" w:rsidP="005C1A69">
            <w:pPr>
              <w:spacing w:line="360" w:lineRule="auto"/>
              <w:rPr>
                <w:color w:val="000000"/>
                <w:sz w:val="20"/>
                <w:szCs w:val="20"/>
              </w:rPr>
            </w:pPr>
            <w:r w:rsidRPr="002640F0">
              <w:rPr>
                <w:color w:val="000000"/>
                <w:sz w:val="20"/>
                <w:szCs w:val="20"/>
              </w:rPr>
              <w:t>0.002***</w:t>
            </w:r>
          </w:p>
        </w:tc>
        <w:tc>
          <w:tcPr>
            <w:tcW w:w="0" w:type="auto"/>
            <w:tcBorders>
              <w:top w:val="nil"/>
              <w:left w:val="single" w:sz="4" w:space="0" w:color="auto"/>
              <w:bottom w:val="nil"/>
              <w:right w:val="nil"/>
            </w:tcBorders>
            <w:shd w:val="clear" w:color="auto" w:fill="auto"/>
            <w:noWrap/>
            <w:vAlign w:val="bottom"/>
            <w:hideMark/>
          </w:tcPr>
          <w:p w14:paraId="15DBA974" w14:textId="77777777" w:rsidR="00905B53" w:rsidRPr="002640F0" w:rsidRDefault="00905B53" w:rsidP="005C1A69">
            <w:pPr>
              <w:spacing w:line="360" w:lineRule="auto"/>
              <w:rPr>
                <w:color w:val="000000"/>
                <w:sz w:val="20"/>
                <w:szCs w:val="20"/>
              </w:rPr>
            </w:pPr>
            <w:r w:rsidRPr="002640F0">
              <w:rPr>
                <w:color w:val="000000"/>
                <w:sz w:val="20"/>
                <w:szCs w:val="20"/>
              </w:rPr>
              <w:t>0.001***</w:t>
            </w:r>
          </w:p>
        </w:tc>
      </w:tr>
      <w:tr w:rsidR="00905B53" w:rsidRPr="002640F0" w14:paraId="72977BE7"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583353A8"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441D331E"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2F3ECCA2"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173D2850"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20404727"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5CF65E96"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3958C415"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38793DD6" w14:textId="77777777" w:rsidR="00905B53" w:rsidRPr="002640F0" w:rsidRDefault="00905B53" w:rsidP="005C1A69">
            <w:pPr>
              <w:spacing w:line="360" w:lineRule="auto"/>
              <w:rPr>
                <w:color w:val="000000"/>
                <w:sz w:val="20"/>
                <w:szCs w:val="20"/>
              </w:rPr>
            </w:pPr>
            <w:r w:rsidRPr="002640F0">
              <w:rPr>
                <w:color w:val="000000"/>
                <w:sz w:val="20"/>
                <w:szCs w:val="20"/>
              </w:rPr>
              <w:t>Share of black population (2016)</w:t>
            </w:r>
          </w:p>
        </w:tc>
        <w:tc>
          <w:tcPr>
            <w:tcW w:w="0" w:type="auto"/>
            <w:tcBorders>
              <w:top w:val="nil"/>
              <w:left w:val="nil"/>
              <w:bottom w:val="nil"/>
              <w:right w:val="single" w:sz="4" w:space="0" w:color="auto"/>
            </w:tcBorders>
            <w:shd w:val="clear" w:color="auto" w:fill="auto"/>
            <w:noWrap/>
            <w:vAlign w:val="bottom"/>
            <w:hideMark/>
          </w:tcPr>
          <w:p w14:paraId="1E460A65"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00097B65"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06CF75BC"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5FE46EEF"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5980B2D0"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0BBDC8A3"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1D673066"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1AB87992"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321C9894"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0E1624A2"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02881D8B"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3AE203EF"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4CD8C79E"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0AC6D369" w14:textId="77777777" w:rsidR="00905B53" w:rsidRPr="002640F0" w:rsidRDefault="00905B53" w:rsidP="005C1A69">
            <w:pPr>
              <w:spacing w:line="360" w:lineRule="auto"/>
              <w:rPr>
                <w:color w:val="000000"/>
                <w:sz w:val="20"/>
                <w:szCs w:val="20"/>
              </w:rPr>
            </w:pPr>
            <w:r w:rsidRPr="002640F0">
              <w:rPr>
                <w:color w:val="000000"/>
                <w:sz w:val="20"/>
                <w:szCs w:val="20"/>
              </w:rPr>
              <w:t>Sex ratio, males (2016)</w:t>
            </w:r>
          </w:p>
        </w:tc>
        <w:tc>
          <w:tcPr>
            <w:tcW w:w="0" w:type="auto"/>
            <w:tcBorders>
              <w:top w:val="nil"/>
              <w:left w:val="nil"/>
              <w:bottom w:val="nil"/>
              <w:right w:val="single" w:sz="4" w:space="0" w:color="auto"/>
            </w:tcBorders>
            <w:shd w:val="clear" w:color="auto" w:fill="auto"/>
            <w:noWrap/>
            <w:vAlign w:val="bottom"/>
            <w:hideMark/>
          </w:tcPr>
          <w:p w14:paraId="08A90D7C"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5876F336"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665D3C0D"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21D5ABF8"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1D331C7E"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578F321E"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336EDAEE"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3ED1B0D5"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0D79A317"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0E725651"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5366144D"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0E25B4A1"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66AE4DAA"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2B829A7E" w14:textId="77777777" w:rsidR="00905B53" w:rsidRPr="002640F0" w:rsidRDefault="00905B53" w:rsidP="005C1A69">
            <w:pPr>
              <w:spacing w:line="360" w:lineRule="auto"/>
              <w:rPr>
                <w:color w:val="000000"/>
                <w:sz w:val="20"/>
                <w:szCs w:val="20"/>
              </w:rPr>
            </w:pPr>
            <w:r w:rsidRPr="002640F0">
              <w:rPr>
                <w:color w:val="000000"/>
                <w:sz w:val="20"/>
                <w:szCs w:val="20"/>
              </w:rPr>
              <w:t>Age dependency, young (2016)</w:t>
            </w:r>
          </w:p>
        </w:tc>
        <w:tc>
          <w:tcPr>
            <w:tcW w:w="0" w:type="auto"/>
            <w:tcBorders>
              <w:top w:val="nil"/>
              <w:left w:val="nil"/>
              <w:bottom w:val="nil"/>
              <w:right w:val="single" w:sz="4" w:space="0" w:color="auto"/>
            </w:tcBorders>
            <w:shd w:val="clear" w:color="auto" w:fill="auto"/>
            <w:noWrap/>
            <w:vAlign w:val="bottom"/>
            <w:hideMark/>
          </w:tcPr>
          <w:p w14:paraId="4C6D9556"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2306DB9C"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single" w:sz="4" w:space="0" w:color="auto"/>
              <w:bottom w:val="nil"/>
              <w:right w:val="single" w:sz="4" w:space="0" w:color="auto"/>
            </w:tcBorders>
            <w:shd w:val="clear" w:color="auto" w:fill="auto"/>
            <w:noWrap/>
            <w:vAlign w:val="bottom"/>
            <w:hideMark/>
          </w:tcPr>
          <w:p w14:paraId="5923C191"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4BC5C5F8"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single" w:sz="4" w:space="0" w:color="auto"/>
              <w:bottom w:val="nil"/>
              <w:right w:val="nil"/>
            </w:tcBorders>
            <w:shd w:val="clear" w:color="auto" w:fill="auto"/>
            <w:noWrap/>
            <w:vAlign w:val="bottom"/>
            <w:hideMark/>
          </w:tcPr>
          <w:p w14:paraId="7D48A351" w14:textId="77777777" w:rsidR="00905B53" w:rsidRPr="002640F0" w:rsidRDefault="00905B53" w:rsidP="005C1A69">
            <w:pPr>
              <w:spacing w:line="360" w:lineRule="auto"/>
              <w:rPr>
                <w:color w:val="000000"/>
                <w:sz w:val="20"/>
                <w:szCs w:val="20"/>
              </w:rPr>
            </w:pPr>
            <w:r w:rsidRPr="002640F0">
              <w:rPr>
                <w:color w:val="000000"/>
                <w:sz w:val="20"/>
                <w:szCs w:val="20"/>
              </w:rPr>
              <w:t>-0.002***</w:t>
            </w:r>
          </w:p>
        </w:tc>
      </w:tr>
      <w:tr w:rsidR="00905B53" w:rsidRPr="002640F0" w14:paraId="7769C01E"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47E65A89"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6B2C0332"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128395AB"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5D118860"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04A9C11E"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7F624122"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69AB7C1E"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2EFC2806" w14:textId="77777777" w:rsidR="00905B53" w:rsidRPr="002640F0" w:rsidRDefault="00905B53" w:rsidP="005C1A69">
            <w:pPr>
              <w:spacing w:line="360" w:lineRule="auto"/>
              <w:rPr>
                <w:color w:val="000000"/>
                <w:sz w:val="20"/>
                <w:szCs w:val="20"/>
              </w:rPr>
            </w:pPr>
            <w:r w:rsidRPr="002640F0">
              <w:rPr>
                <w:color w:val="000000"/>
                <w:sz w:val="20"/>
                <w:szCs w:val="20"/>
              </w:rPr>
              <w:t>Share Married (2016)</w:t>
            </w:r>
          </w:p>
        </w:tc>
        <w:tc>
          <w:tcPr>
            <w:tcW w:w="0" w:type="auto"/>
            <w:tcBorders>
              <w:top w:val="nil"/>
              <w:left w:val="nil"/>
              <w:bottom w:val="nil"/>
              <w:right w:val="single" w:sz="4" w:space="0" w:color="auto"/>
            </w:tcBorders>
            <w:shd w:val="clear" w:color="auto" w:fill="auto"/>
            <w:noWrap/>
            <w:vAlign w:val="bottom"/>
            <w:hideMark/>
          </w:tcPr>
          <w:p w14:paraId="1A984207"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5E29C3D5" w14:textId="77777777" w:rsidR="00905B53" w:rsidRPr="002640F0" w:rsidRDefault="00905B53" w:rsidP="005C1A69">
            <w:pPr>
              <w:spacing w:line="360" w:lineRule="auto"/>
              <w:rPr>
                <w:color w:val="000000"/>
                <w:sz w:val="20"/>
                <w:szCs w:val="20"/>
              </w:rPr>
            </w:pPr>
            <w:r w:rsidRPr="002640F0">
              <w:rPr>
                <w:color w:val="000000"/>
                <w:sz w:val="20"/>
                <w:szCs w:val="20"/>
              </w:rPr>
              <w:t>0.002***</w:t>
            </w:r>
          </w:p>
        </w:tc>
        <w:tc>
          <w:tcPr>
            <w:tcW w:w="0" w:type="auto"/>
            <w:tcBorders>
              <w:top w:val="nil"/>
              <w:left w:val="single" w:sz="4" w:space="0" w:color="auto"/>
              <w:bottom w:val="nil"/>
              <w:right w:val="single" w:sz="4" w:space="0" w:color="auto"/>
            </w:tcBorders>
            <w:shd w:val="clear" w:color="auto" w:fill="auto"/>
            <w:noWrap/>
            <w:vAlign w:val="bottom"/>
            <w:hideMark/>
          </w:tcPr>
          <w:p w14:paraId="034AB28D"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63B07B7A"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single" w:sz="4" w:space="0" w:color="auto"/>
              <w:bottom w:val="nil"/>
              <w:right w:val="nil"/>
            </w:tcBorders>
            <w:shd w:val="clear" w:color="auto" w:fill="auto"/>
            <w:noWrap/>
            <w:vAlign w:val="bottom"/>
            <w:hideMark/>
          </w:tcPr>
          <w:p w14:paraId="047DD044" w14:textId="77777777" w:rsidR="00905B53" w:rsidRPr="002640F0" w:rsidRDefault="00905B53" w:rsidP="005C1A69">
            <w:pPr>
              <w:spacing w:line="360" w:lineRule="auto"/>
              <w:rPr>
                <w:color w:val="000000"/>
                <w:sz w:val="20"/>
                <w:szCs w:val="20"/>
              </w:rPr>
            </w:pPr>
            <w:r w:rsidRPr="002640F0">
              <w:rPr>
                <w:color w:val="000000"/>
                <w:sz w:val="20"/>
                <w:szCs w:val="20"/>
              </w:rPr>
              <w:t>0.002***</w:t>
            </w:r>
          </w:p>
        </w:tc>
      </w:tr>
      <w:tr w:rsidR="00905B53" w:rsidRPr="002640F0" w14:paraId="7DF95865"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72C58CAC"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1FB29367"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20CDA612"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0C68B73D"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284A6991"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49C0A150"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057254" w14:paraId="2A74DFBE"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61C10ED4" w14:textId="77777777" w:rsidR="00905B53" w:rsidRPr="002640F0" w:rsidRDefault="00905B53" w:rsidP="005C1A69">
            <w:pPr>
              <w:spacing w:line="360" w:lineRule="auto"/>
              <w:rPr>
                <w:color w:val="000000"/>
                <w:sz w:val="20"/>
                <w:szCs w:val="20"/>
              </w:rPr>
            </w:pPr>
            <w:r w:rsidRPr="002640F0">
              <w:rPr>
                <w:color w:val="000000"/>
                <w:sz w:val="20"/>
                <w:szCs w:val="20"/>
              </w:rPr>
              <w:t>State FE</w:t>
            </w:r>
          </w:p>
        </w:tc>
        <w:tc>
          <w:tcPr>
            <w:tcW w:w="0" w:type="auto"/>
            <w:tcBorders>
              <w:top w:val="nil"/>
              <w:left w:val="nil"/>
              <w:bottom w:val="nil"/>
              <w:right w:val="single" w:sz="4" w:space="0" w:color="auto"/>
            </w:tcBorders>
            <w:shd w:val="clear" w:color="auto" w:fill="auto"/>
            <w:noWrap/>
            <w:vAlign w:val="bottom"/>
            <w:hideMark/>
          </w:tcPr>
          <w:p w14:paraId="4662C9AF" w14:textId="77777777" w:rsidR="00905B53" w:rsidRPr="002640F0" w:rsidRDefault="00905B53" w:rsidP="005C1A69">
            <w:pPr>
              <w:spacing w:line="360" w:lineRule="auto"/>
              <w:rPr>
                <w:color w:val="000000"/>
                <w:sz w:val="20"/>
                <w:szCs w:val="20"/>
              </w:rPr>
            </w:pPr>
            <w:r w:rsidRPr="002640F0">
              <w:rPr>
                <w:color w:val="000000"/>
                <w:sz w:val="20"/>
                <w:szCs w:val="20"/>
              </w:rPr>
              <w:t>YES</w:t>
            </w:r>
          </w:p>
        </w:tc>
        <w:tc>
          <w:tcPr>
            <w:tcW w:w="0" w:type="auto"/>
            <w:tcBorders>
              <w:top w:val="nil"/>
              <w:left w:val="nil"/>
              <w:bottom w:val="nil"/>
              <w:right w:val="nil"/>
            </w:tcBorders>
            <w:shd w:val="clear" w:color="auto" w:fill="auto"/>
            <w:noWrap/>
            <w:vAlign w:val="bottom"/>
            <w:hideMark/>
          </w:tcPr>
          <w:p w14:paraId="56E02347" w14:textId="77777777" w:rsidR="00905B53" w:rsidRPr="002640F0" w:rsidRDefault="00905B53" w:rsidP="005C1A69">
            <w:pPr>
              <w:spacing w:line="360" w:lineRule="auto"/>
              <w:rPr>
                <w:color w:val="000000"/>
                <w:sz w:val="20"/>
                <w:szCs w:val="20"/>
              </w:rPr>
            </w:pPr>
            <w:r w:rsidRPr="002640F0">
              <w:rPr>
                <w:color w:val="000000"/>
                <w:sz w:val="20"/>
                <w:szCs w:val="20"/>
              </w:rPr>
              <w:t>YES</w:t>
            </w:r>
          </w:p>
        </w:tc>
        <w:tc>
          <w:tcPr>
            <w:tcW w:w="0" w:type="auto"/>
            <w:tcBorders>
              <w:top w:val="nil"/>
              <w:left w:val="single" w:sz="4" w:space="0" w:color="auto"/>
              <w:bottom w:val="nil"/>
              <w:right w:val="single" w:sz="4" w:space="0" w:color="auto"/>
            </w:tcBorders>
            <w:shd w:val="clear" w:color="auto" w:fill="auto"/>
            <w:noWrap/>
            <w:vAlign w:val="bottom"/>
            <w:hideMark/>
          </w:tcPr>
          <w:p w14:paraId="6FB6396D" w14:textId="77777777" w:rsidR="00905B53" w:rsidRPr="002640F0" w:rsidRDefault="00905B53" w:rsidP="005C1A69">
            <w:pPr>
              <w:spacing w:line="360" w:lineRule="auto"/>
              <w:rPr>
                <w:color w:val="000000"/>
                <w:sz w:val="20"/>
                <w:szCs w:val="20"/>
              </w:rPr>
            </w:pPr>
            <w:r w:rsidRPr="002640F0">
              <w:rPr>
                <w:color w:val="000000"/>
                <w:sz w:val="20"/>
                <w:szCs w:val="20"/>
              </w:rPr>
              <w:t>YES</w:t>
            </w:r>
          </w:p>
        </w:tc>
        <w:tc>
          <w:tcPr>
            <w:tcW w:w="0" w:type="auto"/>
            <w:tcBorders>
              <w:top w:val="nil"/>
              <w:left w:val="nil"/>
              <w:bottom w:val="nil"/>
              <w:right w:val="single" w:sz="4" w:space="0" w:color="auto"/>
            </w:tcBorders>
            <w:shd w:val="clear" w:color="auto" w:fill="auto"/>
            <w:noWrap/>
            <w:vAlign w:val="bottom"/>
            <w:hideMark/>
          </w:tcPr>
          <w:p w14:paraId="3CC5F43F" w14:textId="77777777" w:rsidR="00905B53" w:rsidRPr="002640F0" w:rsidRDefault="00905B53" w:rsidP="005C1A69">
            <w:pPr>
              <w:spacing w:line="360" w:lineRule="auto"/>
              <w:rPr>
                <w:color w:val="000000"/>
                <w:sz w:val="20"/>
                <w:szCs w:val="20"/>
              </w:rPr>
            </w:pPr>
            <w:r w:rsidRPr="002640F0">
              <w:rPr>
                <w:color w:val="000000"/>
                <w:sz w:val="20"/>
                <w:szCs w:val="20"/>
              </w:rPr>
              <w:t>YES</w:t>
            </w:r>
          </w:p>
        </w:tc>
        <w:tc>
          <w:tcPr>
            <w:tcW w:w="0" w:type="auto"/>
            <w:tcBorders>
              <w:top w:val="nil"/>
              <w:left w:val="nil"/>
              <w:bottom w:val="nil"/>
              <w:right w:val="nil"/>
            </w:tcBorders>
            <w:shd w:val="clear" w:color="auto" w:fill="auto"/>
            <w:noWrap/>
            <w:vAlign w:val="bottom"/>
            <w:hideMark/>
          </w:tcPr>
          <w:p w14:paraId="1137F313" w14:textId="77777777" w:rsidR="00905B53" w:rsidRPr="00057254" w:rsidRDefault="00905B53" w:rsidP="005C1A69">
            <w:pPr>
              <w:spacing w:line="360" w:lineRule="auto"/>
              <w:rPr>
                <w:color w:val="000000"/>
                <w:sz w:val="20"/>
                <w:szCs w:val="20"/>
              </w:rPr>
            </w:pPr>
            <w:r w:rsidRPr="002640F0">
              <w:rPr>
                <w:color w:val="000000"/>
                <w:sz w:val="20"/>
                <w:szCs w:val="20"/>
              </w:rPr>
              <w:t>YES</w:t>
            </w:r>
          </w:p>
        </w:tc>
      </w:tr>
    </w:tbl>
    <w:p w14:paraId="60B84C92" w14:textId="77777777" w:rsidR="00905B53" w:rsidRPr="00057254" w:rsidRDefault="00905B53" w:rsidP="00905B53">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10FE488D" w14:textId="77777777" w:rsidR="00905B53" w:rsidRDefault="00905B53" w:rsidP="00905B53">
      <w:pPr>
        <w:spacing w:before="240" w:line="480" w:lineRule="auto"/>
        <w:rPr>
          <w:b/>
          <w:bCs/>
        </w:rPr>
      </w:pPr>
    </w:p>
    <w:p w14:paraId="48D77842" w14:textId="77777777" w:rsidR="00905B53" w:rsidRDefault="00905B53" w:rsidP="00905B53">
      <w:pPr>
        <w:spacing w:before="240" w:line="480" w:lineRule="auto"/>
        <w:rPr>
          <w:b/>
          <w:bCs/>
        </w:rPr>
      </w:pPr>
    </w:p>
    <w:p w14:paraId="1D73396C" w14:textId="77777777" w:rsidR="00905B53" w:rsidRDefault="00905B53" w:rsidP="00905B53">
      <w:pPr>
        <w:spacing w:before="240" w:line="480" w:lineRule="auto"/>
        <w:rPr>
          <w:b/>
          <w:bCs/>
        </w:rPr>
      </w:pPr>
    </w:p>
    <w:p w14:paraId="775FC009" w14:textId="77777777" w:rsidR="00905B53" w:rsidRDefault="00905B53" w:rsidP="00905B53">
      <w:pPr>
        <w:spacing w:before="240" w:line="480" w:lineRule="auto"/>
        <w:rPr>
          <w:b/>
          <w:bCs/>
        </w:rPr>
      </w:pPr>
    </w:p>
    <w:p w14:paraId="195E60FF" w14:textId="75FC705E" w:rsidR="00905B53" w:rsidRPr="00057254" w:rsidRDefault="00455620" w:rsidP="00905B53">
      <w:pPr>
        <w:spacing w:before="240" w:line="480" w:lineRule="auto"/>
      </w:pPr>
      <w:r>
        <w:rPr>
          <w:b/>
          <w:bCs/>
        </w:rPr>
        <w:lastRenderedPageBreak/>
        <w:t>D.</w:t>
      </w:r>
      <w:r w:rsidR="00905B53" w:rsidRPr="00057254">
        <w:rPr>
          <w:b/>
          <w:bCs/>
        </w:rPr>
        <w:t xml:space="preserve"> </w:t>
      </w:r>
      <w:r w:rsidR="00905B53" w:rsidRPr="00057254">
        <w:t>Basic Model (OLS estimation) for Trump Margin in 2020, with different measures of social capital.</w:t>
      </w:r>
    </w:p>
    <w:tbl>
      <w:tblPr>
        <w:tblW w:w="5000" w:type="pct"/>
        <w:tblLook w:val="04A0" w:firstRow="1" w:lastRow="0" w:firstColumn="1" w:lastColumn="0" w:noHBand="0" w:noVBand="1"/>
      </w:tblPr>
      <w:tblGrid>
        <w:gridCol w:w="2916"/>
        <w:gridCol w:w="1112"/>
        <w:gridCol w:w="1157"/>
        <w:gridCol w:w="1249"/>
        <w:gridCol w:w="1159"/>
        <w:gridCol w:w="1433"/>
      </w:tblGrid>
      <w:tr w:rsidR="00905B53" w:rsidRPr="002640F0" w14:paraId="7D5AE7AC" w14:textId="77777777" w:rsidTr="005C1A69">
        <w:trPr>
          <w:trHeight w:val="320"/>
        </w:trPr>
        <w:tc>
          <w:tcPr>
            <w:tcW w:w="1616" w:type="pct"/>
            <w:tcBorders>
              <w:top w:val="nil"/>
              <w:left w:val="nil"/>
              <w:bottom w:val="single" w:sz="4" w:space="0" w:color="auto"/>
              <w:right w:val="single" w:sz="4" w:space="0" w:color="auto"/>
            </w:tcBorders>
            <w:shd w:val="clear" w:color="auto" w:fill="auto"/>
            <w:noWrap/>
            <w:vAlign w:val="bottom"/>
            <w:hideMark/>
          </w:tcPr>
          <w:p w14:paraId="54BBD5F3" w14:textId="77777777" w:rsidR="00905B53" w:rsidRPr="00654517" w:rsidRDefault="00905B53" w:rsidP="005C1A69">
            <w:pPr>
              <w:rPr>
                <w:color w:val="000000"/>
                <w:sz w:val="20"/>
                <w:szCs w:val="20"/>
              </w:rPr>
            </w:pPr>
            <w:r w:rsidRPr="00654517">
              <w:rPr>
                <w:color w:val="000000"/>
                <w:sz w:val="20"/>
                <w:szCs w:val="20"/>
              </w:rPr>
              <w:t> </w:t>
            </w:r>
          </w:p>
        </w:tc>
        <w:tc>
          <w:tcPr>
            <w:tcW w:w="1332" w:type="pct"/>
            <w:gridSpan w:val="2"/>
            <w:tcBorders>
              <w:top w:val="nil"/>
              <w:left w:val="nil"/>
              <w:bottom w:val="single" w:sz="4" w:space="0" w:color="auto"/>
              <w:right w:val="single" w:sz="4" w:space="0" w:color="auto"/>
            </w:tcBorders>
            <w:shd w:val="clear" w:color="auto" w:fill="auto"/>
            <w:noWrap/>
            <w:vAlign w:val="bottom"/>
            <w:hideMark/>
          </w:tcPr>
          <w:p w14:paraId="450BB7C6" w14:textId="77777777" w:rsidR="00905B53" w:rsidRPr="002640F0" w:rsidRDefault="00905B53" w:rsidP="005C1A69">
            <w:pPr>
              <w:rPr>
                <w:color w:val="000000"/>
                <w:sz w:val="20"/>
                <w:szCs w:val="20"/>
              </w:rPr>
            </w:pPr>
            <w:r w:rsidRPr="002640F0">
              <w:rPr>
                <w:color w:val="000000"/>
                <w:sz w:val="20"/>
                <w:szCs w:val="20"/>
              </w:rPr>
              <w:t>Civic engagement</w:t>
            </w:r>
          </w:p>
        </w:tc>
        <w:tc>
          <w:tcPr>
            <w:tcW w:w="1384" w:type="pct"/>
            <w:gridSpan w:val="2"/>
            <w:tcBorders>
              <w:top w:val="nil"/>
              <w:left w:val="single" w:sz="4" w:space="0" w:color="auto"/>
              <w:bottom w:val="single" w:sz="4" w:space="0" w:color="auto"/>
              <w:right w:val="single" w:sz="4" w:space="0" w:color="auto"/>
            </w:tcBorders>
            <w:shd w:val="clear" w:color="auto" w:fill="auto"/>
            <w:noWrap/>
            <w:vAlign w:val="bottom"/>
            <w:hideMark/>
          </w:tcPr>
          <w:p w14:paraId="6D96015E" w14:textId="77777777" w:rsidR="00905B53" w:rsidRPr="002640F0" w:rsidRDefault="00905B53" w:rsidP="005C1A69">
            <w:pPr>
              <w:rPr>
                <w:color w:val="000000"/>
                <w:sz w:val="20"/>
                <w:szCs w:val="20"/>
              </w:rPr>
            </w:pPr>
            <w:r w:rsidRPr="002640F0">
              <w:rPr>
                <w:color w:val="000000"/>
                <w:sz w:val="20"/>
                <w:szCs w:val="20"/>
              </w:rPr>
              <w:t>Social Cohesion</w:t>
            </w:r>
          </w:p>
        </w:tc>
        <w:tc>
          <w:tcPr>
            <w:tcW w:w="668" w:type="pct"/>
            <w:tcBorders>
              <w:top w:val="nil"/>
              <w:left w:val="single" w:sz="4" w:space="0" w:color="auto"/>
              <w:bottom w:val="single" w:sz="4" w:space="0" w:color="auto"/>
              <w:right w:val="nil"/>
            </w:tcBorders>
            <w:shd w:val="clear" w:color="auto" w:fill="auto"/>
            <w:noWrap/>
            <w:vAlign w:val="bottom"/>
            <w:hideMark/>
          </w:tcPr>
          <w:p w14:paraId="2EBF5634" w14:textId="77777777" w:rsidR="00905B53" w:rsidRPr="002640F0" w:rsidRDefault="00905B53" w:rsidP="005C1A69">
            <w:pPr>
              <w:rPr>
                <w:color w:val="000000"/>
                <w:sz w:val="20"/>
                <w:szCs w:val="20"/>
              </w:rPr>
            </w:pPr>
            <w:r w:rsidRPr="002640F0">
              <w:rPr>
                <w:color w:val="000000"/>
                <w:sz w:val="20"/>
                <w:szCs w:val="20"/>
              </w:rPr>
              <w:t>Ec. Connected.</w:t>
            </w:r>
          </w:p>
        </w:tc>
      </w:tr>
      <w:tr w:rsidR="00905B53" w:rsidRPr="002640F0" w14:paraId="58E710AB" w14:textId="77777777" w:rsidTr="005C1A69">
        <w:trPr>
          <w:trHeight w:val="320"/>
        </w:trPr>
        <w:tc>
          <w:tcPr>
            <w:tcW w:w="1616" w:type="pct"/>
            <w:tcBorders>
              <w:top w:val="nil"/>
              <w:left w:val="nil"/>
              <w:bottom w:val="single" w:sz="4" w:space="0" w:color="auto"/>
              <w:right w:val="single" w:sz="4" w:space="0" w:color="auto"/>
            </w:tcBorders>
            <w:shd w:val="clear" w:color="auto" w:fill="auto"/>
            <w:noWrap/>
            <w:vAlign w:val="bottom"/>
          </w:tcPr>
          <w:p w14:paraId="2376A912" w14:textId="77777777" w:rsidR="00905B53" w:rsidRPr="002640F0" w:rsidRDefault="00905B53" w:rsidP="005C1A69">
            <w:pPr>
              <w:rPr>
                <w:color w:val="000000"/>
                <w:sz w:val="20"/>
                <w:szCs w:val="20"/>
              </w:rPr>
            </w:pPr>
          </w:p>
        </w:tc>
        <w:tc>
          <w:tcPr>
            <w:tcW w:w="666" w:type="pct"/>
            <w:tcBorders>
              <w:top w:val="nil"/>
              <w:left w:val="nil"/>
              <w:bottom w:val="single" w:sz="4" w:space="0" w:color="auto"/>
              <w:right w:val="single" w:sz="4" w:space="0" w:color="auto"/>
            </w:tcBorders>
            <w:shd w:val="clear" w:color="auto" w:fill="auto"/>
            <w:noWrap/>
            <w:vAlign w:val="bottom"/>
          </w:tcPr>
          <w:p w14:paraId="1A40ED7C" w14:textId="77777777" w:rsidR="00905B53" w:rsidRPr="002640F0" w:rsidRDefault="00905B53" w:rsidP="005C1A69">
            <w:pPr>
              <w:rPr>
                <w:color w:val="000000"/>
                <w:sz w:val="20"/>
                <w:szCs w:val="20"/>
              </w:rPr>
            </w:pPr>
            <w:r w:rsidRPr="002640F0">
              <w:rPr>
                <w:color w:val="000000"/>
                <w:sz w:val="20"/>
                <w:szCs w:val="20"/>
              </w:rPr>
              <w:t>Organ.</w:t>
            </w:r>
          </w:p>
        </w:tc>
        <w:tc>
          <w:tcPr>
            <w:tcW w:w="666" w:type="pct"/>
            <w:tcBorders>
              <w:top w:val="nil"/>
              <w:left w:val="nil"/>
              <w:bottom w:val="single" w:sz="4" w:space="0" w:color="auto"/>
              <w:right w:val="nil"/>
            </w:tcBorders>
            <w:shd w:val="clear" w:color="auto" w:fill="auto"/>
            <w:noWrap/>
            <w:vAlign w:val="bottom"/>
          </w:tcPr>
          <w:p w14:paraId="47E36EA3" w14:textId="77777777" w:rsidR="00905B53" w:rsidRPr="002640F0" w:rsidRDefault="00905B53" w:rsidP="005C1A69">
            <w:pPr>
              <w:rPr>
                <w:color w:val="000000"/>
                <w:sz w:val="20"/>
                <w:szCs w:val="20"/>
              </w:rPr>
            </w:pPr>
            <w:proofErr w:type="spellStart"/>
            <w:r w:rsidRPr="002640F0">
              <w:rPr>
                <w:color w:val="000000"/>
                <w:sz w:val="20"/>
                <w:szCs w:val="20"/>
              </w:rPr>
              <w:t>Volunt</w:t>
            </w:r>
            <w:proofErr w:type="spellEnd"/>
            <w:r w:rsidRPr="002640F0">
              <w:rPr>
                <w:color w:val="000000"/>
                <w:sz w:val="20"/>
                <w:szCs w:val="20"/>
              </w:rPr>
              <w:t>.</w:t>
            </w:r>
          </w:p>
        </w:tc>
        <w:tc>
          <w:tcPr>
            <w:tcW w:w="717" w:type="pct"/>
            <w:tcBorders>
              <w:top w:val="nil"/>
              <w:left w:val="single" w:sz="4" w:space="0" w:color="auto"/>
              <w:bottom w:val="single" w:sz="4" w:space="0" w:color="auto"/>
              <w:right w:val="single" w:sz="4" w:space="0" w:color="auto"/>
            </w:tcBorders>
            <w:shd w:val="clear" w:color="auto" w:fill="auto"/>
            <w:noWrap/>
            <w:vAlign w:val="bottom"/>
          </w:tcPr>
          <w:p w14:paraId="7B182CB7" w14:textId="77777777" w:rsidR="00905B53" w:rsidRPr="002640F0" w:rsidRDefault="00905B53" w:rsidP="005C1A69">
            <w:pPr>
              <w:rPr>
                <w:color w:val="000000"/>
                <w:sz w:val="20"/>
                <w:szCs w:val="20"/>
              </w:rPr>
            </w:pPr>
            <w:r w:rsidRPr="002640F0">
              <w:rPr>
                <w:color w:val="000000"/>
                <w:sz w:val="20"/>
                <w:szCs w:val="20"/>
              </w:rPr>
              <w:t>Clusters</w:t>
            </w:r>
          </w:p>
        </w:tc>
        <w:tc>
          <w:tcPr>
            <w:tcW w:w="667" w:type="pct"/>
            <w:tcBorders>
              <w:top w:val="nil"/>
              <w:left w:val="nil"/>
              <w:bottom w:val="single" w:sz="4" w:space="0" w:color="auto"/>
              <w:right w:val="nil"/>
            </w:tcBorders>
            <w:shd w:val="clear" w:color="auto" w:fill="auto"/>
            <w:noWrap/>
            <w:vAlign w:val="bottom"/>
          </w:tcPr>
          <w:p w14:paraId="69786FF3" w14:textId="77777777" w:rsidR="00905B53" w:rsidRPr="002640F0" w:rsidRDefault="00905B53" w:rsidP="005C1A69">
            <w:pPr>
              <w:rPr>
                <w:color w:val="000000"/>
                <w:sz w:val="20"/>
                <w:szCs w:val="20"/>
              </w:rPr>
            </w:pPr>
            <w:r w:rsidRPr="002640F0">
              <w:rPr>
                <w:color w:val="000000"/>
                <w:sz w:val="20"/>
                <w:szCs w:val="20"/>
              </w:rPr>
              <w:t>Sup. Net.</w:t>
            </w:r>
          </w:p>
        </w:tc>
        <w:tc>
          <w:tcPr>
            <w:tcW w:w="668" w:type="pct"/>
            <w:tcBorders>
              <w:top w:val="nil"/>
              <w:left w:val="single" w:sz="4" w:space="0" w:color="auto"/>
              <w:bottom w:val="single" w:sz="4" w:space="0" w:color="auto"/>
              <w:right w:val="nil"/>
            </w:tcBorders>
            <w:shd w:val="clear" w:color="auto" w:fill="auto"/>
            <w:noWrap/>
            <w:vAlign w:val="bottom"/>
          </w:tcPr>
          <w:p w14:paraId="4C6BA6B3" w14:textId="77777777" w:rsidR="00905B53" w:rsidRPr="002640F0" w:rsidRDefault="00905B53" w:rsidP="005C1A69">
            <w:pPr>
              <w:rPr>
                <w:color w:val="000000"/>
                <w:sz w:val="20"/>
                <w:szCs w:val="20"/>
              </w:rPr>
            </w:pPr>
            <w:r w:rsidRPr="002640F0">
              <w:rPr>
                <w:color w:val="000000"/>
                <w:sz w:val="20"/>
                <w:szCs w:val="20"/>
              </w:rPr>
              <w:t>Soc. Con.</w:t>
            </w:r>
          </w:p>
        </w:tc>
      </w:tr>
      <w:tr w:rsidR="00905B53" w:rsidRPr="002640F0" w14:paraId="3C1ED43E"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337762B0" w14:textId="77777777" w:rsidR="00905B53" w:rsidRPr="002640F0" w:rsidRDefault="00905B53" w:rsidP="005C1A69">
            <w:pPr>
              <w:rPr>
                <w:color w:val="000000"/>
                <w:sz w:val="20"/>
                <w:szCs w:val="20"/>
              </w:rPr>
            </w:pPr>
            <w:r w:rsidRPr="002640F0">
              <w:rPr>
                <w:color w:val="000000"/>
                <w:sz w:val="20"/>
                <w:szCs w:val="20"/>
              </w:rPr>
              <w:t>Income per capita (2016)</w:t>
            </w:r>
          </w:p>
        </w:tc>
        <w:tc>
          <w:tcPr>
            <w:tcW w:w="666" w:type="pct"/>
            <w:tcBorders>
              <w:top w:val="nil"/>
              <w:left w:val="nil"/>
              <w:bottom w:val="nil"/>
              <w:right w:val="single" w:sz="4" w:space="0" w:color="auto"/>
            </w:tcBorders>
            <w:shd w:val="clear" w:color="auto" w:fill="auto"/>
            <w:noWrap/>
            <w:vAlign w:val="bottom"/>
            <w:hideMark/>
          </w:tcPr>
          <w:p w14:paraId="0611C95E"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7366BCF0"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476B4051" w14:textId="77777777" w:rsidR="00905B53" w:rsidRPr="002640F0" w:rsidRDefault="00905B53" w:rsidP="005C1A69">
            <w:pPr>
              <w:rPr>
                <w:color w:val="000000"/>
                <w:sz w:val="20"/>
                <w:szCs w:val="20"/>
              </w:rPr>
            </w:pPr>
            <w:r w:rsidRPr="002640F0">
              <w:rPr>
                <w:color w:val="000000"/>
                <w:sz w:val="20"/>
                <w:szCs w:val="20"/>
              </w:rPr>
              <w:t>-0.000***</w:t>
            </w:r>
          </w:p>
        </w:tc>
        <w:tc>
          <w:tcPr>
            <w:tcW w:w="667" w:type="pct"/>
            <w:tcBorders>
              <w:top w:val="nil"/>
              <w:left w:val="nil"/>
              <w:bottom w:val="nil"/>
              <w:right w:val="nil"/>
            </w:tcBorders>
            <w:shd w:val="clear" w:color="auto" w:fill="auto"/>
            <w:noWrap/>
            <w:vAlign w:val="bottom"/>
            <w:hideMark/>
          </w:tcPr>
          <w:p w14:paraId="788F4A4D"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single" w:sz="4" w:space="0" w:color="auto"/>
              <w:bottom w:val="nil"/>
              <w:right w:val="nil"/>
            </w:tcBorders>
            <w:shd w:val="clear" w:color="auto" w:fill="auto"/>
            <w:noWrap/>
            <w:vAlign w:val="bottom"/>
            <w:hideMark/>
          </w:tcPr>
          <w:p w14:paraId="2C2254E0" w14:textId="77777777" w:rsidR="00905B53" w:rsidRPr="002640F0" w:rsidRDefault="00905B53" w:rsidP="005C1A69">
            <w:pPr>
              <w:rPr>
                <w:color w:val="000000"/>
                <w:sz w:val="20"/>
                <w:szCs w:val="20"/>
              </w:rPr>
            </w:pPr>
            <w:r w:rsidRPr="002640F0">
              <w:rPr>
                <w:color w:val="000000"/>
                <w:sz w:val="20"/>
                <w:szCs w:val="20"/>
              </w:rPr>
              <w:t>-0.000***</w:t>
            </w:r>
          </w:p>
        </w:tc>
      </w:tr>
      <w:tr w:rsidR="00905B53" w:rsidRPr="002640F0" w14:paraId="30C0A777"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05C11137"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5ABE116B"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48AF16AE"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0005DEC4" w14:textId="77777777" w:rsidR="00905B53" w:rsidRPr="002640F0" w:rsidRDefault="00905B53" w:rsidP="005C1A69">
            <w:pPr>
              <w:rPr>
                <w:color w:val="000000"/>
                <w:sz w:val="20"/>
                <w:szCs w:val="20"/>
              </w:rPr>
            </w:pPr>
            <w:r w:rsidRPr="002640F0">
              <w:rPr>
                <w:color w:val="000000"/>
                <w:sz w:val="20"/>
                <w:szCs w:val="20"/>
              </w:rPr>
              <w:t>(0.000)</w:t>
            </w:r>
          </w:p>
        </w:tc>
        <w:tc>
          <w:tcPr>
            <w:tcW w:w="667" w:type="pct"/>
            <w:tcBorders>
              <w:top w:val="nil"/>
              <w:left w:val="nil"/>
              <w:bottom w:val="nil"/>
              <w:right w:val="nil"/>
            </w:tcBorders>
            <w:shd w:val="clear" w:color="auto" w:fill="auto"/>
            <w:noWrap/>
            <w:vAlign w:val="bottom"/>
            <w:hideMark/>
          </w:tcPr>
          <w:p w14:paraId="7C3FB89A"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single" w:sz="4" w:space="0" w:color="auto"/>
              <w:bottom w:val="nil"/>
              <w:right w:val="nil"/>
            </w:tcBorders>
            <w:shd w:val="clear" w:color="auto" w:fill="auto"/>
            <w:noWrap/>
            <w:vAlign w:val="bottom"/>
            <w:hideMark/>
          </w:tcPr>
          <w:p w14:paraId="3399DD04" w14:textId="77777777" w:rsidR="00905B53" w:rsidRPr="002640F0" w:rsidRDefault="00905B53" w:rsidP="005C1A69">
            <w:pPr>
              <w:rPr>
                <w:color w:val="000000"/>
                <w:sz w:val="20"/>
                <w:szCs w:val="20"/>
              </w:rPr>
            </w:pPr>
            <w:r w:rsidRPr="002640F0">
              <w:rPr>
                <w:color w:val="000000"/>
                <w:sz w:val="20"/>
                <w:szCs w:val="20"/>
              </w:rPr>
              <w:t>(0.000)</w:t>
            </w:r>
          </w:p>
        </w:tc>
      </w:tr>
      <w:tr w:rsidR="00905B53" w:rsidRPr="002640F0" w14:paraId="679E45C5"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69E53EDE" w14:textId="77777777" w:rsidR="00905B53" w:rsidRPr="002640F0" w:rsidRDefault="00905B53" w:rsidP="005C1A69">
            <w:pPr>
              <w:rPr>
                <w:color w:val="000000"/>
                <w:sz w:val="20"/>
                <w:szCs w:val="20"/>
              </w:rPr>
            </w:pPr>
            <w:r w:rsidRPr="002640F0">
              <w:rPr>
                <w:color w:val="000000"/>
                <w:sz w:val="20"/>
                <w:szCs w:val="20"/>
              </w:rPr>
              <w:t>Inequality (Gini 2016)</w:t>
            </w:r>
          </w:p>
        </w:tc>
        <w:tc>
          <w:tcPr>
            <w:tcW w:w="666" w:type="pct"/>
            <w:tcBorders>
              <w:top w:val="nil"/>
              <w:left w:val="nil"/>
              <w:bottom w:val="nil"/>
              <w:right w:val="single" w:sz="4" w:space="0" w:color="auto"/>
            </w:tcBorders>
            <w:shd w:val="clear" w:color="auto" w:fill="auto"/>
            <w:noWrap/>
            <w:vAlign w:val="bottom"/>
            <w:hideMark/>
          </w:tcPr>
          <w:p w14:paraId="1AA9C529" w14:textId="77777777" w:rsidR="00905B53" w:rsidRPr="002640F0" w:rsidRDefault="00905B53" w:rsidP="005C1A69">
            <w:pPr>
              <w:rPr>
                <w:color w:val="000000"/>
                <w:sz w:val="20"/>
                <w:szCs w:val="20"/>
              </w:rPr>
            </w:pPr>
            <w:r w:rsidRPr="002640F0">
              <w:rPr>
                <w:color w:val="000000"/>
                <w:sz w:val="20"/>
                <w:szCs w:val="20"/>
              </w:rPr>
              <w:t>-0.011</w:t>
            </w:r>
          </w:p>
        </w:tc>
        <w:tc>
          <w:tcPr>
            <w:tcW w:w="666" w:type="pct"/>
            <w:tcBorders>
              <w:top w:val="nil"/>
              <w:left w:val="nil"/>
              <w:bottom w:val="nil"/>
              <w:right w:val="nil"/>
            </w:tcBorders>
            <w:shd w:val="clear" w:color="auto" w:fill="auto"/>
            <w:noWrap/>
            <w:vAlign w:val="bottom"/>
            <w:hideMark/>
          </w:tcPr>
          <w:p w14:paraId="7DFD68B1" w14:textId="77777777" w:rsidR="00905B53" w:rsidRPr="002640F0" w:rsidRDefault="00905B53" w:rsidP="005C1A69">
            <w:pPr>
              <w:rPr>
                <w:color w:val="000000"/>
                <w:sz w:val="20"/>
                <w:szCs w:val="20"/>
              </w:rPr>
            </w:pPr>
            <w:r w:rsidRPr="002640F0">
              <w:rPr>
                <w:color w:val="000000"/>
                <w:sz w:val="20"/>
                <w:szCs w:val="20"/>
              </w:rPr>
              <w:t>-0.005</w:t>
            </w:r>
          </w:p>
        </w:tc>
        <w:tc>
          <w:tcPr>
            <w:tcW w:w="717" w:type="pct"/>
            <w:tcBorders>
              <w:top w:val="nil"/>
              <w:left w:val="single" w:sz="4" w:space="0" w:color="auto"/>
              <w:bottom w:val="nil"/>
              <w:right w:val="single" w:sz="4" w:space="0" w:color="auto"/>
            </w:tcBorders>
            <w:shd w:val="clear" w:color="auto" w:fill="auto"/>
            <w:noWrap/>
            <w:vAlign w:val="bottom"/>
            <w:hideMark/>
          </w:tcPr>
          <w:p w14:paraId="7DA65458" w14:textId="77777777" w:rsidR="00905B53" w:rsidRPr="002640F0" w:rsidRDefault="00905B53" w:rsidP="005C1A69">
            <w:pPr>
              <w:rPr>
                <w:color w:val="000000"/>
                <w:sz w:val="20"/>
                <w:szCs w:val="20"/>
              </w:rPr>
            </w:pPr>
            <w:r w:rsidRPr="002640F0">
              <w:rPr>
                <w:color w:val="000000"/>
                <w:sz w:val="20"/>
                <w:szCs w:val="20"/>
              </w:rPr>
              <w:t>-0.087**</w:t>
            </w:r>
          </w:p>
        </w:tc>
        <w:tc>
          <w:tcPr>
            <w:tcW w:w="667" w:type="pct"/>
            <w:tcBorders>
              <w:top w:val="nil"/>
              <w:left w:val="nil"/>
              <w:bottom w:val="nil"/>
              <w:right w:val="nil"/>
            </w:tcBorders>
            <w:shd w:val="clear" w:color="auto" w:fill="auto"/>
            <w:noWrap/>
            <w:vAlign w:val="bottom"/>
            <w:hideMark/>
          </w:tcPr>
          <w:p w14:paraId="70FEB285" w14:textId="77777777" w:rsidR="00905B53" w:rsidRPr="002640F0" w:rsidRDefault="00905B53" w:rsidP="005C1A69">
            <w:pPr>
              <w:rPr>
                <w:color w:val="000000"/>
                <w:sz w:val="20"/>
                <w:szCs w:val="20"/>
              </w:rPr>
            </w:pPr>
            <w:r w:rsidRPr="002640F0">
              <w:rPr>
                <w:color w:val="000000"/>
                <w:sz w:val="20"/>
                <w:szCs w:val="20"/>
              </w:rPr>
              <w:t>-0.066*</w:t>
            </w:r>
          </w:p>
        </w:tc>
        <w:tc>
          <w:tcPr>
            <w:tcW w:w="668" w:type="pct"/>
            <w:tcBorders>
              <w:top w:val="nil"/>
              <w:left w:val="single" w:sz="4" w:space="0" w:color="auto"/>
              <w:bottom w:val="nil"/>
              <w:right w:val="nil"/>
            </w:tcBorders>
            <w:shd w:val="clear" w:color="auto" w:fill="auto"/>
            <w:noWrap/>
            <w:vAlign w:val="bottom"/>
            <w:hideMark/>
          </w:tcPr>
          <w:p w14:paraId="76139093" w14:textId="77777777" w:rsidR="00905B53" w:rsidRPr="002640F0" w:rsidRDefault="00905B53" w:rsidP="005C1A69">
            <w:pPr>
              <w:rPr>
                <w:color w:val="000000"/>
                <w:sz w:val="20"/>
                <w:szCs w:val="20"/>
              </w:rPr>
            </w:pPr>
            <w:r w:rsidRPr="002640F0">
              <w:rPr>
                <w:color w:val="000000"/>
                <w:sz w:val="20"/>
                <w:szCs w:val="20"/>
              </w:rPr>
              <w:t>-0.028</w:t>
            </w:r>
          </w:p>
        </w:tc>
      </w:tr>
      <w:tr w:rsidR="00905B53" w:rsidRPr="002640F0" w14:paraId="0D447EC8"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3DE785D6"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76063277" w14:textId="77777777" w:rsidR="00905B53" w:rsidRPr="002640F0" w:rsidRDefault="00905B53" w:rsidP="005C1A69">
            <w:pPr>
              <w:rPr>
                <w:color w:val="000000"/>
                <w:sz w:val="20"/>
                <w:szCs w:val="20"/>
              </w:rPr>
            </w:pPr>
            <w:r w:rsidRPr="002640F0">
              <w:rPr>
                <w:color w:val="000000"/>
                <w:sz w:val="20"/>
                <w:szCs w:val="20"/>
              </w:rPr>
              <w:t>(0.029)</w:t>
            </w:r>
          </w:p>
        </w:tc>
        <w:tc>
          <w:tcPr>
            <w:tcW w:w="666" w:type="pct"/>
            <w:tcBorders>
              <w:top w:val="nil"/>
              <w:left w:val="nil"/>
              <w:bottom w:val="nil"/>
              <w:right w:val="nil"/>
            </w:tcBorders>
            <w:shd w:val="clear" w:color="auto" w:fill="auto"/>
            <w:noWrap/>
            <w:vAlign w:val="bottom"/>
            <w:hideMark/>
          </w:tcPr>
          <w:p w14:paraId="66CAE342" w14:textId="77777777" w:rsidR="00905B53" w:rsidRPr="002640F0" w:rsidRDefault="00905B53" w:rsidP="005C1A69">
            <w:pPr>
              <w:rPr>
                <w:color w:val="000000"/>
                <w:sz w:val="20"/>
                <w:szCs w:val="20"/>
              </w:rPr>
            </w:pPr>
            <w:r w:rsidRPr="002640F0">
              <w:rPr>
                <w:color w:val="000000"/>
                <w:sz w:val="20"/>
                <w:szCs w:val="20"/>
              </w:rPr>
              <w:t>(0.029)</w:t>
            </w:r>
          </w:p>
        </w:tc>
        <w:tc>
          <w:tcPr>
            <w:tcW w:w="717" w:type="pct"/>
            <w:tcBorders>
              <w:top w:val="nil"/>
              <w:left w:val="single" w:sz="4" w:space="0" w:color="auto"/>
              <w:bottom w:val="nil"/>
              <w:right w:val="single" w:sz="4" w:space="0" w:color="auto"/>
            </w:tcBorders>
            <w:shd w:val="clear" w:color="auto" w:fill="auto"/>
            <w:noWrap/>
            <w:vAlign w:val="bottom"/>
            <w:hideMark/>
          </w:tcPr>
          <w:p w14:paraId="107D47B3" w14:textId="77777777" w:rsidR="00905B53" w:rsidRPr="002640F0" w:rsidRDefault="00905B53" w:rsidP="005C1A69">
            <w:pPr>
              <w:rPr>
                <w:color w:val="000000"/>
                <w:sz w:val="20"/>
                <w:szCs w:val="20"/>
              </w:rPr>
            </w:pPr>
            <w:r w:rsidRPr="002640F0">
              <w:rPr>
                <w:color w:val="000000"/>
                <w:sz w:val="20"/>
                <w:szCs w:val="20"/>
              </w:rPr>
              <w:t>(0.027)</w:t>
            </w:r>
          </w:p>
        </w:tc>
        <w:tc>
          <w:tcPr>
            <w:tcW w:w="667" w:type="pct"/>
            <w:tcBorders>
              <w:top w:val="nil"/>
              <w:left w:val="nil"/>
              <w:bottom w:val="nil"/>
              <w:right w:val="nil"/>
            </w:tcBorders>
            <w:shd w:val="clear" w:color="auto" w:fill="auto"/>
            <w:noWrap/>
            <w:vAlign w:val="bottom"/>
            <w:hideMark/>
          </w:tcPr>
          <w:p w14:paraId="31346702" w14:textId="77777777" w:rsidR="00905B53" w:rsidRPr="002640F0" w:rsidRDefault="00905B53" w:rsidP="005C1A69">
            <w:pPr>
              <w:rPr>
                <w:color w:val="000000"/>
                <w:sz w:val="20"/>
                <w:szCs w:val="20"/>
              </w:rPr>
            </w:pPr>
            <w:r w:rsidRPr="002640F0">
              <w:rPr>
                <w:color w:val="000000"/>
                <w:sz w:val="20"/>
                <w:szCs w:val="20"/>
              </w:rPr>
              <w:t>(0.029)</w:t>
            </w:r>
          </w:p>
        </w:tc>
        <w:tc>
          <w:tcPr>
            <w:tcW w:w="668" w:type="pct"/>
            <w:tcBorders>
              <w:top w:val="nil"/>
              <w:left w:val="single" w:sz="4" w:space="0" w:color="auto"/>
              <w:bottom w:val="nil"/>
              <w:right w:val="nil"/>
            </w:tcBorders>
            <w:shd w:val="clear" w:color="auto" w:fill="auto"/>
            <w:noWrap/>
            <w:vAlign w:val="bottom"/>
            <w:hideMark/>
          </w:tcPr>
          <w:p w14:paraId="42608E6B" w14:textId="77777777" w:rsidR="00905B53" w:rsidRPr="002640F0" w:rsidRDefault="00905B53" w:rsidP="005C1A69">
            <w:pPr>
              <w:rPr>
                <w:color w:val="000000"/>
                <w:sz w:val="20"/>
                <w:szCs w:val="20"/>
              </w:rPr>
            </w:pPr>
            <w:r w:rsidRPr="002640F0">
              <w:rPr>
                <w:color w:val="000000"/>
                <w:sz w:val="20"/>
                <w:szCs w:val="20"/>
              </w:rPr>
              <w:t>(0.031)</w:t>
            </w:r>
          </w:p>
        </w:tc>
      </w:tr>
      <w:tr w:rsidR="00905B53" w:rsidRPr="002640F0" w14:paraId="52C3F51B"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17C08551" w14:textId="77777777" w:rsidR="00905B53" w:rsidRPr="002640F0" w:rsidRDefault="00905B53" w:rsidP="005C1A69">
            <w:pPr>
              <w:rPr>
                <w:color w:val="000000"/>
                <w:sz w:val="20"/>
                <w:szCs w:val="20"/>
              </w:rPr>
            </w:pPr>
            <w:r w:rsidRPr="002640F0">
              <w:rPr>
                <w:color w:val="000000"/>
                <w:sz w:val="20"/>
                <w:szCs w:val="20"/>
              </w:rPr>
              <w:t>Employment change (1980-2016)</w:t>
            </w:r>
          </w:p>
        </w:tc>
        <w:tc>
          <w:tcPr>
            <w:tcW w:w="666" w:type="pct"/>
            <w:tcBorders>
              <w:top w:val="nil"/>
              <w:left w:val="nil"/>
              <w:bottom w:val="nil"/>
              <w:right w:val="single" w:sz="4" w:space="0" w:color="auto"/>
            </w:tcBorders>
            <w:shd w:val="clear" w:color="auto" w:fill="auto"/>
            <w:noWrap/>
            <w:vAlign w:val="bottom"/>
            <w:hideMark/>
          </w:tcPr>
          <w:p w14:paraId="4FC732EA" w14:textId="77777777" w:rsidR="00905B53" w:rsidRPr="002640F0" w:rsidRDefault="00905B53" w:rsidP="005C1A69">
            <w:pPr>
              <w:rPr>
                <w:color w:val="000000"/>
                <w:sz w:val="20"/>
                <w:szCs w:val="20"/>
              </w:rPr>
            </w:pPr>
            <w:r w:rsidRPr="002640F0">
              <w:rPr>
                <w:color w:val="000000"/>
                <w:sz w:val="20"/>
                <w:szCs w:val="20"/>
              </w:rPr>
              <w:t>-0.803***</w:t>
            </w:r>
          </w:p>
        </w:tc>
        <w:tc>
          <w:tcPr>
            <w:tcW w:w="666" w:type="pct"/>
            <w:tcBorders>
              <w:top w:val="nil"/>
              <w:left w:val="nil"/>
              <w:bottom w:val="nil"/>
              <w:right w:val="nil"/>
            </w:tcBorders>
            <w:shd w:val="clear" w:color="auto" w:fill="auto"/>
            <w:noWrap/>
            <w:vAlign w:val="bottom"/>
            <w:hideMark/>
          </w:tcPr>
          <w:p w14:paraId="27F92795" w14:textId="77777777" w:rsidR="00905B53" w:rsidRPr="002640F0" w:rsidRDefault="00905B53" w:rsidP="005C1A69">
            <w:pPr>
              <w:rPr>
                <w:color w:val="000000"/>
                <w:sz w:val="20"/>
                <w:szCs w:val="20"/>
              </w:rPr>
            </w:pPr>
            <w:r w:rsidRPr="002640F0">
              <w:rPr>
                <w:color w:val="000000"/>
                <w:sz w:val="20"/>
                <w:szCs w:val="20"/>
              </w:rPr>
              <w:t>-0.766***</w:t>
            </w:r>
          </w:p>
        </w:tc>
        <w:tc>
          <w:tcPr>
            <w:tcW w:w="717" w:type="pct"/>
            <w:tcBorders>
              <w:top w:val="nil"/>
              <w:left w:val="single" w:sz="4" w:space="0" w:color="auto"/>
              <w:bottom w:val="nil"/>
              <w:right w:val="single" w:sz="4" w:space="0" w:color="auto"/>
            </w:tcBorders>
            <w:shd w:val="clear" w:color="auto" w:fill="auto"/>
            <w:noWrap/>
            <w:vAlign w:val="bottom"/>
            <w:hideMark/>
          </w:tcPr>
          <w:p w14:paraId="1C703A2D" w14:textId="77777777" w:rsidR="00905B53" w:rsidRPr="002640F0" w:rsidRDefault="00905B53" w:rsidP="005C1A69">
            <w:pPr>
              <w:rPr>
                <w:color w:val="000000"/>
                <w:sz w:val="20"/>
                <w:szCs w:val="20"/>
              </w:rPr>
            </w:pPr>
            <w:r w:rsidRPr="002640F0">
              <w:rPr>
                <w:color w:val="000000"/>
                <w:sz w:val="20"/>
                <w:szCs w:val="20"/>
              </w:rPr>
              <w:t>-0.765***</w:t>
            </w:r>
          </w:p>
        </w:tc>
        <w:tc>
          <w:tcPr>
            <w:tcW w:w="667" w:type="pct"/>
            <w:tcBorders>
              <w:top w:val="nil"/>
              <w:left w:val="nil"/>
              <w:bottom w:val="nil"/>
              <w:right w:val="nil"/>
            </w:tcBorders>
            <w:shd w:val="clear" w:color="auto" w:fill="auto"/>
            <w:noWrap/>
            <w:vAlign w:val="bottom"/>
            <w:hideMark/>
          </w:tcPr>
          <w:p w14:paraId="187488EC" w14:textId="77777777" w:rsidR="00905B53" w:rsidRPr="002640F0" w:rsidRDefault="00905B53" w:rsidP="005C1A69">
            <w:pPr>
              <w:rPr>
                <w:color w:val="000000"/>
                <w:sz w:val="20"/>
                <w:szCs w:val="20"/>
              </w:rPr>
            </w:pPr>
            <w:r w:rsidRPr="002640F0">
              <w:rPr>
                <w:color w:val="000000"/>
                <w:sz w:val="20"/>
                <w:szCs w:val="20"/>
              </w:rPr>
              <w:t>-0.292†</w:t>
            </w:r>
          </w:p>
        </w:tc>
        <w:tc>
          <w:tcPr>
            <w:tcW w:w="668" w:type="pct"/>
            <w:tcBorders>
              <w:top w:val="nil"/>
              <w:left w:val="single" w:sz="4" w:space="0" w:color="auto"/>
              <w:bottom w:val="nil"/>
              <w:right w:val="nil"/>
            </w:tcBorders>
            <w:shd w:val="clear" w:color="auto" w:fill="auto"/>
            <w:noWrap/>
            <w:vAlign w:val="bottom"/>
            <w:hideMark/>
          </w:tcPr>
          <w:p w14:paraId="49B57E88" w14:textId="77777777" w:rsidR="00905B53" w:rsidRPr="002640F0" w:rsidRDefault="00905B53" w:rsidP="005C1A69">
            <w:pPr>
              <w:rPr>
                <w:color w:val="000000"/>
                <w:sz w:val="20"/>
                <w:szCs w:val="20"/>
              </w:rPr>
            </w:pPr>
            <w:r w:rsidRPr="002640F0">
              <w:rPr>
                <w:color w:val="000000"/>
                <w:sz w:val="20"/>
                <w:szCs w:val="20"/>
              </w:rPr>
              <w:t>-0.736***</w:t>
            </w:r>
          </w:p>
        </w:tc>
      </w:tr>
      <w:tr w:rsidR="00905B53" w:rsidRPr="002640F0" w14:paraId="4541B4EC"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429EF482"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6717080D" w14:textId="77777777" w:rsidR="00905B53" w:rsidRPr="002640F0" w:rsidRDefault="00905B53" w:rsidP="005C1A69">
            <w:pPr>
              <w:rPr>
                <w:color w:val="000000"/>
                <w:sz w:val="20"/>
                <w:szCs w:val="20"/>
              </w:rPr>
            </w:pPr>
            <w:r w:rsidRPr="002640F0">
              <w:rPr>
                <w:color w:val="000000"/>
                <w:sz w:val="20"/>
                <w:szCs w:val="20"/>
              </w:rPr>
              <w:t>(0.163)</w:t>
            </w:r>
          </w:p>
        </w:tc>
        <w:tc>
          <w:tcPr>
            <w:tcW w:w="666" w:type="pct"/>
            <w:tcBorders>
              <w:top w:val="nil"/>
              <w:left w:val="nil"/>
              <w:bottom w:val="nil"/>
              <w:right w:val="nil"/>
            </w:tcBorders>
            <w:shd w:val="clear" w:color="auto" w:fill="auto"/>
            <w:noWrap/>
            <w:vAlign w:val="bottom"/>
            <w:hideMark/>
          </w:tcPr>
          <w:p w14:paraId="799CB8FB" w14:textId="77777777" w:rsidR="00905B53" w:rsidRPr="002640F0" w:rsidRDefault="00905B53" w:rsidP="005C1A69">
            <w:pPr>
              <w:rPr>
                <w:color w:val="000000"/>
                <w:sz w:val="20"/>
                <w:szCs w:val="20"/>
              </w:rPr>
            </w:pPr>
            <w:r w:rsidRPr="002640F0">
              <w:rPr>
                <w:color w:val="000000"/>
                <w:sz w:val="20"/>
                <w:szCs w:val="20"/>
              </w:rPr>
              <w:t>(0.163)</w:t>
            </w:r>
          </w:p>
        </w:tc>
        <w:tc>
          <w:tcPr>
            <w:tcW w:w="717" w:type="pct"/>
            <w:tcBorders>
              <w:top w:val="nil"/>
              <w:left w:val="single" w:sz="4" w:space="0" w:color="auto"/>
              <w:bottom w:val="nil"/>
              <w:right w:val="single" w:sz="4" w:space="0" w:color="auto"/>
            </w:tcBorders>
            <w:shd w:val="clear" w:color="auto" w:fill="auto"/>
            <w:noWrap/>
            <w:vAlign w:val="bottom"/>
            <w:hideMark/>
          </w:tcPr>
          <w:p w14:paraId="0C71625C" w14:textId="77777777" w:rsidR="00905B53" w:rsidRPr="002640F0" w:rsidRDefault="00905B53" w:rsidP="005C1A69">
            <w:pPr>
              <w:rPr>
                <w:color w:val="000000"/>
                <w:sz w:val="20"/>
                <w:szCs w:val="20"/>
              </w:rPr>
            </w:pPr>
            <w:r w:rsidRPr="002640F0">
              <w:rPr>
                <w:color w:val="000000"/>
                <w:sz w:val="20"/>
                <w:szCs w:val="20"/>
              </w:rPr>
              <w:t>(0.15)</w:t>
            </w:r>
          </w:p>
        </w:tc>
        <w:tc>
          <w:tcPr>
            <w:tcW w:w="667" w:type="pct"/>
            <w:tcBorders>
              <w:top w:val="nil"/>
              <w:left w:val="nil"/>
              <w:bottom w:val="nil"/>
              <w:right w:val="single" w:sz="4" w:space="0" w:color="auto"/>
            </w:tcBorders>
            <w:shd w:val="clear" w:color="auto" w:fill="auto"/>
            <w:noWrap/>
            <w:vAlign w:val="bottom"/>
            <w:hideMark/>
          </w:tcPr>
          <w:p w14:paraId="74D7098F" w14:textId="77777777" w:rsidR="00905B53" w:rsidRPr="002640F0" w:rsidRDefault="00905B53" w:rsidP="005C1A69">
            <w:pPr>
              <w:rPr>
                <w:color w:val="000000"/>
                <w:sz w:val="20"/>
                <w:szCs w:val="20"/>
              </w:rPr>
            </w:pPr>
            <w:r w:rsidRPr="002640F0">
              <w:rPr>
                <w:color w:val="000000"/>
                <w:sz w:val="20"/>
                <w:szCs w:val="20"/>
              </w:rPr>
              <w:t>(0.16)</w:t>
            </w:r>
          </w:p>
        </w:tc>
        <w:tc>
          <w:tcPr>
            <w:tcW w:w="668" w:type="pct"/>
            <w:tcBorders>
              <w:top w:val="nil"/>
              <w:left w:val="nil"/>
              <w:bottom w:val="nil"/>
              <w:right w:val="nil"/>
            </w:tcBorders>
            <w:shd w:val="clear" w:color="auto" w:fill="auto"/>
            <w:noWrap/>
            <w:vAlign w:val="bottom"/>
            <w:hideMark/>
          </w:tcPr>
          <w:p w14:paraId="78969E3E" w14:textId="77777777" w:rsidR="00905B53" w:rsidRPr="002640F0" w:rsidRDefault="00905B53" w:rsidP="005C1A69">
            <w:pPr>
              <w:rPr>
                <w:color w:val="000000"/>
                <w:sz w:val="20"/>
                <w:szCs w:val="20"/>
              </w:rPr>
            </w:pPr>
            <w:r w:rsidRPr="002640F0">
              <w:rPr>
                <w:color w:val="000000"/>
                <w:sz w:val="20"/>
                <w:szCs w:val="20"/>
              </w:rPr>
              <w:t>(0.164)</w:t>
            </w:r>
          </w:p>
        </w:tc>
      </w:tr>
      <w:tr w:rsidR="00905B53" w:rsidRPr="002640F0" w14:paraId="5B628675"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04C69A14" w14:textId="77777777" w:rsidR="00905B53" w:rsidRPr="002640F0" w:rsidRDefault="00905B53" w:rsidP="005C1A69">
            <w:pPr>
              <w:rPr>
                <w:color w:val="000000"/>
                <w:sz w:val="20"/>
                <w:szCs w:val="20"/>
              </w:rPr>
            </w:pPr>
            <w:r w:rsidRPr="002640F0">
              <w:rPr>
                <w:color w:val="000000"/>
                <w:sz w:val="20"/>
                <w:szCs w:val="20"/>
              </w:rPr>
              <w:t>Social Capital Community</w:t>
            </w:r>
          </w:p>
        </w:tc>
        <w:tc>
          <w:tcPr>
            <w:tcW w:w="666" w:type="pct"/>
            <w:tcBorders>
              <w:top w:val="nil"/>
              <w:left w:val="nil"/>
              <w:bottom w:val="nil"/>
              <w:right w:val="single" w:sz="4" w:space="0" w:color="auto"/>
            </w:tcBorders>
            <w:shd w:val="clear" w:color="auto" w:fill="auto"/>
            <w:noWrap/>
            <w:vAlign w:val="bottom"/>
            <w:hideMark/>
          </w:tcPr>
          <w:p w14:paraId="5211AAA9" w14:textId="77777777" w:rsidR="00905B53" w:rsidRPr="002640F0" w:rsidRDefault="00905B53" w:rsidP="005C1A69">
            <w:pPr>
              <w:rPr>
                <w:color w:val="000000"/>
                <w:sz w:val="20"/>
                <w:szCs w:val="20"/>
              </w:rPr>
            </w:pPr>
            <w:r w:rsidRPr="002640F0">
              <w:rPr>
                <w:color w:val="000000"/>
                <w:sz w:val="20"/>
                <w:szCs w:val="20"/>
              </w:rPr>
              <w:t>0.382***</w:t>
            </w:r>
          </w:p>
        </w:tc>
        <w:tc>
          <w:tcPr>
            <w:tcW w:w="666" w:type="pct"/>
            <w:tcBorders>
              <w:top w:val="nil"/>
              <w:left w:val="nil"/>
              <w:bottom w:val="nil"/>
              <w:right w:val="nil"/>
            </w:tcBorders>
            <w:shd w:val="clear" w:color="auto" w:fill="auto"/>
            <w:noWrap/>
            <w:vAlign w:val="bottom"/>
            <w:hideMark/>
          </w:tcPr>
          <w:p w14:paraId="0ACCF47B" w14:textId="77777777" w:rsidR="00905B53" w:rsidRPr="002640F0" w:rsidRDefault="00905B53" w:rsidP="005C1A69">
            <w:pPr>
              <w:rPr>
                <w:color w:val="000000"/>
                <w:sz w:val="20"/>
                <w:szCs w:val="20"/>
              </w:rPr>
            </w:pPr>
            <w:r w:rsidRPr="002640F0">
              <w:rPr>
                <w:color w:val="000000"/>
                <w:sz w:val="20"/>
                <w:szCs w:val="20"/>
              </w:rPr>
              <w:t>0.115***</w:t>
            </w:r>
          </w:p>
        </w:tc>
        <w:tc>
          <w:tcPr>
            <w:tcW w:w="717" w:type="pct"/>
            <w:tcBorders>
              <w:top w:val="nil"/>
              <w:left w:val="single" w:sz="4" w:space="0" w:color="auto"/>
              <w:bottom w:val="nil"/>
              <w:right w:val="single" w:sz="4" w:space="0" w:color="auto"/>
            </w:tcBorders>
            <w:shd w:val="clear" w:color="auto" w:fill="auto"/>
            <w:noWrap/>
            <w:vAlign w:val="bottom"/>
            <w:hideMark/>
          </w:tcPr>
          <w:p w14:paraId="73CBD96A" w14:textId="77777777" w:rsidR="00905B53" w:rsidRPr="002640F0" w:rsidRDefault="00905B53" w:rsidP="005C1A69">
            <w:pPr>
              <w:rPr>
                <w:color w:val="000000"/>
                <w:sz w:val="20"/>
                <w:szCs w:val="20"/>
              </w:rPr>
            </w:pPr>
            <w:r w:rsidRPr="002640F0">
              <w:rPr>
                <w:color w:val="000000"/>
                <w:sz w:val="20"/>
                <w:szCs w:val="20"/>
              </w:rPr>
              <w:t>1.115***</w:t>
            </w:r>
          </w:p>
        </w:tc>
        <w:tc>
          <w:tcPr>
            <w:tcW w:w="667" w:type="pct"/>
            <w:tcBorders>
              <w:top w:val="nil"/>
              <w:left w:val="nil"/>
              <w:bottom w:val="nil"/>
              <w:right w:val="nil"/>
            </w:tcBorders>
            <w:shd w:val="clear" w:color="auto" w:fill="auto"/>
            <w:noWrap/>
            <w:vAlign w:val="bottom"/>
            <w:hideMark/>
          </w:tcPr>
          <w:p w14:paraId="6E60A354" w14:textId="77777777" w:rsidR="00905B53" w:rsidRPr="002640F0" w:rsidRDefault="00905B53" w:rsidP="005C1A69">
            <w:pPr>
              <w:rPr>
                <w:color w:val="000000"/>
                <w:sz w:val="20"/>
                <w:szCs w:val="20"/>
              </w:rPr>
            </w:pPr>
            <w:r w:rsidRPr="002640F0">
              <w:rPr>
                <w:color w:val="000000"/>
                <w:sz w:val="20"/>
                <w:szCs w:val="20"/>
              </w:rPr>
              <w:t>0.916***</w:t>
            </w:r>
          </w:p>
        </w:tc>
        <w:tc>
          <w:tcPr>
            <w:tcW w:w="668" w:type="pct"/>
            <w:tcBorders>
              <w:top w:val="nil"/>
              <w:left w:val="single" w:sz="4" w:space="0" w:color="auto"/>
              <w:bottom w:val="nil"/>
              <w:right w:val="nil"/>
            </w:tcBorders>
            <w:shd w:val="clear" w:color="auto" w:fill="auto"/>
            <w:noWrap/>
            <w:vAlign w:val="bottom"/>
            <w:hideMark/>
          </w:tcPr>
          <w:p w14:paraId="0C66B60B" w14:textId="77777777" w:rsidR="00905B53" w:rsidRPr="002640F0" w:rsidRDefault="00905B53" w:rsidP="005C1A69">
            <w:pPr>
              <w:rPr>
                <w:color w:val="000000"/>
                <w:sz w:val="20"/>
                <w:szCs w:val="20"/>
              </w:rPr>
            </w:pPr>
            <w:r w:rsidRPr="002640F0">
              <w:rPr>
                <w:color w:val="000000"/>
                <w:sz w:val="20"/>
                <w:szCs w:val="20"/>
              </w:rPr>
              <w:t>-0.061***</w:t>
            </w:r>
          </w:p>
        </w:tc>
      </w:tr>
      <w:tr w:rsidR="00905B53" w:rsidRPr="002640F0" w14:paraId="078E9187"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6DCD14C3"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6FA26A02" w14:textId="77777777" w:rsidR="00905B53" w:rsidRPr="002640F0" w:rsidRDefault="00905B53" w:rsidP="005C1A69">
            <w:pPr>
              <w:rPr>
                <w:color w:val="000000"/>
                <w:sz w:val="20"/>
                <w:szCs w:val="20"/>
              </w:rPr>
            </w:pPr>
            <w:r w:rsidRPr="002640F0">
              <w:rPr>
                <w:color w:val="000000"/>
                <w:sz w:val="20"/>
                <w:szCs w:val="20"/>
              </w:rPr>
              <w:t>(0.097)</w:t>
            </w:r>
          </w:p>
        </w:tc>
        <w:tc>
          <w:tcPr>
            <w:tcW w:w="666" w:type="pct"/>
            <w:tcBorders>
              <w:top w:val="nil"/>
              <w:left w:val="nil"/>
              <w:bottom w:val="nil"/>
              <w:right w:val="nil"/>
            </w:tcBorders>
            <w:shd w:val="clear" w:color="auto" w:fill="auto"/>
            <w:noWrap/>
            <w:vAlign w:val="bottom"/>
            <w:hideMark/>
          </w:tcPr>
          <w:p w14:paraId="44C9C197" w14:textId="77777777" w:rsidR="00905B53" w:rsidRPr="002640F0" w:rsidRDefault="00905B53" w:rsidP="005C1A69">
            <w:pPr>
              <w:rPr>
                <w:color w:val="000000"/>
                <w:sz w:val="20"/>
                <w:szCs w:val="20"/>
              </w:rPr>
            </w:pPr>
            <w:r w:rsidRPr="002640F0">
              <w:rPr>
                <w:color w:val="000000"/>
                <w:sz w:val="20"/>
                <w:szCs w:val="20"/>
              </w:rPr>
              <w:t>(0.029)</w:t>
            </w:r>
          </w:p>
        </w:tc>
        <w:tc>
          <w:tcPr>
            <w:tcW w:w="717" w:type="pct"/>
            <w:tcBorders>
              <w:top w:val="nil"/>
              <w:left w:val="single" w:sz="4" w:space="0" w:color="auto"/>
              <w:bottom w:val="nil"/>
              <w:right w:val="single" w:sz="4" w:space="0" w:color="auto"/>
            </w:tcBorders>
            <w:shd w:val="clear" w:color="auto" w:fill="auto"/>
            <w:noWrap/>
            <w:vAlign w:val="bottom"/>
            <w:hideMark/>
          </w:tcPr>
          <w:p w14:paraId="0B14A93B" w14:textId="77777777" w:rsidR="00905B53" w:rsidRPr="002640F0" w:rsidRDefault="00905B53" w:rsidP="005C1A69">
            <w:pPr>
              <w:rPr>
                <w:color w:val="000000"/>
                <w:sz w:val="20"/>
                <w:szCs w:val="20"/>
              </w:rPr>
            </w:pPr>
            <w:r w:rsidRPr="002640F0">
              <w:rPr>
                <w:color w:val="000000"/>
                <w:sz w:val="20"/>
                <w:szCs w:val="20"/>
              </w:rPr>
              <w:t>(0.048)</w:t>
            </w:r>
          </w:p>
        </w:tc>
        <w:tc>
          <w:tcPr>
            <w:tcW w:w="667" w:type="pct"/>
            <w:tcBorders>
              <w:top w:val="nil"/>
              <w:left w:val="nil"/>
              <w:bottom w:val="nil"/>
              <w:right w:val="single" w:sz="4" w:space="0" w:color="auto"/>
            </w:tcBorders>
            <w:shd w:val="clear" w:color="auto" w:fill="auto"/>
            <w:noWrap/>
            <w:vAlign w:val="bottom"/>
            <w:hideMark/>
          </w:tcPr>
          <w:p w14:paraId="32ACFB13" w14:textId="77777777" w:rsidR="00905B53" w:rsidRPr="002640F0" w:rsidRDefault="00905B53" w:rsidP="005C1A69">
            <w:pPr>
              <w:rPr>
                <w:color w:val="000000"/>
                <w:sz w:val="20"/>
                <w:szCs w:val="20"/>
              </w:rPr>
            </w:pPr>
            <w:r w:rsidRPr="002640F0">
              <w:rPr>
                <w:color w:val="000000"/>
                <w:sz w:val="20"/>
                <w:szCs w:val="20"/>
              </w:rPr>
              <w:t>(0.061)</w:t>
            </w:r>
          </w:p>
        </w:tc>
        <w:tc>
          <w:tcPr>
            <w:tcW w:w="668" w:type="pct"/>
            <w:tcBorders>
              <w:top w:val="nil"/>
              <w:left w:val="nil"/>
              <w:bottom w:val="nil"/>
              <w:right w:val="nil"/>
            </w:tcBorders>
            <w:shd w:val="clear" w:color="auto" w:fill="auto"/>
            <w:noWrap/>
            <w:vAlign w:val="bottom"/>
            <w:hideMark/>
          </w:tcPr>
          <w:p w14:paraId="3128DC0C" w14:textId="77777777" w:rsidR="00905B53" w:rsidRPr="002640F0" w:rsidRDefault="00905B53" w:rsidP="005C1A69">
            <w:pPr>
              <w:rPr>
                <w:color w:val="000000"/>
                <w:sz w:val="20"/>
                <w:szCs w:val="20"/>
              </w:rPr>
            </w:pPr>
            <w:r w:rsidRPr="002640F0">
              <w:rPr>
                <w:color w:val="000000"/>
                <w:sz w:val="20"/>
                <w:szCs w:val="20"/>
              </w:rPr>
              <w:t>(0.01)</w:t>
            </w:r>
          </w:p>
        </w:tc>
      </w:tr>
      <w:tr w:rsidR="00905B53" w:rsidRPr="002640F0" w14:paraId="18B2D449"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0371A15E" w14:textId="77777777" w:rsidR="00905B53" w:rsidRPr="002640F0" w:rsidRDefault="00905B53" w:rsidP="005C1A69">
            <w:pPr>
              <w:rPr>
                <w:color w:val="000000"/>
                <w:sz w:val="20"/>
                <w:szCs w:val="20"/>
              </w:rPr>
            </w:pPr>
            <w:r w:rsidRPr="002640F0">
              <w:rPr>
                <w:color w:val="000000"/>
                <w:sz w:val="20"/>
                <w:szCs w:val="20"/>
              </w:rPr>
              <w:t>Density (2016)</w:t>
            </w:r>
          </w:p>
        </w:tc>
        <w:tc>
          <w:tcPr>
            <w:tcW w:w="666" w:type="pct"/>
            <w:tcBorders>
              <w:top w:val="nil"/>
              <w:left w:val="nil"/>
              <w:bottom w:val="nil"/>
              <w:right w:val="single" w:sz="4" w:space="0" w:color="auto"/>
            </w:tcBorders>
            <w:shd w:val="clear" w:color="auto" w:fill="auto"/>
            <w:noWrap/>
            <w:vAlign w:val="bottom"/>
            <w:hideMark/>
          </w:tcPr>
          <w:p w14:paraId="394844E7"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24881CC6"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14C49D04" w14:textId="77777777" w:rsidR="00905B53" w:rsidRPr="002640F0" w:rsidRDefault="00905B53" w:rsidP="005C1A69">
            <w:pPr>
              <w:rPr>
                <w:color w:val="000000"/>
                <w:sz w:val="20"/>
                <w:szCs w:val="20"/>
              </w:rPr>
            </w:pPr>
            <w:r w:rsidRPr="002640F0">
              <w:rPr>
                <w:color w:val="000000"/>
                <w:sz w:val="20"/>
                <w:szCs w:val="20"/>
              </w:rPr>
              <w:t>0.000***</w:t>
            </w:r>
          </w:p>
        </w:tc>
        <w:tc>
          <w:tcPr>
            <w:tcW w:w="667" w:type="pct"/>
            <w:tcBorders>
              <w:top w:val="nil"/>
              <w:left w:val="nil"/>
              <w:bottom w:val="nil"/>
              <w:right w:val="nil"/>
            </w:tcBorders>
            <w:shd w:val="clear" w:color="auto" w:fill="auto"/>
            <w:noWrap/>
            <w:vAlign w:val="bottom"/>
            <w:hideMark/>
          </w:tcPr>
          <w:p w14:paraId="55C8680F"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single" w:sz="4" w:space="0" w:color="auto"/>
              <w:bottom w:val="nil"/>
              <w:right w:val="nil"/>
            </w:tcBorders>
            <w:shd w:val="clear" w:color="auto" w:fill="auto"/>
            <w:noWrap/>
            <w:vAlign w:val="bottom"/>
            <w:hideMark/>
          </w:tcPr>
          <w:p w14:paraId="044CFDD7" w14:textId="77777777" w:rsidR="00905B53" w:rsidRPr="002640F0" w:rsidRDefault="00905B53" w:rsidP="005C1A69">
            <w:pPr>
              <w:rPr>
                <w:color w:val="000000"/>
                <w:sz w:val="20"/>
                <w:szCs w:val="20"/>
              </w:rPr>
            </w:pPr>
            <w:r w:rsidRPr="002640F0">
              <w:rPr>
                <w:color w:val="000000"/>
                <w:sz w:val="20"/>
                <w:szCs w:val="20"/>
              </w:rPr>
              <w:t>0.000</w:t>
            </w:r>
          </w:p>
        </w:tc>
      </w:tr>
      <w:tr w:rsidR="00905B53" w:rsidRPr="002640F0" w14:paraId="0B76E4F1"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1F86AA52"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0C40CF4E"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2D5D89B3"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787871DD" w14:textId="77777777" w:rsidR="00905B53" w:rsidRPr="002640F0" w:rsidRDefault="00905B53" w:rsidP="005C1A69">
            <w:pPr>
              <w:rPr>
                <w:color w:val="000000"/>
                <w:sz w:val="20"/>
                <w:szCs w:val="20"/>
              </w:rPr>
            </w:pPr>
            <w:r w:rsidRPr="002640F0">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3FB52352"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nil"/>
              <w:bottom w:val="nil"/>
              <w:right w:val="nil"/>
            </w:tcBorders>
            <w:shd w:val="clear" w:color="auto" w:fill="auto"/>
            <w:noWrap/>
            <w:vAlign w:val="bottom"/>
            <w:hideMark/>
          </w:tcPr>
          <w:p w14:paraId="2318DA2E" w14:textId="77777777" w:rsidR="00905B53" w:rsidRPr="002640F0" w:rsidRDefault="00905B53" w:rsidP="005C1A69">
            <w:pPr>
              <w:rPr>
                <w:color w:val="000000"/>
                <w:sz w:val="20"/>
                <w:szCs w:val="20"/>
              </w:rPr>
            </w:pPr>
            <w:r w:rsidRPr="002640F0">
              <w:rPr>
                <w:color w:val="000000"/>
                <w:sz w:val="20"/>
                <w:szCs w:val="20"/>
              </w:rPr>
              <w:t>(0.000)</w:t>
            </w:r>
          </w:p>
        </w:tc>
      </w:tr>
      <w:tr w:rsidR="00905B53" w:rsidRPr="002640F0" w14:paraId="67EFB8E4"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6B3996F0" w14:textId="77777777" w:rsidR="00905B53" w:rsidRPr="002640F0" w:rsidRDefault="00905B53" w:rsidP="005C1A69">
            <w:pPr>
              <w:rPr>
                <w:color w:val="000000"/>
                <w:sz w:val="20"/>
                <w:szCs w:val="20"/>
              </w:rPr>
            </w:pPr>
            <w:r w:rsidRPr="002640F0">
              <w:rPr>
                <w:color w:val="000000"/>
                <w:sz w:val="20"/>
                <w:szCs w:val="20"/>
              </w:rPr>
              <w:t>Unemployment rate (2016)</w:t>
            </w:r>
          </w:p>
        </w:tc>
        <w:tc>
          <w:tcPr>
            <w:tcW w:w="666" w:type="pct"/>
            <w:tcBorders>
              <w:top w:val="nil"/>
              <w:left w:val="nil"/>
              <w:bottom w:val="nil"/>
              <w:right w:val="single" w:sz="4" w:space="0" w:color="auto"/>
            </w:tcBorders>
            <w:shd w:val="clear" w:color="auto" w:fill="auto"/>
            <w:noWrap/>
            <w:vAlign w:val="bottom"/>
            <w:hideMark/>
          </w:tcPr>
          <w:p w14:paraId="1B606788" w14:textId="77777777" w:rsidR="00905B53" w:rsidRPr="002640F0" w:rsidRDefault="00905B53" w:rsidP="005C1A69">
            <w:pPr>
              <w:rPr>
                <w:color w:val="000000"/>
                <w:sz w:val="20"/>
                <w:szCs w:val="20"/>
              </w:rPr>
            </w:pPr>
            <w:r w:rsidRPr="002640F0">
              <w:rPr>
                <w:color w:val="000000"/>
                <w:sz w:val="20"/>
                <w:szCs w:val="20"/>
              </w:rPr>
              <w:t>0.001</w:t>
            </w:r>
          </w:p>
        </w:tc>
        <w:tc>
          <w:tcPr>
            <w:tcW w:w="666" w:type="pct"/>
            <w:tcBorders>
              <w:top w:val="nil"/>
              <w:left w:val="nil"/>
              <w:bottom w:val="nil"/>
              <w:right w:val="nil"/>
            </w:tcBorders>
            <w:shd w:val="clear" w:color="auto" w:fill="auto"/>
            <w:noWrap/>
            <w:vAlign w:val="bottom"/>
            <w:hideMark/>
          </w:tcPr>
          <w:p w14:paraId="5C7086ED" w14:textId="77777777" w:rsidR="00905B53" w:rsidRPr="002640F0" w:rsidRDefault="00905B53" w:rsidP="005C1A69">
            <w:pPr>
              <w:rPr>
                <w:color w:val="000000"/>
                <w:sz w:val="20"/>
                <w:szCs w:val="20"/>
              </w:rPr>
            </w:pPr>
            <w:r w:rsidRPr="002640F0">
              <w:rPr>
                <w:color w:val="000000"/>
                <w:sz w:val="20"/>
                <w:szCs w:val="20"/>
              </w:rPr>
              <w:t>0.001</w:t>
            </w:r>
          </w:p>
        </w:tc>
        <w:tc>
          <w:tcPr>
            <w:tcW w:w="717" w:type="pct"/>
            <w:tcBorders>
              <w:top w:val="nil"/>
              <w:left w:val="single" w:sz="4" w:space="0" w:color="auto"/>
              <w:bottom w:val="nil"/>
              <w:right w:val="single" w:sz="4" w:space="0" w:color="auto"/>
            </w:tcBorders>
            <w:shd w:val="clear" w:color="auto" w:fill="auto"/>
            <w:noWrap/>
            <w:vAlign w:val="bottom"/>
            <w:hideMark/>
          </w:tcPr>
          <w:p w14:paraId="63F5069D" w14:textId="77777777" w:rsidR="00905B53" w:rsidRPr="002640F0" w:rsidRDefault="00905B53" w:rsidP="005C1A69">
            <w:pPr>
              <w:rPr>
                <w:color w:val="000000"/>
                <w:sz w:val="20"/>
                <w:szCs w:val="20"/>
              </w:rPr>
            </w:pPr>
            <w:r w:rsidRPr="002640F0">
              <w:rPr>
                <w:color w:val="000000"/>
                <w:sz w:val="20"/>
                <w:szCs w:val="20"/>
              </w:rPr>
              <w:t>0.001*</w:t>
            </w:r>
          </w:p>
        </w:tc>
        <w:tc>
          <w:tcPr>
            <w:tcW w:w="667" w:type="pct"/>
            <w:tcBorders>
              <w:top w:val="nil"/>
              <w:left w:val="nil"/>
              <w:bottom w:val="nil"/>
              <w:right w:val="nil"/>
            </w:tcBorders>
            <w:shd w:val="clear" w:color="auto" w:fill="auto"/>
            <w:noWrap/>
            <w:vAlign w:val="bottom"/>
            <w:hideMark/>
          </w:tcPr>
          <w:p w14:paraId="4A0BB10B" w14:textId="77777777" w:rsidR="00905B53" w:rsidRPr="002640F0" w:rsidRDefault="00905B53" w:rsidP="005C1A69">
            <w:pPr>
              <w:rPr>
                <w:color w:val="000000"/>
                <w:sz w:val="20"/>
                <w:szCs w:val="20"/>
              </w:rPr>
            </w:pPr>
            <w:r w:rsidRPr="002640F0">
              <w:rPr>
                <w:color w:val="000000"/>
                <w:sz w:val="20"/>
                <w:szCs w:val="20"/>
              </w:rPr>
              <w:t>0.002*</w:t>
            </w:r>
          </w:p>
        </w:tc>
        <w:tc>
          <w:tcPr>
            <w:tcW w:w="668" w:type="pct"/>
            <w:tcBorders>
              <w:top w:val="nil"/>
              <w:left w:val="single" w:sz="4" w:space="0" w:color="auto"/>
              <w:bottom w:val="nil"/>
              <w:right w:val="nil"/>
            </w:tcBorders>
            <w:shd w:val="clear" w:color="auto" w:fill="auto"/>
            <w:noWrap/>
            <w:vAlign w:val="bottom"/>
            <w:hideMark/>
          </w:tcPr>
          <w:p w14:paraId="3D93BE13" w14:textId="77777777" w:rsidR="00905B53" w:rsidRPr="002640F0" w:rsidRDefault="00905B53" w:rsidP="005C1A69">
            <w:pPr>
              <w:rPr>
                <w:color w:val="000000"/>
                <w:sz w:val="20"/>
                <w:szCs w:val="20"/>
              </w:rPr>
            </w:pPr>
            <w:r w:rsidRPr="002640F0">
              <w:rPr>
                <w:color w:val="000000"/>
                <w:sz w:val="20"/>
                <w:szCs w:val="20"/>
              </w:rPr>
              <w:t>0.000</w:t>
            </w:r>
          </w:p>
        </w:tc>
      </w:tr>
      <w:tr w:rsidR="00905B53" w:rsidRPr="002640F0" w14:paraId="445D2835"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7294E26F"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54BFB3D5" w14:textId="77777777" w:rsidR="00905B53" w:rsidRPr="002640F0" w:rsidRDefault="00905B53" w:rsidP="005C1A69">
            <w:pPr>
              <w:rPr>
                <w:color w:val="000000"/>
                <w:sz w:val="20"/>
                <w:szCs w:val="20"/>
              </w:rPr>
            </w:pPr>
            <w:r w:rsidRPr="002640F0">
              <w:rPr>
                <w:color w:val="000000"/>
                <w:sz w:val="20"/>
                <w:szCs w:val="20"/>
              </w:rPr>
              <w:t>(0.001)</w:t>
            </w:r>
          </w:p>
        </w:tc>
        <w:tc>
          <w:tcPr>
            <w:tcW w:w="666" w:type="pct"/>
            <w:tcBorders>
              <w:top w:val="nil"/>
              <w:left w:val="nil"/>
              <w:bottom w:val="nil"/>
              <w:right w:val="nil"/>
            </w:tcBorders>
            <w:shd w:val="clear" w:color="auto" w:fill="auto"/>
            <w:noWrap/>
            <w:vAlign w:val="bottom"/>
            <w:hideMark/>
          </w:tcPr>
          <w:p w14:paraId="5962E7CA" w14:textId="77777777" w:rsidR="00905B53" w:rsidRPr="002640F0" w:rsidRDefault="00905B53" w:rsidP="005C1A69">
            <w:pPr>
              <w:rPr>
                <w:color w:val="000000"/>
                <w:sz w:val="20"/>
                <w:szCs w:val="20"/>
              </w:rPr>
            </w:pPr>
            <w:r w:rsidRPr="002640F0">
              <w:rPr>
                <w:color w:val="000000"/>
                <w:sz w:val="20"/>
                <w:szCs w:val="20"/>
              </w:rPr>
              <w:t>(0.001)</w:t>
            </w:r>
          </w:p>
        </w:tc>
        <w:tc>
          <w:tcPr>
            <w:tcW w:w="717" w:type="pct"/>
            <w:tcBorders>
              <w:top w:val="nil"/>
              <w:left w:val="single" w:sz="4" w:space="0" w:color="auto"/>
              <w:bottom w:val="nil"/>
              <w:right w:val="single" w:sz="4" w:space="0" w:color="auto"/>
            </w:tcBorders>
            <w:shd w:val="clear" w:color="auto" w:fill="auto"/>
            <w:noWrap/>
            <w:vAlign w:val="bottom"/>
            <w:hideMark/>
          </w:tcPr>
          <w:p w14:paraId="4263226D" w14:textId="77777777" w:rsidR="00905B53" w:rsidRPr="002640F0" w:rsidRDefault="00905B53" w:rsidP="005C1A69">
            <w:pPr>
              <w:rPr>
                <w:color w:val="000000"/>
                <w:sz w:val="20"/>
                <w:szCs w:val="20"/>
              </w:rPr>
            </w:pPr>
            <w:r w:rsidRPr="002640F0">
              <w:rPr>
                <w:color w:val="000000"/>
                <w:sz w:val="20"/>
                <w:szCs w:val="20"/>
              </w:rPr>
              <w:t>(0.001)</w:t>
            </w:r>
          </w:p>
        </w:tc>
        <w:tc>
          <w:tcPr>
            <w:tcW w:w="667" w:type="pct"/>
            <w:tcBorders>
              <w:top w:val="nil"/>
              <w:left w:val="nil"/>
              <w:bottom w:val="nil"/>
              <w:right w:val="single" w:sz="4" w:space="0" w:color="auto"/>
            </w:tcBorders>
            <w:shd w:val="clear" w:color="auto" w:fill="auto"/>
            <w:noWrap/>
            <w:vAlign w:val="bottom"/>
            <w:hideMark/>
          </w:tcPr>
          <w:p w14:paraId="702C749B" w14:textId="77777777" w:rsidR="00905B53" w:rsidRPr="002640F0" w:rsidRDefault="00905B53" w:rsidP="005C1A69">
            <w:pPr>
              <w:rPr>
                <w:color w:val="000000"/>
                <w:sz w:val="20"/>
                <w:szCs w:val="20"/>
              </w:rPr>
            </w:pPr>
            <w:r w:rsidRPr="002640F0">
              <w:rPr>
                <w:color w:val="000000"/>
                <w:sz w:val="20"/>
                <w:szCs w:val="20"/>
              </w:rPr>
              <w:t>(0.001)</w:t>
            </w:r>
          </w:p>
        </w:tc>
        <w:tc>
          <w:tcPr>
            <w:tcW w:w="668" w:type="pct"/>
            <w:tcBorders>
              <w:top w:val="nil"/>
              <w:left w:val="nil"/>
              <w:bottom w:val="nil"/>
              <w:right w:val="nil"/>
            </w:tcBorders>
            <w:shd w:val="clear" w:color="auto" w:fill="auto"/>
            <w:noWrap/>
            <w:vAlign w:val="bottom"/>
            <w:hideMark/>
          </w:tcPr>
          <w:p w14:paraId="7482434F" w14:textId="77777777" w:rsidR="00905B53" w:rsidRPr="002640F0" w:rsidRDefault="00905B53" w:rsidP="005C1A69">
            <w:pPr>
              <w:rPr>
                <w:color w:val="000000"/>
                <w:sz w:val="20"/>
                <w:szCs w:val="20"/>
              </w:rPr>
            </w:pPr>
            <w:r w:rsidRPr="002640F0">
              <w:rPr>
                <w:color w:val="000000"/>
                <w:sz w:val="20"/>
                <w:szCs w:val="20"/>
              </w:rPr>
              <w:t>(0.001)</w:t>
            </w:r>
          </w:p>
        </w:tc>
      </w:tr>
      <w:tr w:rsidR="00905B53" w:rsidRPr="002640F0" w14:paraId="5BACA45A"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44DC527E" w14:textId="77777777" w:rsidR="00905B53" w:rsidRPr="002640F0" w:rsidRDefault="00905B53" w:rsidP="005C1A69">
            <w:pPr>
              <w:rPr>
                <w:color w:val="000000"/>
                <w:sz w:val="20"/>
                <w:szCs w:val="20"/>
              </w:rPr>
            </w:pPr>
            <w:r w:rsidRPr="002640F0">
              <w:rPr>
                <w:color w:val="000000"/>
                <w:sz w:val="20"/>
                <w:szCs w:val="20"/>
              </w:rPr>
              <w:t>Education (2016)</w:t>
            </w:r>
          </w:p>
        </w:tc>
        <w:tc>
          <w:tcPr>
            <w:tcW w:w="666" w:type="pct"/>
            <w:tcBorders>
              <w:top w:val="nil"/>
              <w:left w:val="nil"/>
              <w:bottom w:val="nil"/>
              <w:right w:val="single" w:sz="4" w:space="0" w:color="auto"/>
            </w:tcBorders>
            <w:shd w:val="clear" w:color="auto" w:fill="auto"/>
            <w:noWrap/>
            <w:vAlign w:val="bottom"/>
            <w:hideMark/>
          </w:tcPr>
          <w:p w14:paraId="5355926D" w14:textId="77777777" w:rsidR="00905B53" w:rsidRPr="002640F0" w:rsidRDefault="00905B53" w:rsidP="005C1A69">
            <w:pPr>
              <w:rPr>
                <w:color w:val="000000"/>
                <w:sz w:val="20"/>
                <w:szCs w:val="20"/>
              </w:rPr>
            </w:pPr>
            <w:r w:rsidRPr="002640F0">
              <w:rPr>
                <w:color w:val="000000"/>
                <w:sz w:val="20"/>
                <w:szCs w:val="20"/>
              </w:rPr>
              <w:t>0.004***</w:t>
            </w:r>
          </w:p>
        </w:tc>
        <w:tc>
          <w:tcPr>
            <w:tcW w:w="666" w:type="pct"/>
            <w:tcBorders>
              <w:top w:val="nil"/>
              <w:left w:val="nil"/>
              <w:bottom w:val="nil"/>
              <w:right w:val="nil"/>
            </w:tcBorders>
            <w:shd w:val="clear" w:color="auto" w:fill="auto"/>
            <w:noWrap/>
            <w:vAlign w:val="bottom"/>
            <w:hideMark/>
          </w:tcPr>
          <w:p w14:paraId="14DF3398" w14:textId="77777777" w:rsidR="00905B53" w:rsidRPr="002640F0" w:rsidRDefault="00905B53" w:rsidP="005C1A69">
            <w:pPr>
              <w:rPr>
                <w:color w:val="000000"/>
                <w:sz w:val="20"/>
                <w:szCs w:val="20"/>
              </w:rPr>
            </w:pPr>
            <w:r w:rsidRPr="002640F0">
              <w:rPr>
                <w:color w:val="000000"/>
                <w:sz w:val="20"/>
                <w:szCs w:val="20"/>
              </w:rPr>
              <w:t>0.004***</w:t>
            </w:r>
          </w:p>
        </w:tc>
        <w:tc>
          <w:tcPr>
            <w:tcW w:w="717" w:type="pct"/>
            <w:tcBorders>
              <w:top w:val="nil"/>
              <w:left w:val="single" w:sz="4" w:space="0" w:color="auto"/>
              <w:bottom w:val="nil"/>
              <w:right w:val="single" w:sz="4" w:space="0" w:color="auto"/>
            </w:tcBorders>
            <w:shd w:val="clear" w:color="auto" w:fill="auto"/>
            <w:noWrap/>
            <w:vAlign w:val="bottom"/>
            <w:hideMark/>
          </w:tcPr>
          <w:p w14:paraId="51CB1972" w14:textId="77777777" w:rsidR="00905B53" w:rsidRPr="002640F0" w:rsidRDefault="00905B53" w:rsidP="005C1A69">
            <w:pPr>
              <w:rPr>
                <w:color w:val="000000"/>
                <w:sz w:val="20"/>
                <w:szCs w:val="20"/>
              </w:rPr>
            </w:pPr>
            <w:r w:rsidRPr="002640F0">
              <w:rPr>
                <w:color w:val="000000"/>
                <w:sz w:val="20"/>
                <w:szCs w:val="20"/>
              </w:rPr>
              <w:t>0.002***</w:t>
            </w:r>
          </w:p>
        </w:tc>
        <w:tc>
          <w:tcPr>
            <w:tcW w:w="667" w:type="pct"/>
            <w:tcBorders>
              <w:top w:val="nil"/>
              <w:left w:val="nil"/>
              <w:bottom w:val="nil"/>
              <w:right w:val="nil"/>
            </w:tcBorders>
            <w:shd w:val="clear" w:color="auto" w:fill="auto"/>
            <w:noWrap/>
            <w:vAlign w:val="bottom"/>
            <w:hideMark/>
          </w:tcPr>
          <w:p w14:paraId="779C1256" w14:textId="77777777" w:rsidR="00905B53" w:rsidRPr="002640F0" w:rsidRDefault="00905B53" w:rsidP="005C1A69">
            <w:pPr>
              <w:rPr>
                <w:color w:val="000000"/>
                <w:sz w:val="20"/>
                <w:szCs w:val="20"/>
              </w:rPr>
            </w:pPr>
            <w:r w:rsidRPr="002640F0">
              <w:rPr>
                <w:color w:val="000000"/>
                <w:sz w:val="20"/>
                <w:szCs w:val="20"/>
              </w:rPr>
              <w:t>0.003***</w:t>
            </w:r>
          </w:p>
        </w:tc>
        <w:tc>
          <w:tcPr>
            <w:tcW w:w="668" w:type="pct"/>
            <w:tcBorders>
              <w:top w:val="nil"/>
              <w:left w:val="single" w:sz="4" w:space="0" w:color="auto"/>
              <w:bottom w:val="nil"/>
              <w:right w:val="nil"/>
            </w:tcBorders>
            <w:shd w:val="clear" w:color="auto" w:fill="auto"/>
            <w:noWrap/>
            <w:vAlign w:val="bottom"/>
            <w:hideMark/>
          </w:tcPr>
          <w:p w14:paraId="39786AF9" w14:textId="77777777" w:rsidR="00905B53" w:rsidRPr="002640F0" w:rsidRDefault="00905B53" w:rsidP="005C1A69">
            <w:pPr>
              <w:rPr>
                <w:color w:val="000000"/>
                <w:sz w:val="20"/>
                <w:szCs w:val="20"/>
              </w:rPr>
            </w:pPr>
            <w:r w:rsidRPr="002640F0">
              <w:rPr>
                <w:color w:val="000000"/>
                <w:sz w:val="20"/>
                <w:szCs w:val="20"/>
              </w:rPr>
              <w:t>0.003***</w:t>
            </w:r>
          </w:p>
        </w:tc>
      </w:tr>
      <w:tr w:rsidR="00905B53" w:rsidRPr="002640F0" w14:paraId="65C840CB"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0929FEFE"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2B281823"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3C32C398"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02865FA3" w14:textId="77777777" w:rsidR="00905B53" w:rsidRPr="002640F0" w:rsidRDefault="00905B53" w:rsidP="005C1A69">
            <w:pPr>
              <w:rPr>
                <w:color w:val="000000"/>
                <w:sz w:val="20"/>
                <w:szCs w:val="20"/>
              </w:rPr>
            </w:pPr>
            <w:r w:rsidRPr="002640F0">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780F9347"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nil"/>
              <w:bottom w:val="nil"/>
              <w:right w:val="nil"/>
            </w:tcBorders>
            <w:shd w:val="clear" w:color="auto" w:fill="auto"/>
            <w:noWrap/>
            <w:vAlign w:val="bottom"/>
            <w:hideMark/>
          </w:tcPr>
          <w:p w14:paraId="08920B4D" w14:textId="77777777" w:rsidR="00905B53" w:rsidRPr="002640F0" w:rsidRDefault="00905B53" w:rsidP="005C1A69">
            <w:pPr>
              <w:rPr>
                <w:color w:val="000000"/>
                <w:sz w:val="20"/>
                <w:szCs w:val="20"/>
              </w:rPr>
            </w:pPr>
            <w:r w:rsidRPr="002640F0">
              <w:rPr>
                <w:color w:val="000000"/>
                <w:sz w:val="20"/>
                <w:szCs w:val="20"/>
              </w:rPr>
              <w:t>(0.000)</w:t>
            </w:r>
          </w:p>
        </w:tc>
      </w:tr>
      <w:tr w:rsidR="00905B53" w:rsidRPr="002640F0" w14:paraId="2411CD62"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4E6A91F3" w14:textId="77777777" w:rsidR="00905B53" w:rsidRPr="002640F0" w:rsidRDefault="00905B53" w:rsidP="005C1A69">
            <w:pPr>
              <w:rPr>
                <w:color w:val="000000"/>
                <w:sz w:val="20"/>
                <w:szCs w:val="20"/>
              </w:rPr>
            </w:pPr>
            <w:r w:rsidRPr="002640F0">
              <w:rPr>
                <w:color w:val="000000"/>
                <w:sz w:val="20"/>
                <w:szCs w:val="20"/>
              </w:rPr>
              <w:t>Share of black population (2016)</w:t>
            </w:r>
          </w:p>
        </w:tc>
        <w:tc>
          <w:tcPr>
            <w:tcW w:w="666" w:type="pct"/>
            <w:tcBorders>
              <w:top w:val="nil"/>
              <w:left w:val="nil"/>
              <w:bottom w:val="nil"/>
              <w:right w:val="single" w:sz="4" w:space="0" w:color="auto"/>
            </w:tcBorders>
            <w:shd w:val="clear" w:color="auto" w:fill="auto"/>
            <w:noWrap/>
            <w:vAlign w:val="bottom"/>
            <w:hideMark/>
          </w:tcPr>
          <w:p w14:paraId="696DE7D3"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38636D9C"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5970B8FC" w14:textId="77777777" w:rsidR="00905B53" w:rsidRPr="002640F0" w:rsidRDefault="00905B53" w:rsidP="005C1A69">
            <w:pPr>
              <w:rPr>
                <w:color w:val="000000"/>
                <w:sz w:val="20"/>
                <w:szCs w:val="20"/>
              </w:rPr>
            </w:pPr>
            <w:r w:rsidRPr="002640F0">
              <w:rPr>
                <w:color w:val="000000"/>
                <w:sz w:val="20"/>
                <w:szCs w:val="20"/>
              </w:rPr>
              <w:t>-0.001***</w:t>
            </w:r>
          </w:p>
        </w:tc>
        <w:tc>
          <w:tcPr>
            <w:tcW w:w="667" w:type="pct"/>
            <w:tcBorders>
              <w:top w:val="nil"/>
              <w:left w:val="nil"/>
              <w:bottom w:val="nil"/>
              <w:right w:val="nil"/>
            </w:tcBorders>
            <w:shd w:val="clear" w:color="auto" w:fill="auto"/>
            <w:noWrap/>
            <w:vAlign w:val="bottom"/>
            <w:hideMark/>
          </w:tcPr>
          <w:p w14:paraId="5475880B"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single" w:sz="4" w:space="0" w:color="auto"/>
              <w:bottom w:val="nil"/>
              <w:right w:val="nil"/>
            </w:tcBorders>
            <w:shd w:val="clear" w:color="auto" w:fill="auto"/>
            <w:noWrap/>
            <w:vAlign w:val="bottom"/>
            <w:hideMark/>
          </w:tcPr>
          <w:p w14:paraId="3BF0E86F" w14:textId="77777777" w:rsidR="00905B53" w:rsidRPr="002640F0" w:rsidRDefault="00905B53" w:rsidP="005C1A69">
            <w:pPr>
              <w:rPr>
                <w:color w:val="000000"/>
                <w:sz w:val="20"/>
                <w:szCs w:val="20"/>
              </w:rPr>
            </w:pPr>
            <w:r w:rsidRPr="002640F0">
              <w:rPr>
                <w:color w:val="000000"/>
                <w:sz w:val="20"/>
                <w:szCs w:val="20"/>
              </w:rPr>
              <w:t>-0.001***</w:t>
            </w:r>
          </w:p>
        </w:tc>
      </w:tr>
      <w:tr w:rsidR="00905B53" w:rsidRPr="002640F0" w14:paraId="2DC2A099"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5A00E105"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6EC57466"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280F695D"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7249D572" w14:textId="77777777" w:rsidR="00905B53" w:rsidRPr="002640F0" w:rsidRDefault="00905B53" w:rsidP="005C1A69">
            <w:pPr>
              <w:rPr>
                <w:color w:val="000000"/>
                <w:sz w:val="20"/>
                <w:szCs w:val="20"/>
              </w:rPr>
            </w:pPr>
            <w:r w:rsidRPr="002640F0">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158E6D41"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nil"/>
              <w:bottom w:val="nil"/>
              <w:right w:val="nil"/>
            </w:tcBorders>
            <w:shd w:val="clear" w:color="auto" w:fill="auto"/>
            <w:noWrap/>
            <w:vAlign w:val="bottom"/>
            <w:hideMark/>
          </w:tcPr>
          <w:p w14:paraId="14020D3D" w14:textId="77777777" w:rsidR="00905B53" w:rsidRPr="002640F0" w:rsidRDefault="00905B53" w:rsidP="005C1A69">
            <w:pPr>
              <w:rPr>
                <w:color w:val="000000"/>
                <w:sz w:val="20"/>
                <w:szCs w:val="20"/>
              </w:rPr>
            </w:pPr>
            <w:r w:rsidRPr="002640F0">
              <w:rPr>
                <w:color w:val="000000"/>
                <w:sz w:val="20"/>
                <w:szCs w:val="20"/>
              </w:rPr>
              <w:t>(0.000)</w:t>
            </w:r>
          </w:p>
        </w:tc>
      </w:tr>
      <w:tr w:rsidR="00905B53" w:rsidRPr="002640F0" w14:paraId="06161846"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1E97D358" w14:textId="77777777" w:rsidR="00905B53" w:rsidRPr="002640F0" w:rsidRDefault="00905B53" w:rsidP="005C1A69">
            <w:pPr>
              <w:rPr>
                <w:color w:val="000000"/>
                <w:sz w:val="20"/>
                <w:szCs w:val="20"/>
              </w:rPr>
            </w:pPr>
            <w:r w:rsidRPr="002640F0">
              <w:rPr>
                <w:color w:val="000000"/>
                <w:sz w:val="20"/>
                <w:szCs w:val="20"/>
              </w:rPr>
              <w:t>Sex ratio, males (2016)</w:t>
            </w:r>
          </w:p>
        </w:tc>
        <w:tc>
          <w:tcPr>
            <w:tcW w:w="666" w:type="pct"/>
            <w:tcBorders>
              <w:top w:val="nil"/>
              <w:left w:val="nil"/>
              <w:bottom w:val="nil"/>
              <w:right w:val="single" w:sz="4" w:space="0" w:color="auto"/>
            </w:tcBorders>
            <w:shd w:val="clear" w:color="auto" w:fill="auto"/>
            <w:noWrap/>
            <w:vAlign w:val="bottom"/>
            <w:hideMark/>
          </w:tcPr>
          <w:p w14:paraId="41938E91"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54D121F9"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76112A5D" w14:textId="77777777" w:rsidR="00905B53" w:rsidRPr="002640F0" w:rsidRDefault="00905B53" w:rsidP="005C1A69">
            <w:pPr>
              <w:rPr>
                <w:color w:val="000000"/>
                <w:sz w:val="20"/>
                <w:szCs w:val="20"/>
              </w:rPr>
            </w:pPr>
            <w:r w:rsidRPr="002640F0">
              <w:rPr>
                <w:color w:val="000000"/>
                <w:sz w:val="20"/>
                <w:szCs w:val="20"/>
              </w:rPr>
              <w:t>0.000</w:t>
            </w:r>
          </w:p>
        </w:tc>
        <w:tc>
          <w:tcPr>
            <w:tcW w:w="667" w:type="pct"/>
            <w:tcBorders>
              <w:top w:val="nil"/>
              <w:left w:val="nil"/>
              <w:bottom w:val="nil"/>
              <w:right w:val="nil"/>
            </w:tcBorders>
            <w:shd w:val="clear" w:color="auto" w:fill="auto"/>
            <w:noWrap/>
            <w:vAlign w:val="bottom"/>
            <w:hideMark/>
          </w:tcPr>
          <w:p w14:paraId="0B933AFB"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single" w:sz="4" w:space="0" w:color="auto"/>
              <w:bottom w:val="nil"/>
              <w:right w:val="nil"/>
            </w:tcBorders>
            <w:shd w:val="clear" w:color="auto" w:fill="auto"/>
            <w:noWrap/>
            <w:vAlign w:val="bottom"/>
            <w:hideMark/>
          </w:tcPr>
          <w:p w14:paraId="2A4A7924" w14:textId="77777777" w:rsidR="00905B53" w:rsidRPr="002640F0" w:rsidRDefault="00905B53" w:rsidP="005C1A69">
            <w:pPr>
              <w:rPr>
                <w:color w:val="000000"/>
                <w:sz w:val="20"/>
                <w:szCs w:val="20"/>
              </w:rPr>
            </w:pPr>
            <w:r w:rsidRPr="002640F0">
              <w:rPr>
                <w:color w:val="000000"/>
                <w:sz w:val="20"/>
                <w:szCs w:val="20"/>
              </w:rPr>
              <w:t>0.000*</w:t>
            </w:r>
          </w:p>
        </w:tc>
      </w:tr>
      <w:tr w:rsidR="00905B53" w:rsidRPr="002640F0" w14:paraId="1AB293EE"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18ADDFC4"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616E2DBB"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5ADD3C5E"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7461CF64" w14:textId="77777777" w:rsidR="00905B53" w:rsidRPr="002640F0" w:rsidRDefault="00905B53" w:rsidP="005C1A69">
            <w:pPr>
              <w:rPr>
                <w:color w:val="000000"/>
                <w:sz w:val="20"/>
                <w:szCs w:val="20"/>
              </w:rPr>
            </w:pPr>
            <w:r w:rsidRPr="002640F0">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675E2916"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nil"/>
              <w:bottom w:val="nil"/>
              <w:right w:val="nil"/>
            </w:tcBorders>
            <w:shd w:val="clear" w:color="auto" w:fill="auto"/>
            <w:noWrap/>
            <w:vAlign w:val="bottom"/>
            <w:hideMark/>
          </w:tcPr>
          <w:p w14:paraId="225B1147" w14:textId="77777777" w:rsidR="00905B53" w:rsidRPr="002640F0" w:rsidRDefault="00905B53" w:rsidP="005C1A69">
            <w:pPr>
              <w:rPr>
                <w:color w:val="000000"/>
                <w:sz w:val="20"/>
                <w:szCs w:val="20"/>
              </w:rPr>
            </w:pPr>
            <w:r w:rsidRPr="002640F0">
              <w:rPr>
                <w:color w:val="000000"/>
                <w:sz w:val="20"/>
                <w:szCs w:val="20"/>
              </w:rPr>
              <w:t>(0.000)</w:t>
            </w:r>
          </w:p>
        </w:tc>
      </w:tr>
      <w:tr w:rsidR="00905B53" w:rsidRPr="002640F0" w14:paraId="18B27EFF"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4FE1E1B5" w14:textId="77777777" w:rsidR="00905B53" w:rsidRPr="002640F0" w:rsidRDefault="00905B53" w:rsidP="005C1A69">
            <w:pPr>
              <w:rPr>
                <w:color w:val="000000"/>
                <w:sz w:val="20"/>
                <w:szCs w:val="20"/>
              </w:rPr>
            </w:pPr>
            <w:r w:rsidRPr="002640F0">
              <w:rPr>
                <w:color w:val="000000"/>
                <w:sz w:val="20"/>
                <w:szCs w:val="20"/>
              </w:rPr>
              <w:t>Age dependency, young (2016)</w:t>
            </w:r>
          </w:p>
        </w:tc>
        <w:tc>
          <w:tcPr>
            <w:tcW w:w="666" w:type="pct"/>
            <w:tcBorders>
              <w:top w:val="nil"/>
              <w:left w:val="nil"/>
              <w:bottom w:val="nil"/>
              <w:right w:val="single" w:sz="4" w:space="0" w:color="auto"/>
            </w:tcBorders>
            <w:shd w:val="clear" w:color="auto" w:fill="auto"/>
            <w:noWrap/>
            <w:vAlign w:val="bottom"/>
            <w:hideMark/>
          </w:tcPr>
          <w:p w14:paraId="279CCB33" w14:textId="77777777" w:rsidR="00905B53" w:rsidRPr="002640F0" w:rsidRDefault="00905B53" w:rsidP="005C1A69">
            <w:pPr>
              <w:rPr>
                <w:color w:val="000000"/>
                <w:sz w:val="20"/>
                <w:szCs w:val="20"/>
              </w:rPr>
            </w:pPr>
            <w:r w:rsidRPr="002640F0">
              <w:rPr>
                <w:color w:val="000000"/>
                <w:sz w:val="20"/>
                <w:szCs w:val="20"/>
              </w:rPr>
              <w:t>-0.001***</w:t>
            </w:r>
          </w:p>
        </w:tc>
        <w:tc>
          <w:tcPr>
            <w:tcW w:w="666" w:type="pct"/>
            <w:tcBorders>
              <w:top w:val="nil"/>
              <w:left w:val="nil"/>
              <w:bottom w:val="nil"/>
              <w:right w:val="nil"/>
            </w:tcBorders>
            <w:shd w:val="clear" w:color="auto" w:fill="auto"/>
            <w:noWrap/>
            <w:vAlign w:val="bottom"/>
            <w:hideMark/>
          </w:tcPr>
          <w:p w14:paraId="452C3353" w14:textId="77777777" w:rsidR="00905B53" w:rsidRPr="002640F0" w:rsidRDefault="00905B53" w:rsidP="005C1A69">
            <w:pPr>
              <w:rPr>
                <w:color w:val="000000"/>
                <w:sz w:val="20"/>
                <w:szCs w:val="20"/>
              </w:rPr>
            </w:pPr>
            <w:r w:rsidRPr="002640F0">
              <w:rPr>
                <w:color w:val="000000"/>
                <w:sz w:val="20"/>
                <w:szCs w:val="20"/>
              </w:rPr>
              <w:t>-0.001***</w:t>
            </w:r>
          </w:p>
        </w:tc>
        <w:tc>
          <w:tcPr>
            <w:tcW w:w="717" w:type="pct"/>
            <w:tcBorders>
              <w:top w:val="nil"/>
              <w:left w:val="single" w:sz="4" w:space="0" w:color="auto"/>
              <w:bottom w:val="nil"/>
              <w:right w:val="single" w:sz="4" w:space="0" w:color="auto"/>
            </w:tcBorders>
            <w:shd w:val="clear" w:color="auto" w:fill="auto"/>
            <w:noWrap/>
            <w:vAlign w:val="bottom"/>
            <w:hideMark/>
          </w:tcPr>
          <w:p w14:paraId="4BB9E226" w14:textId="77777777" w:rsidR="00905B53" w:rsidRPr="002640F0" w:rsidRDefault="00905B53" w:rsidP="005C1A69">
            <w:pPr>
              <w:rPr>
                <w:color w:val="000000"/>
                <w:sz w:val="20"/>
                <w:szCs w:val="20"/>
              </w:rPr>
            </w:pPr>
            <w:r w:rsidRPr="002640F0">
              <w:rPr>
                <w:color w:val="000000"/>
                <w:sz w:val="20"/>
                <w:szCs w:val="20"/>
              </w:rPr>
              <w:t>-0.001***</w:t>
            </w:r>
          </w:p>
        </w:tc>
        <w:tc>
          <w:tcPr>
            <w:tcW w:w="667" w:type="pct"/>
            <w:tcBorders>
              <w:top w:val="nil"/>
              <w:left w:val="nil"/>
              <w:bottom w:val="nil"/>
              <w:right w:val="nil"/>
            </w:tcBorders>
            <w:shd w:val="clear" w:color="auto" w:fill="auto"/>
            <w:noWrap/>
            <w:vAlign w:val="bottom"/>
            <w:hideMark/>
          </w:tcPr>
          <w:p w14:paraId="3525B455" w14:textId="77777777" w:rsidR="00905B53" w:rsidRPr="002640F0" w:rsidRDefault="00905B53" w:rsidP="005C1A69">
            <w:pPr>
              <w:rPr>
                <w:color w:val="000000"/>
                <w:sz w:val="20"/>
                <w:szCs w:val="20"/>
              </w:rPr>
            </w:pPr>
            <w:r w:rsidRPr="002640F0">
              <w:rPr>
                <w:color w:val="000000"/>
                <w:sz w:val="20"/>
                <w:szCs w:val="20"/>
              </w:rPr>
              <w:t>-0.001***</w:t>
            </w:r>
          </w:p>
        </w:tc>
        <w:tc>
          <w:tcPr>
            <w:tcW w:w="668" w:type="pct"/>
            <w:tcBorders>
              <w:top w:val="nil"/>
              <w:left w:val="single" w:sz="4" w:space="0" w:color="auto"/>
              <w:bottom w:val="nil"/>
              <w:right w:val="nil"/>
            </w:tcBorders>
            <w:shd w:val="clear" w:color="auto" w:fill="auto"/>
            <w:noWrap/>
            <w:vAlign w:val="bottom"/>
            <w:hideMark/>
          </w:tcPr>
          <w:p w14:paraId="0283E345" w14:textId="77777777" w:rsidR="00905B53" w:rsidRPr="002640F0" w:rsidRDefault="00905B53" w:rsidP="005C1A69">
            <w:pPr>
              <w:rPr>
                <w:color w:val="000000"/>
                <w:sz w:val="20"/>
                <w:szCs w:val="20"/>
              </w:rPr>
            </w:pPr>
            <w:r w:rsidRPr="002640F0">
              <w:rPr>
                <w:color w:val="000000"/>
                <w:sz w:val="20"/>
                <w:szCs w:val="20"/>
              </w:rPr>
              <w:t>-0.002***</w:t>
            </w:r>
          </w:p>
        </w:tc>
      </w:tr>
      <w:tr w:rsidR="00905B53" w:rsidRPr="002640F0" w14:paraId="599ED792"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12BEC792"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3BFAE8BB"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23BF2CB8"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78236010" w14:textId="77777777" w:rsidR="00905B53" w:rsidRPr="002640F0" w:rsidRDefault="00905B53" w:rsidP="005C1A69">
            <w:pPr>
              <w:rPr>
                <w:color w:val="000000"/>
                <w:sz w:val="20"/>
                <w:szCs w:val="20"/>
              </w:rPr>
            </w:pPr>
            <w:r w:rsidRPr="002640F0">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0029421F"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nil"/>
              <w:bottom w:val="nil"/>
              <w:right w:val="nil"/>
            </w:tcBorders>
            <w:shd w:val="clear" w:color="auto" w:fill="auto"/>
            <w:noWrap/>
            <w:vAlign w:val="bottom"/>
            <w:hideMark/>
          </w:tcPr>
          <w:p w14:paraId="49DA5FED" w14:textId="77777777" w:rsidR="00905B53" w:rsidRPr="002640F0" w:rsidRDefault="00905B53" w:rsidP="005C1A69">
            <w:pPr>
              <w:rPr>
                <w:color w:val="000000"/>
                <w:sz w:val="20"/>
                <w:szCs w:val="20"/>
              </w:rPr>
            </w:pPr>
            <w:r w:rsidRPr="002640F0">
              <w:rPr>
                <w:color w:val="000000"/>
                <w:sz w:val="20"/>
                <w:szCs w:val="20"/>
              </w:rPr>
              <w:t>(0.000)</w:t>
            </w:r>
          </w:p>
        </w:tc>
      </w:tr>
      <w:tr w:rsidR="00905B53" w:rsidRPr="002640F0" w14:paraId="4C4B5F5C"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3DC0E769" w14:textId="77777777" w:rsidR="00905B53" w:rsidRPr="002640F0" w:rsidRDefault="00905B53" w:rsidP="005C1A69">
            <w:pPr>
              <w:rPr>
                <w:color w:val="000000"/>
                <w:sz w:val="20"/>
                <w:szCs w:val="20"/>
              </w:rPr>
            </w:pPr>
            <w:r w:rsidRPr="002640F0">
              <w:rPr>
                <w:color w:val="000000"/>
                <w:sz w:val="20"/>
                <w:szCs w:val="20"/>
              </w:rPr>
              <w:t>Share Married (2016)</w:t>
            </w:r>
          </w:p>
        </w:tc>
        <w:tc>
          <w:tcPr>
            <w:tcW w:w="666" w:type="pct"/>
            <w:tcBorders>
              <w:top w:val="nil"/>
              <w:left w:val="nil"/>
              <w:bottom w:val="nil"/>
              <w:right w:val="single" w:sz="4" w:space="0" w:color="auto"/>
            </w:tcBorders>
            <w:shd w:val="clear" w:color="auto" w:fill="auto"/>
            <w:noWrap/>
            <w:vAlign w:val="bottom"/>
            <w:hideMark/>
          </w:tcPr>
          <w:p w14:paraId="2C7A8C26" w14:textId="77777777" w:rsidR="00905B53" w:rsidRPr="002640F0" w:rsidRDefault="00905B53" w:rsidP="005C1A69">
            <w:pPr>
              <w:rPr>
                <w:color w:val="000000"/>
                <w:sz w:val="20"/>
                <w:szCs w:val="20"/>
              </w:rPr>
            </w:pPr>
            <w:r w:rsidRPr="002640F0">
              <w:rPr>
                <w:color w:val="000000"/>
                <w:sz w:val="20"/>
                <w:szCs w:val="20"/>
              </w:rPr>
              <w:t>0.002***</w:t>
            </w:r>
          </w:p>
        </w:tc>
        <w:tc>
          <w:tcPr>
            <w:tcW w:w="666" w:type="pct"/>
            <w:tcBorders>
              <w:top w:val="nil"/>
              <w:left w:val="nil"/>
              <w:bottom w:val="nil"/>
              <w:right w:val="nil"/>
            </w:tcBorders>
            <w:shd w:val="clear" w:color="auto" w:fill="auto"/>
            <w:noWrap/>
            <w:vAlign w:val="bottom"/>
            <w:hideMark/>
          </w:tcPr>
          <w:p w14:paraId="745F61F2" w14:textId="77777777" w:rsidR="00905B53" w:rsidRPr="002640F0" w:rsidRDefault="00905B53" w:rsidP="005C1A69">
            <w:pPr>
              <w:rPr>
                <w:color w:val="000000"/>
                <w:sz w:val="20"/>
                <w:szCs w:val="20"/>
              </w:rPr>
            </w:pPr>
            <w:r w:rsidRPr="002640F0">
              <w:rPr>
                <w:color w:val="000000"/>
                <w:sz w:val="20"/>
                <w:szCs w:val="20"/>
              </w:rPr>
              <w:t>0.002***</w:t>
            </w:r>
          </w:p>
        </w:tc>
        <w:tc>
          <w:tcPr>
            <w:tcW w:w="717" w:type="pct"/>
            <w:tcBorders>
              <w:top w:val="nil"/>
              <w:left w:val="single" w:sz="4" w:space="0" w:color="auto"/>
              <w:bottom w:val="nil"/>
              <w:right w:val="single" w:sz="4" w:space="0" w:color="auto"/>
            </w:tcBorders>
            <w:shd w:val="clear" w:color="auto" w:fill="auto"/>
            <w:noWrap/>
            <w:vAlign w:val="bottom"/>
            <w:hideMark/>
          </w:tcPr>
          <w:p w14:paraId="0A3D8072" w14:textId="77777777" w:rsidR="00905B53" w:rsidRPr="002640F0" w:rsidRDefault="00905B53" w:rsidP="005C1A69">
            <w:pPr>
              <w:rPr>
                <w:color w:val="000000"/>
                <w:sz w:val="20"/>
                <w:szCs w:val="20"/>
              </w:rPr>
            </w:pPr>
            <w:r w:rsidRPr="002640F0">
              <w:rPr>
                <w:color w:val="000000"/>
                <w:sz w:val="20"/>
                <w:szCs w:val="20"/>
              </w:rPr>
              <w:t>0.001***</w:t>
            </w:r>
          </w:p>
        </w:tc>
        <w:tc>
          <w:tcPr>
            <w:tcW w:w="667" w:type="pct"/>
            <w:tcBorders>
              <w:top w:val="nil"/>
              <w:left w:val="nil"/>
              <w:bottom w:val="nil"/>
              <w:right w:val="single" w:sz="4" w:space="0" w:color="auto"/>
            </w:tcBorders>
            <w:shd w:val="clear" w:color="auto" w:fill="auto"/>
            <w:noWrap/>
            <w:vAlign w:val="bottom"/>
            <w:hideMark/>
          </w:tcPr>
          <w:p w14:paraId="74754EBB" w14:textId="77777777" w:rsidR="00905B53" w:rsidRPr="002640F0" w:rsidRDefault="00905B53" w:rsidP="005C1A69">
            <w:pPr>
              <w:rPr>
                <w:color w:val="000000"/>
                <w:sz w:val="20"/>
                <w:szCs w:val="20"/>
              </w:rPr>
            </w:pPr>
            <w:r w:rsidRPr="002640F0">
              <w:rPr>
                <w:color w:val="000000"/>
                <w:sz w:val="20"/>
                <w:szCs w:val="20"/>
              </w:rPr>
              <w:t>0.002***</w:t>
            </w:r>
          </w:p>
        </w:tc>
        <w:tc>
          <w:tcPr>
            <w:tcW w:w="668" w:type="pct"/>
            <w:tcBorders>
              <w:top w:val="nil"/>
              <w:left w:val="nil"/>
              <w:bottom w:val="nil"/>
              <w:right w:val="nil"/>
            </w:tcBorders>
            <w:shd w:val="clear" w:color="auto" w:fill="auto"/>
            <w:noWrap/>
            <w:vAlign w:val="bottom"/>
            <w:hideMark/>
          </w:tcPr>
          <w:p w14:paraId="535A5A69" w14:textId="77777777" w:rsidR="00905B53" w:rsidRPr="002640F0" w:rsidRDefault="00905B53" w:rsidP="005C1A69">
            <w:pPr>
              <w:rPr>
                <w:color w:val="000000"/>
                <w:sz w:val="20"/>
                <w:szCs w:val="20"/>
              </w:rPr>
            </w:pPr>
            <w:r w:rsidRPr="002640F0">
              <w:rPr>
                <w:color w:val="000000"/>
                <w:sz w:val="20"/>
                <w:szCs w:val="20"/>
              </w:rPr>
              <w:t>0.002***</w:t>
            </w:r>
          </w:p>
        </w:tc>
      </w:tr>
      <w:tr w:rsidR="00905B53" w:rsidRPr="002640F0" w14:paraId="20F2C756"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029637E0"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57EA2B9E"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4D9842C9"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6547098F" w14:textId="77777777" w:rsidR="00905B53" w:rsidRPr="002640F0" w:rsidRDefault="00905B53" w:rsidP="005C1A69">
            <w:pPr>
              <w:rPr>
                <w:color w:val="000000"/>
                <w:sz w:val="20"/>
                <w:szCs w:val="20"/>
              </w:rPr>
            </w:pPr>
            <w:r w:rsidRPr="002640F0">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7146AC68"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nil"/>
              <w:bottom w:val="nil"/>
              <w:right w:val="nil"/>
            </w:tcBorders>
            <w:shd w:val="clear" w:color="auto" w:fill="auto"/>
            <w:noWrap/>
            <w:vAlign w:val="bottom"/>
            <w:hideMark/>
          </w:tcPr>
          <w:p w14:paraId="3F50FC7B" w14:textId="77777777" w:rsidR="00905B53" w:rsidRPr="002640F0" w:rsidRDefault="00905B53" w:rsidP="005C1A69">
            <w:pPr>
              <w:rPr>
                <w:color w:val="000000"/>
                <w:sz w:val="20"/>
                <w:szCs w:val="20"/>
              </w:rPr>
            </w:pPr>
            <w:r w:rsidRPr="002640F0">
              <w:rPr>
                <w:color w:val="000000"/>
                <w:sz w:val="20"/>
                <w:szCs w:val="20"/>
              </w:rPr>
              <w:t>(0.000)</w:t>
            </w:r>
          </w:p>
        </w:tc>
      </w:tr>
      <w:tr w:rsidR="00905B53" w:rsidRPr="00654517" w14:paraId="1BAA13EF"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1CD6011E" w14:textId="77777777" w:rsidR="00905B53" w:rsidRPr="002640F0" w:rsidRDefault="00905B53" w:rsidP="005C1A69">
            <w:pPr>
              <w:rPr>
                <w:color w:val="000000"/>
                <w:sz w:val="20"/>
                <w:szCs w:val="20"/>
              </w:rPr>
            </w:pPr>
            <w:r w:rsidRPr="002640F0">
              <w:rPr>
                <w:color w:val="000000"/>
                <w:sz w:val="20"/>
                <w:szCs w:val="20"/>
              </w:rPr>
              <w:t>State FE</w:t>
            </w:r>
          </w:p>
        </w:tc>
        <w:tc>
          <w:tcPr>
            <w:tcW w:w="666" w:type="pct"/>
            <w:tcBorders>
              <w:top w:val="nil"/>
              <w:left w:val="nil"/>
              <w:bottom w:val="nil"/>
              <w:right w:val="single" w:sz="4" w:space="0" w:color="auto"/>
            </w:tcBorders>
            <w:shd w:val="clear" w:color="auto" w:fill="auto"/>
            <w:noWrap/>
            <w:vAlign w:val="bottom"/>
            <w:hideMark/>
          </w:tcPr>
          <w:p w14:paraId="58F58B54" w14:textId="77777777" w:rsidR="00905B53" w:rsidRPr="002640F0" w:rsidRDefault="00905B53" w:rsidP="005C1A69">
            <w:pPr>
              <w:rPr>
                <w:color w:val="000000"/>
                <w:sz w:val="20"/>
                <w:szCs w:val="20"/>
              </w:rPr>
            </w:pPr>
            <w:r w:rsidRPr="002640F0">
              <w:rPr>
                <w:color w:val="000000"/>
                <w:sz w:val="20"/>
                <w:szCs w:val="20"/>
              </w:rPr>
              <w:t>YES</w:t>
            </w:r>
          </w:p>
        </w:tc>
        <w:tc>
          <w:tcPr>
            <w:tcW w:w="666" w:type="pct"/>
            <w:tcBorders>
              <w:top w:val="nil"/>
              <w:left w:val="nil"/>
              <w:bottom w:val="nil"/>
              <w:right w:val="nil"/>
            </w:tcBorders>
            <w:shd w:val="clear" w:color="auto" w:fill="auto"/>
            <w:noWrap/>
            <w:vAlign w:val="bottom"/>
            <w:hideMark/>
          </w:tcPr>
          <w:p w14:paraId="5EEEEE87" w14:textId="77777777" w:rsidR="00905B53" w:rsidRPr="002640F0" w:rsidRDefault="00905B53" w:rsidP="005C1A69">
            <w:pPr>
              <w:rPr>
                <w:color w:val="000000"/>
                <w:sz w:val="20"/>
                <w:szCs w:val="20"/>
              </w:rPr>
            </w:pPr>
            <w:r w:rsidRPr="002640F0">
              <w:rPr>
                <w:color w:val="000000"/>
                <w:sz w:val="20"/>
                <w:szCs w:val="20"/>
              </w:rPr>
              <w:t>YES</w:t>
            </w:r>
          </w:p>
        </w:tc>
        <w:tc>
          <w:tcPr>
            <w:tcW w:w="717" w:type="pct"/>
            <w:tcBorders>
              <w:top w:val="nil"/>
              <w:left w:val="single" w:sz="4" w:space="0" w:color="auto"/>
              <w:bottom w:val="nil"/>
              <w:right w:val="single" w:sz="4" w:space="0" w:color="auto"/>
            </w:tcBorders>
            <w:shd w:val="clear" w:color="auto" w:fill="auto"/>
            <w:noWrap/>
            <w:vAlign w:val="bottom"/>
            <w:hideMark/>
          </w:tcPr>
          <w:p w14:paraId="0F41A928" w14:textId="77777777" w:rsidR="00905B53" w:rsidRPr="002640F0" w:rsidRDefault="00905B53" w:rsidP="005C1A69">
            <w:pPr>
              <w:rPr>
                <w:color w:val="000000"/>
                <w:sz w:val="20"/>
                <w:szCs w:val="20"/>
              </w:rPr>
            </w:pPr>
            <w:r w:rsidRPr="002640F0">
              <w:rPr>
                <w:color w:val="000000"/>
                <w:sz w:val="20"/>
                <w:szCs w:val="20"/>
              </w:rPr>
              <w:t>YES</w:t>
            </w:r>
          </w:p>
        </w:tc>
        <w:tc>
          <w:tcPr>
            <w:tcW w:w="667" w:type="pct"/>
            <w:tcBorders>
              <w:top w:val="nil"/>
              <w:left w:val="nil"/>
              <w:bottom w:val="nil"/>
              <w:right w:val="nil"/>
            </w:tcBorders>
            <w:shd w:val="clear" w:color="auto" w:fill="auto"/>
            <w:noWrap/>
            <w:vAlign w:val="bottom"/>
            <w:hideMark/>
          </w:tcPr>
          <w:p w14:paraId="65031D86" w14:textId="77777777" w:rsidR="00905B53" w:rsidRPr="002640F0" w:rsidRDefault="00905B53" w:rsidP="005C1A69">
            <w:pPr>
              <w:rPr>
                <w:color w:val="000000"/>
                <w:sz w:val="20"/>
                <w:szCs w:val="20"/>
              </w:rPr>
            </w:pPr>
            <w:r w:rsidRPr="002640F0">
              <w:rPr>
                <w:color w:val="000000"/>
                <w:sz w:val="20"/>
                <w:szCs w:val="20"/>
              </w:rPr>
              <w:t>YES</w:t>
            </w:r>
          </w:p>
        </w:tc>
        <w:tc>
          <w:tcPr>
            <w:tcW w:w="668" w:type="pct"/>
            <w:tcBorders>
              <w:top w:val="nil"/>
              <w:left w:val="single" w:sz="4" w:space="0" w:color="auto"/>
              <w:bottom w:val="nil"/>
              <w:right w:val="nil"/>
            </w:tcBorders>
            <w:shd w:val="clear" w:color="auto" w:fill="auto"/>
            <w:noWrap/>
            <w:vAlign w:val="bottom"/>
            <w:hideMark/>
          </w:tcPr>
          <w:p w14:paraId="43908E26" w14:textId="77777777" w:rsidR="00905B53" w:rsidRPr="00654517" w:rsidRDefault="00905B53" w:rsidP="005C1A69">
            <w:pPr>
              <w:rPr>
                <w:color w:val="000000"/>
                <w:sz w:val="20"/>
                <w:szCs w:val="20"/>
              </w:rPr>
            </w:pPr>
            <w:r w:rsidRPr="002640F0">
              <w:rPr>
                <w:color w:val="000000"/>
                <w:sz w:val="20"/>
                <w:szCs w:val="20"/>
              </w:rPr>
              <w:t>YES</w:t>
            </w:r>
          </w:p>
        </w:tc>
      </w:tr>
    </w:tbl>
    <w:p w14:paraId="66CB8047" w14:textId="77777777" w:rsidR="00905B53" w:rsidRPr="00057254" w:rsidRDefault="00905B53" w:rsidP="00905B53">
      <w:pPr>
        <w:spacing w:line="480" w:lineRule="auto"/>
      </w:pPr>
    </w:p>
    <w:p w14:paraId="2805166F" w14:textId="77777777" w:rsidR="00905B53" w:rsidRPr="00654517" w:rsidRDefault="00905B53" w:rsidP="00905B53">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43EED2A0" w14:textId="77777777" w:rsidR="00905B53" w:rsidRDefault="00905B53" w:rsidP="00437C28">
      <w:pPr>
        <w:spacing w:line="480" w:lineRule="auto"/>
        <w:rPr>
          <w:b/>
          <w:bCs/>
        </w:rPr>
      </w:pPr>
    </w:p>
    <w:p w14:paraId="3817CF8F" w14:textId="77777777" w:rsidR="00905B53" w:rsidRDefault="00905B53" w:rsidP="00905B53">
      <w:pPr>
        <w:spacing w:before="240" w:line="480" w:lineRule="auto"/>
        <w:rPr>
          <w:b/>
          <w:bCs/>
        </w:rPr>
      </w:pPr>
    </w:p>
    <w:p w14:paraId="18C7F5EF" w14:textId="77777777" w:rsidR="00905B53" w:rsidRDefault="00905B53" w:rsidP="00905B53">
      <w:pPr>
        <w:spacing w:before="240" w:line="480" w:lineRule="auto"/>
        <w:rPr>
          <w:b/>
          <w:bCs/>
        </w:rPr>
      </w:pPr>
    </w:p>
    <w:p w14:paraId="10B4BB30" w14:textId="77777777" w:rsidR="00905B53" w:rsidRDefault="00905B53" w:rsidP="00905B53">
      <w:pPr>
        <w:spacing w:before="240" w:line="480" w:lineRule="auto"/>
        <w:rPr>
          <w:b/>
          <w:bCs/>
        </w:rPr>
      </w:pPr>
    </w:p>
    <w:p w14:paraId="79034979" w14:textId="77777777" w:rsidR="00905B53" w:rsidRDefault="00905B53" w:rsidP="00905B53">
      <w:pPr>
        <w:spacing w:before="240" w:line="480" w:lineRule="auto"/>
        <w:rPr>
          <w:b/>
          <w:bCs/>
        </w:rPr>
      </w:pPr>
    </w:p>
    <w:p w14:paraId="048B2316" w14:textId="0C669E6A" w:rsidR="00905B53" w:rsidRPr="00057254" w:rsidRDefault="00455620" w:rsidP="00905B53">
      <w:pPr>
        <w:spacing w:before="240" w:line="480" w:lineRule="auto"/>
      </w:pPr>
      <w:r>
        <w:rPr>
          <w:b/>
          <w:bCs/>
        </w:rPr>
        <w:lastRenderedPageBreak/>
        <w:t>E</w:t>
      </w:r>
      <w:r w:rsidR="00905B53" w:rsidRPr="00057254">
        <w:rPr>
          <w:b/>
          <w:bCs/>
        </w:rPr>
        <w:t>.</w:t>
      </w:r>
      <w:r>
        <w:rPr>
          <w:b/>
          <w:bCs/>
        </w:rPr>
        <w:t>1.</w:t>
      </w:r>
      <w:r w:rsidR="00905B53" w:rsidRPr="00057254">
        <w:t xml:space="preserve"> Interactions between social capital and economic change</w:t>
      </w:r>
      <w:r w:rsidR="00905B53">
        <w:t>, 2016 elections (Part 1)</w:t>
      </w:r>
      <w:r w:rsidR="00905B53" w:rsidRPr="00057254">
        <w:t>.</w:t>
      </w:r>
    </w:p>
    <w:tbl>
      <w:tblPr>
        <w:tblW w:w="0" w:type="auto"/>
        <w:tblLayout w:type="fixed"/>
        <w:tblLook w:val="04A0" w:firstRow="1" w:lastRow="0" w:firstColumn="1" w:lastColumn="0" w:noHBand="0" w:noVBand="1"/>
      </w:tblPr>
      <w:tblGrid>
        <w:gridCol w:w="1134"/>
        <w:gridCol w:w="993"/>
        <w:gridCol w:w="992"/>
        <w:gridCol w:w="992"/>
        <w:gridCol w:w="992"/>
        <w:gridCol w:w="993"/>
        <w:gridCol w:w="992"/>
        <w:gridCol w:w="992"/>
        <w:gridCol w:w="946"/>
      </w:tblGrid>
      <w:tr w:rsidR="00905B53" w:rsidRPr="002640F0" w14:paraId="729C40A4" w14:textId="77777777" w:rsidTr="005C1A69">
        <w:trPr>
          <w:trHeight w:val="320"/>
        </w:trPr>
        <w:tc>
          <w:tcPr>
            <w:tcW w:w="1134" w:type="dxa"/>
            <w:tcBorders>
              <w:top w:val="nil"/>
              <w:left w:val="nil"/>
              <w:bottom w:val="single" w:sz="4" w:space="0" w:color="auto"/>
              <w:right w:val="single" w:sz="4" w:space="0" w:color="auto"/>
            </w:tcBorders>
            <w:shd w:val="clear" w:color="auto" w:fill="auto"/>
            <w:noWrap/>
            <w:vAlign w:val="center"/>
            <w:hideMark/>
          </w:tcPr>
          <w:p w14:paraId="68CDC407"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3969" w:type="dxa"/>
            <w:gridSpan w:val="4"/>
            <w:tcBorders>
              <w:top w:val="nil"/>
              <w:left w:val="nil"/>
              <w:bottom w:val="single" w:sz="4" w:space="0" w:color="auto"/>
              <w:right w:val="nil"/>
            </w:tcBorders>
            <w:shd w:val="clear" w:color="auto" w:fill="auto"/>
            <w:noWrap/>
            <w:vAlign w:val="center"/>
            <w:hideMark/>
          </w:tcPr>
          <w:p w14:paraId="38E633DC" w14:textId="77777777" w:rsidR="00905B53" w:rsidRPr="002640F0" w:rsidRDefault="00905B53" w:rsidP="005C1A69">
            <w:pPr>
              <w:spacing w:line="360" w:lineRule="auto"/>
              <w:rPr>
                <w:b/>
                <w:bCs/>
                <w:color w:val="000000"/>
                <w:sz w:val="16"/>
                <w:szCs w:val="16"/>
              </w:rPr>
            </w:pPr>
            <w:r w:rsidRPr="002640F0">
              <w:rPr>
                <w:b/>
                <w:bCs/>
                <w:color w:val="000000"/>
                <w:sz w:val="16"/>
                <w:szCs w:val="16"/>
              </w:rPr>
              <w:t>Civic Org.</w:t>
            </w:r>
          </w:p>
        </w:tc>
        <w:tc>
          <w:tcPr>
            <w:tcW w:w="3923" w:type="dxa"/>
            <w:gridSpan w:val="4"/>
            <w:tcBorders>
              <w:top w:val="nil"/>
              <w:left w:val="single" w:sz="4" w:space="0" w:color="auto"/>
              <w:bottom w:val="single" w:sz="4" w:space="0" w:color="auto"/>
              <w:right w:val="nil"/>
            </w:tcBorders>
            <w:shd w:val="clear" w:color="auto" w:fill="auto"/>
            <w:noWrap/>
            <w:vAlign w:val="center"/>
            <w:hideMark/>
          </w:tcPr>
          <w:p w14:paraId="7260474D" w14:textId="77777777" w:rsidR="00905B53" w:rsidRPr="002640F0" w:rsidRDefault="00905B53" w:rsidP="005C1A69">
            <w:pPr>
              <w:spacing w:line="360" w:lineRule="auto"/>
              <w:rPr>
                <w:b/>
                <w:bCs/>
                <w:color w:val="000000"/>
                <w:sz w:val="16"/>
                <w:szCs w:val="16"/>
              </w:rPr>
            </w:pPr>
            <w:proofErr w:type="spellStart"/>
            <w:r w:rsidRPr="002640F0">
              <w:rPr>
                <w:b/>
                <w:bCs/>
                <w:color w:val="000000"/>
                <w:sz w:val="16"/>
                <w:szCs w:val="16"/>
              </w:rPr>
              <w:t>Volunt</w:t>
            </w:r>
            <w:proofErr w:type="spellEnd"/>
            <w:r w:rsidRPr="002640F0">
              <w:rPr>
                <w:b/>
                <w:bCs/>
                <w:color w:val="000000"/>
                <w:sz w:val="16"/>
                <w:szCs w:val="16"/>
              </w:rPr>
              <w:t>. Rate</w:t>
            </w:r>
          </w:p>
        </w:tc>
      </w:tr>
      <w:tr w:rsidR="00905B53" w:rsidRPr="002640F0" w14:paraId="13A70CE3"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6F68D487" w14:textId="77777777" w:rsidR="00905B53" w:rsidRPr="002640F0" w:rsidRDefault="00905B53" w:rsidP="005C1A69">
            <w:pPr>
              <w:spacing w:line="360" w:lineRule="auto"/>
              <w:rPr>
                <w:color w:val="000000"/>
                <w:sz w:val="16"/>
                <w:szCs w:val="16"/>
              </w:rPr>
            </w:pPr>
            <w:r w:rsidRPr="002640F0">
              <w:rPr>
                <w:color w:val="000000"/>
                <w:sz w:val="16"/>
                <w:szCs w:val="16"/>
              </w:rPr>
              <w:t>Income per capita (2016)</w:t>
            </w:r>
          </w:p>
        </w:tc>
        <w:tc>
          <w:tcPr>
            <w:tcW w:w="993" w:type="dxa"/>
            <w:tcBorders>
              <w:top w:val="nil"/>
              <w:left w:val="nil"/>
              <w:bottom w:val="nil"/>
              <w:right w:val="single" w:sz="4" w:space="0" w:color="auto"/>
            </w:tcBorders>
            <w:shd w:val="clear" w:color="auto" w:fill="auto"/>
            <w:noWrap/>
            <w:vAlign w:val="center"/>
            <w:hideMark/>
          </w:tcPr>
          <w:p w14:paraId="23AE301D"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2" w:type="dxa"/>
            <w:tcBorders>
              <w:top w:val="nil"/>
              <w:left w:val="nil"/>
              <w:bottom w:val="nil"/>
              <w:right w:val="nil"/>
            </w:tcBorders>
            <w:shd w:val="clear" w:color="auto" w:fill="auto"/>
            <w:noWrap/>
            <w:vAlign w:val="center"/>
            <w:hideMark/>
          </w:tcPr>
          <w:p w14:paraId="6C787FC1"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center"/>
            <w:hideMark/>
          </w:tcPr>
          <w:p w14:paraId="65CA0A4B"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2" w:type="dxa"/>
            <w:tcBorders>
              <w:top w:val="nil"/>
              <w:left w:val="nil"/>
              <w:bottom w:val="nil"/>
              <w:right w:val="nil"/>
            </w:tcBorders>
            <w:shd w:val="clear" w:color="auto" w:fill="auto"/>
            <w:noWrap/>
            <w:vAlign w:val="center"/>
            <w:hideMark/>
          </w:tcPr>
          <w:p w14:paraId="12F9D0C4"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center"/>
            <w:hideMark/>
          </w:tcPr>
          <w:p w14:paraId="14CAA9CD"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2" w:type="dxa"/>
            <w:tcBorders>
              <w:top w:val="nil"/>
              <w:left w:val="nil"/>
              <w:bottom w:val="nil"/>
              <w:right w:val="nil"/>
            </w:tcBorders>
            <w:shd w:val="clear" w:color="auto" w:fill="auto"/>
            <w:noWrap/>
            <w:vAlign w:val="center"/>
            <w:hideMark/>
          </w:tcPr>
          <w:p w14:paraId="3DE0D299"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center"/>
            <w:hideMark/>
          </w:tcPr>
          <w:p w14:paraId="74FC091A"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46" w:type="dxa"/>
            <w:tcBorders>
              <w:top w:val="nil"/>
              <w:left w:val="nil"/>
              <w:bottom w:val="nil"/>
              <w:right w:val="nil"/>
            </w:tcBorders>
            <w:shd w:val="clear" w:color="auto" w:fill="auto"/>
            <w:noWrap/>
            <w:vAlign w:val="center"/>
            <w:hideMark/>
          </w:tcPr>
          <w:p w14:paraId="03F61C44" w14:textId="77777777" w:rsidR="00905B53" w:rsidRPr="002640F0" w:rsidRDefault="00905B53" w:rsidP="005C1A69">
            <w:pPr>
              <w:spacing w:line="360" w:lineRule="auto"/>
              <w:rPr>
                <w:color w:val="000000"/>
                <w:sz w:val="16"/>
                <w:szCs w:val="16"/>
              </w:rPr>
            </w:pPr>
            <w:r w:rsidRPr="002640F0">
              <w:rPr>
                <w:color w:val="000000"/>
                <w:sz w:val="16"/>
                <w:szCs w:val="16"/>
              </w:rPr>
              <w:t>-0.000***</w:t>
            </w:r>
          </w:p>
        </w:tc>
      </w:tr>
      <w:tr w:rsidR="00905B53" w:rsidRPr="002640F0" w14:paraId="444D9BA3"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0AA60C1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1F2A03CE"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2" w:type="dxa"/>
            <w:tcBorders>
              <w:top w:val="nil"/>
              <w:left w:val="nil"/>
              <w:bottom w:val="nil"/>
              <w:right w:val="nil"/>
            </w:tcBorders>
            <w:shd w:val="clear" w:color="auto" w:fill="auto"/>
            <w:noWrap/>
            <w:vAlign w:val="center"/>
            <w:hideMark/>
          </w:tcPr>
          <w:p w14:paraId="29E0B394"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center"/>
            <w:hideMark/>
          </w:tcPr>
          <w:p w14:paraId="2C560205"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2" w:type="dxa"/>
            <w:tcBorders>
              <w:top w:val="nil"/>
              <w:left w:val="nil"/>
              <w:bottom w:val="nil"/>
              <w:right w:val="nil"/>
            </w:tcBorders>
            <w:shd w:val="clear" w:color="auto" w:fill="auto"/>
            <w:noWrap/>
            <w:vAlign w:val="center"/>
            <w:hideMark/>
          </w:tcPr>
          <w:p w14:paraId="7A9837B4"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center"/>
            <w:hideMark/>
          </w:tcPr>
          <w:p w14:paraId="3C9DF5F1"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2" w:type="dxa"/>
            <w:tcBorders>
              <w:top w:val="nil"/>
              <w:left w:val="nil"/>
              <w:bottom w:val="nil"/>
              <w:right w:val="nil"/>
            </w:tcBorders>
            <w:shd w:val="clear" w:color="auto" w:fill="auto"/>
            <w:noWrap/>
            <w:vAlign w:val="center"/>
            <w:hideMark/>
          </w:tcPr>
          <w:p w14:paraId="12F0FAA4"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center"/>
            <w:hideMark/>
          </w:tcPr>
          <w:p w14:paraId="41CC221F"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46" w:type="dxa"/>
            <w:tcBorders>
              <w:top w:val="nil"/>
              <w:left w:val="nil"/>
              <w:bottom w:val="nil"/>
              <w:right w:val="nil"/>
            </w:tcBorders>
            <w:shd w:val="clear" w:color="auto" w:fill="auto"/>
            <w:noWrap/>
            <w:vAlign w:val="center"/>
            <w:hideMark/>
          </w:tcPr>
          <w:p w14:paraId="4F45D01C" w14:textId="77777777" w:rsidR="00905B53" w:rsidRPr="002640F0" w:rsidRDefault="00905B53" w:rsidP="005C1A69">
            <w:pPr>
              <w:spacing w:line="360" w:lineRule="auto"/>
              <w:rPr>
                <w:color w:val="000000"/>
                <w:sz w:val="16"/>
                <w:szCs w:val="16"/>
              </w:rPr>
            </w:pPr>
            <w:r w:rsidRPr="002640F0">
              <w:rPr>
                <w:color w:val="000000"/>
                <w:sz w:val="16"/>
                <w:szCs w:val="16"/>
              </w:rPr>
              <w:t>(0.000)</w:t>
            </w:r>
          </w:p>
        </w:tc>
      </w:tr>
      <w:tr w:rsidR="00905B53" w:rsidRPr="002640F0" w14:paraId="7C9FADDF"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70589168" w14:textId="77777777" w:rsidR="00905B53" w:rsidRPr="002640F0" w:rsidRDefault="00905B53" w:rsidP="005C1A69">
            <w:pPr>
              <w:spacing w:line="360" w:lineRule="auto"/>
              <w:rPr>
                <w:color w:val="000000"/>
                <w:sz w:val="16"/>
                <w:szCs w:val="16"/>
              </w:rPr>
            </w:pPr>
            <w:r w:rsidRPr="002640F0">
              <w:rPr>
                <w:color w:val="000000"/>
                <w:sz w:val="16"/>
                <w:szCs w:val="16"/>
              </w:rPr>
              <w:t>Inequality (Gini 2016)</w:t>
            </w:r>
          </w:p>
        </w:tc>
        <w:tc>
          <w:tcPr>
            <w:tcW w:w="993" w:type="dxa"/>
            <w:tcBorders>
              <w:top w:val="nil"/>
              <w:left w:val="nil"/>
              <w:bottom w:val="nil"/>
              <w:right w:val="single" w:sz="4" w:space="0" w:color="auto"/>
            </w:tcBorders>
            <w:shd w:val="clear" w:color="auto" w:fill="auto"/>
            <w:noWrap/>
            <w:vAlign w:val="center"/>
            <w:hideMark/>
          </w:tcPr>
          <w:p w14:paraId="10CF30C7" w14:textId="77777777" w:rsidR="00905B53" w:rsidRPr="002640F0" w:rsidRDefault="00905B53" w:rsidP="005C1A69">
            <w:pPr>
              <w:spacing w:line="360" w:lineRule="auto"/>
              <w:rPr>
                <w:color w:val="000000"/>
                <w:sz w:val="16"/>
                <w:szCs w:val="16"/>
              </w:rPr>
            </w:pPr>
            <w:r w:rsidRPr="002640F0">
              <w:rPr>
                <w:color w:val="000000"/>
                <w:sz w:val="16"/>
                <w:szCs w:val="16"/>
              </w:rPr>
              <w:t>-0.026</w:t>
            </w:r>
          </w:p>
        </w:tc>
        <w:tc>
          <w:tcPr>
            <w:tcW w:w="992" w:type="dxa"/>
            <w:tcBorders>
              <w:top w:val="nil"/>
              <w:left w:val="nil"/>
              <w:bottom w:val="nil"/>
              <w:right w:val="nil"/>
            </w:tcBorders>
            <w:shd w:val="clear" w:color="auto" w:fill="auto"/>
            <w:noWrap/>
            <w:vAlign w:val="center"/>
            <w:hideMark/>
          </w:tcPr>
          <w:p w14:paraId="778F0EA4" w14:textId="77777777" w:rsidR="00905B53" w:rsidRPr="002640F0" w:rsidRDefault="00905B53" w:rsidP="005C1A69">
            <w:pPr>
              <w:spacing w:line="360" w:lineRule="auto"/>
              <w:rPr>
                <w:color w:val="000000"/>
                <w:sz w:val="16"/>
                <w:szCs w:val="16"/>
              </w:rPr>
            </w:pPr>
            <w:r w:rsidRPr="002640F0">
              <w:rPr>
                <w:color w:val="000000"/>
                <w:sz w:val="16"/>
                <w:szCs w:val="16"/>
              </w:rPr>
              <w:t>-0.118***</w:t>
            </w:r>
          </w:p>
        </w:tc>
        <w:tc>
          <w:tcPr>
            <w:tcW w:w="992" w:type="dxa"/>
            <w:tcBorders>
              <w:top w:val="nil"/>
              <w:left w:val="single" w:sz="4" w:space="0" w:color="auto"/>
              <w:bottom w:val="nil"/>
              <w:right w:val="single" w:sz="4" w:space="0" w:color="auto"/>
            </w:tcBorders>
            <w:shd w:val="clear" w:color="auto" w:fill="auto"/>
            <w:noWrap/>
            <w:vAlign w:val="center"/>
            <w:hideMark/>
          </w:tcPr>
          <w:p w14:paraId="4631AD4D" w14:textId="77777777" w:rsidR="00905B53" w:rsidRPr="002640F0" w:rsidRDefault="00905B53" w:rsidP="005C1A69">
            <w:pPr>
              <w:spacing w:line="360" w:lineRule="auto"/>
              <w:rPr>
                <w:color w:val="000000"/>
                <w:sz w:val="16"/>
                <w:szCs w:val="16"/>
              </w:rPr>
            </w:pPr>
            <w:r w:rsidRPr="002640F0">
              <w:rPr>
                <w:color w:val="000000"/>
                <w:sz w:val="16"/>
                <w:szCs w:val="16"/>
              </w:rPr>
              <w:t>-0.038</w:t>
            </w:r>
          </w:p>
        </w:tc>
        <w:tc>
          <w:tcPr>
            <w:tcW w:w="992" w:type="dxa"/>
            <w:tcBorders>
              <w:top w:val="nil"/>
              <w:left w:val="nil"/>
              <w:bottom w:val="nil"/>
              <w:right w:val="nil"/>
            </w:tcBorders>
            <w:shd w:val="clear" w:color="auto" w:fill="auto"/>
            <w:noWrap/>
            <w:vAlign w:val="center"/>
            <w:hideMark/>
          </w:tcPr>
          <w:p w14:paraId="7AD2493F" w14:textId="77777777" w:rsidR="00905B53" w:rsidRPr="002640F0" w:rsidRDefault="00905B53" w:rsidP="005C1A69">
            <w:pPr>
              <w:spacing w:line="360" w:lineRule="auto"/>
              <w:rPr>
                <w:color w:val="000000"/>
                <w:sz w:val="16"/>
                <w:szCs w:val="16"/>
              </w:rPr>
            </w:pPr>
            <w:r w:rsidRPr="002640F0">
              <w:rPr>
                <w:color w:val="000000"/>
                <w:sz w:val="16"/>
                <w:szCs w:val="16"/>
              </w:rPr>
              <w:t>-0.038</w:t>
            </w:r>
          </w:p>
        </w:tc>
        <w:tc>
          <w:tcPr>
            <w:tcW w:w="993" w:type="dxa"/>
            <w:tcBorders>
              <w:top w:val="nil"/>
              <w:left w:val="single" w:sz="4" w:space="0" w:color="auto"/>
              <w:bottom w:val="nil"/>
              <w:right w:val="single" w:sz="4" w:space="0" w:color="auto"/>
            </w:tcBorders>
            <w:shd w:val="clear" w:color="auto" w:fill="auto"/>
            <w:noWrap/>
            <w:vAlign w:val="center"/>
            <w:hideMark/>
          </w:tcPr>
          <w:p w14:paraId="7050F3C3" w14:textId="77777777" w:rsidR="00905B53" w:rsidRPr="002640F0" w:rsidRDefault="00905B53" w:rsidP="005C1A69">
            <w:pPr>
              <w:spacing w:line="360" w:lineRule="auto"/>
              <w:rPr>
                <w:color w:val="000000"/>
                <w:sz w:val="16"/>
                <w:szCs w:val="16"/>
              </w:rPr>
            </w:pPr>
            <w:r w:rsidRPr="002640F0">
              <w:rPr>
                <w:color w:val="000000"/>
                <w:sz w:val="16"/>
                <w:szCs w:val="16"/>
              </w:rPr>
              <w:t>-0.017</w:t>
            </w:r>
          </w:p>
        </w:tc>
        <w:tc>
          <w:tcPr>
            <w:tcW w:w="992" w:type="dxa"/>
            <w:tcBorders>
              <w:top w:val="nil"/>
              <w:left w:val="nil"/>
              <w:bottom w:val="nil"/>
              <w:right w:val="nil"/>
            </w:tcBorders>
            <w:shd w:val="clear" w:color="auto" w:fill="auto"/>
            <w:noWrap/>
            <w:vAlign w:val="center"/>
            <w:hideMark/>
          </w:tcPr>
          <w:p w14:paraId="6CA48609" w14:textId="77777777" w:rsidR="00905B53" w:rsidRPr="002640F0" w:rsidRDefault="00905B53" w:rsidP="005C1A69">
            <w:pPr>
              <w:spacing w:line="360" w:lineRule="auto"/>
              <w:rPr>
                <w:color w:val="000000"/>
                <w:sz w:val="16"/>
                <w:szCs w:val="16"/>
              </w:rPr>
            </w:pPr>
            <w:r w:rsidRPr="002640F0">
              <w:rPr>
                <w:color w:val="000000"/>
                <w:sz w:val="16"/>
                <w:szCs w:val="16"/>
              </w:rPr>
              <w:t>-0.111***</w:t>
            </w:r>
          </w:p>
        </w:tc>
        <w:tc>
          <w:tcPr>
            <w:tcW w:w="992" w:type="dxa"/>
            <w:tcBorders>
              <w:top w:val="nil"/>
              <w:left w:val="single" w:sz="4" w:space="0" w:color="auto"/>
              <w:bottom w:val="nil"/>
              <w:right w:val="single" w:sz="4" w:space="0" w:color="auto"/>
            </w:tcBorders>
            <w:shd w:val="clear" w:color="auto" w:fill="auto"/>
            <w:noWrap/>
            <w:vAlign w:val="center"/>
            <w:hideMark/>
          </w:tcPr>
          <w:p w14:paraId="7EB6ED65" w14:textId="77777777" w:rsidR="00905B53" w:rsidRPr="002640F0" w:rsidRDefault="00905B53" w:rsidP="005C1A69">
            <w:pPr>
              <w:spacing w:line="360" w:lineRule="auto"/>
              <w:rPr>
                <w:color w:val="000000"/>
                <w:sz w:val="16"/>
                <w:szCs w:val="16"/>
              </w:rPr>
            </w:pPr>
            <w:r w:rsidRPr="002640F0">
              <w:rPr>
                <w:color w:val="000000"/>
                <w:sz w:val="16"/>
                <w:szCs w:val="16"/>
              </w:rPr>
              <w:t>-0.031</w:t>
            </w:r>
          </w:p>
        </w:tc>
        <w:tc>
          <w:tcPr>
            <w:tcW w:w="946" w:type="dxa"/>
            <w:tcBorders>
              <w:top w:val="nil"/>
              <w:left w:val="nil"/>
              <w:bottom w:val="nil"/>
              <w:right w:val="nil"/>
            </w:tcBorders>
            <w:shd w:val="clear" w:color="auto" w:fill="auto"/>
            <w:noWrap/>
            <w:vAlign w:val="center"/>
            <w:hideMark/>
          </w:tcPr>
          <w:p w14:paraId="4ABE2BB5" w14:textId="77777777" w:rsidR="00905B53" w:rsidRPr="002640F0" w:rsidRDefault="00905B53" w:rsidP="005C1A69">
            <w:pPr>
              <w:spacing w:line="360" w:lineRule="auto"/>
              <w:rPr>
                <w:color w:val="000000"/>
                <w:sz w:val="16"/>
                <w:szCs w:val="16"/>
              </w:rPr>
            </w:pPr>
            <w:r w:rsidRPr="002640F0">
              <w:rPr>
                <w:color w:val="000000"/>
                <w:sz w:val="16"/>
                <w:szCs w:val="16"/>
              </w:rPr>
              <w:t>-0.03</w:t>
            </w:r>
          </w:p>
        </w:tc>
      </w:tr>
      <w:tr w:rsidR="00905B53" w:rsidRPr="002640F0" w14:paraId="18509719"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14DE2C2A"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2A510D2B" w14:textId="77777777" w:rsidR="00905B53" w:rsidRPr="002640F0" w:rsidRDefault="00905B53" w:rsidP="005C1A69">
            <w:pPr>
              <w:spacing w:line="360" w:lineRule="auto"/>
              <w:rPr>
                <w:color w:val="000000"/>
                <w:sz w:val="16"/>
                <w:szCs w:val="16"/>
              </w:rPr>
            </w:pPr>
            <w:r w:rsidRPr="002640F0">
              <w:rPr>
                <w:color w:val="000000"/>
                <w:sz w:val="16"/>
                <w:szCs w:val="16"/>
              </w:rPr>
              <w:t>(0.024)</w:t>
            </w:r>
          </w:p>
        </w:tc>
        <w:tc>
          <w:tcPr>
            <w:tcW w:w="992" w:type="dxa"/>
            <w:tcBorders>
              <w:top w:val="nil"/>
              <w:left w:val="nil"/>
              <w:bottom w:val="nil"/>
              <w:right w:val="nil"/>
            </w:tcBorders>
            <w:shd w:val="clear" w:color="auto" w:fill="auto"/>
            <w:noWrap/>
            <w:vAlign w:val="center"/>
            <w:hideMark/>
          </w:tcPr>
          <w:p w14:paraId="0272F029" w14:textId="77777777" w:rsidR="00905B53" w:rsidRPr="002640F0" w:rsidRDefault="00905B53" w:rsidP="005C1A69">
            <w:pPr>
              <w:spacing w:line="360" w:lineRule="auto"/>
              <w:rPr>
                <w:color w:val="000000"/>
                <w:sz w:val="16"/>
                <w:szCs w:val="16"/>
              </w:rPr>
            </w:pPr>
            <w:r w:rsidRPr="002640F0">
              <w:rPr>
                <w:color w:val="000000"/>
                <w:sz w:val="16"/>
                <w:szCs w:val="16"/>
              </w:rPr>
              <w:t>(0.023)</w:t>
            </w:r>
          </w:p>
        </w:tc>
        <w:tc>
          <w:tcPr>
            <w:tcW w:w="992" w:type="dxa"/>
            <w:tcBorders>
              <w:top w:val="nil"/>
              <w:left w:val="single" w:sz="4" w:space="0" w:color="auto"/>
              <w:bottom w:val="nil"/>
              <w:right w:val="single" w:sz="4" w:space="0" w:color="auto"/>
            </w:tcBorders>
            <w:shd w:val="clear" w:color="auto" w:fill="auto"/>
            <w:noWrap/>
            <w:vAlign w:val="center"/>
            <w:hideMark/>
          </w:tcPr>
          <w:p w14:paraId="0E73F797" w14:textId="77777777" w:rsidR="00905B53" w:rsidRPr="002640F0" w:rsidRDefault="00905B53" w:rsidP="005C1A69">
            <w:pPr>
              <w:spacing w:line="360" w:lineRule="auto"/>
              <w:rPr>
                <w:color w:val="000000"/>
                <w:sz w:val="16"/>
                <w:szCs w:val="16"/>
              </w:rPr>
            </w:pPr>
            <w:r w:rsidRPr="002640F0">
              <w:rPr>
                <w:color w:val="000000"/>
                <w:sz w:val="16"/>
                <w:szCs w:val="16"/>
              </w:rPr>
              <w:t>(0.024)</w:t>
            </w:r>
          </w:p>
        </w:tc>
        <w:tc>
          <w:tcPr>
            <w:tcW w:w="992" w:type="dxa"/>
            <w:tcBorders>
              <w:top w:val="nil"/>
              <w:left w:val="nil"/>
              <w:bottom w:val="nil"/>
              <w:right w:val="nil"/>
            </w:tcBorders>
            <w:shd w:val="clear" w:color="auto" w:fill="auto"/>
            <w:noWrap/>
            <w:vAlign w:val="center"/>
            <w:hideMark/>
          </w:tcPr>
          <w:p w14:paraId="11EE1328" w14:textId="77777777" w:rsidR="00905B53" w:rsidRPr="002640F0" w:rsidRDefault="00905B53" w:rsidP="005C1A69">
            <w:pPr>
              <w:spacing w:line="360" w:lineRule="auto"/>
              <w:rPr>
                <w:color w:val="000000"/>
                <w:sz w:val="16"/>
                <w:szCs w:val="16"/>
              </w:rPr>
            </w:pPr>
            <w:r w:rsidRPr="002640F0">
              <w:rPr>
                <w:color w:val="000000"/>
                <w:sz w:val="16"/>
                <w:szCs w:val="16"/>
              </w:rPr>
              <w:t>(0.024)</w:t>
            </w:r>
          </w:p>
        </w:tc>
        <w:tc>
          <w:tcPr>
            <w:tcW w:w="993" w:type="dxa"/>
            <w:tcBorders>
              <w:top w:val="nil"/>
              <w:left w:val="single" w:sz="4" w:space="0" w:color="auto"/>
              <w:bottom w:val="nil"/>
              <w:right w:val="single" w:sz="4" w:space="0" w:color="auto"/>
            </w:tcBorders>
            <w:shd w:val="clear" w:color="auto" w:fill="auto"/>
            <w:noWrap/>
            <w:vAlign w:val="center"/>
            <w:hideMark/>
          </w:tcPr>
          <w:p w14:paraId="7561B1F5" w14:textId="77777777" w:rsidR="00905B53" w:rsidRPr="002640F0" w:rsidRDefault="00905B53" w:rsidP="005C1A69">
            <w:pPr>
              <w:spacing w:line="360" w:lineRule="auto"/>
              <w:rPr>
                <w:color w:val="000000"/>
                <w:sz w:val="16"/>
                <w:szCs w:val="16"/>
              </w:rPr>
            </w:pPr>
            <w:r w:rsidRPr="002640F0">
              <w:rPr>
                <w:color w:val="000000"/>
                <w:sz w:val="16"/>
                <w:szCs w:val="16"/>
              </w:rPr>
              <w:t>(0.024)</w:t>
            </w:r>
          </w:p>
        </w:tc>
        <w:tc>
          <w:tcPr>
            <w:tcW w:w="992" w:type="dxa"/>
            <w:tcBorders>
              <w:top w:val="nil"/>
              <w:left w:val="nil"/>
              <w:bottom w:val="nil"/>
              <w:right w:val="nil"/>
            </w:tcBorders>
            <w:shd w:val="clear" w:color="auto" w:fill="auto"/>
            <w:noWrap/>
            <w:vAlign w:val="center"/>
            <w:hideMark/>
          </w:tcPr>
          <w:p w14:paraId="3FF4E855" w14:textId="77777777" w:rsidR="00905B53" w:rsidRPr="002640F0" w:rsidRDefault="00905B53" w:rsidP="005C1A69">
            <w:pPr>
              <w:spacing w:line="360" w:lineRule="auto"/>
              <w:rPr>
                <w:color w:val="000000"/>
                <w:sz w:val="16"/>
                <w:szCs w:val="16"/>
              </w:rPr>
            </w:pPr>
            <w:r w:rsidRPr="002640F0">
              <w:rPr>
                <w:color w:val="000000"/>
                <w:sz w:val="16"/>
                <w:szCs w:val="16"/>
              </w:rPr>
              <w:t>(0.023)</w:t>
            </w:r>
          </w:p>
        </w:tc>
        <w:tc>
          <w:tcPr>
            <w:tcW w:w="992" w:type="dxa"/>
            <w:tcBorders>
              <w:top w:val="nil"/>
              <w:left w:val="single" w:sz="4" w:space="0" w:color="auto"/>
              <w:bottom w:val="nil"/>
              <w:right w:val="single" w:sz="4" w:space="0" w:color="auto"/>
            </w:tcBorders>
            <w:shd w:val="clear" w:color="auto" w:fill="auto"/>
            <w:noWrap/>
            <w:vAlign w:val="center"/>
            <w:hideMark/>
          </w:tcPr>
          <w:p w14:paraId="3181E71C" w14:textId="77777777" w:rsidR="00905B53" w:rsidRPr="002640F0" w:rsidRDefault="00905B53" w:rsidP="005C1A69">
            <w:pPr>
              <w:spacing w:line="360" w:lineRule="auto"/>
              <w:rPr>
                <w:color w:val="000000"/>
                <w:sz w:val="16"/>
                <w:szCs w:val="16"/>
              </w:rPr>
            </w:pPr>
            <w:r w:rsidRPr="002640F0">
              <w:rPr>
                <w:color w:val="000000"/>
                <w:sz w:val="16"/>
                <w:szCs w:val="16"/>
              </w:rPr>
              <w:t>(0.024)</w:t>
            </w:r>
          </w:p>
        </w:tc>
        <w:tc>
          <w:tcPr>
            <w:tcW w:w="946" w:type="dxa"/>
            <w:tcBorders>
              <w:top w:val="nil"/>
              <w:left w:val="nil"/>
              <w:bottom w:val="nil"/>
              <w:right w:val="nil"/>
            </w:tcBorders>
            <w:shd w:val="clear" w:color="auto" w:fill="auto"/>
            <w:noWrap/>
            <w:vAlign w:val="center"/>
            <w:hideMark/>
          </w:tcPr>
          <w:p w14:paraId="5F8BFC08" w14:textId="77777777" w:rsidR="00905B53" w:rsidRPr="002640F0" w:rsidRDefault="00905B53" w:rsidP="005C1A69">
            <w:pPr>
              <w:spacing w:line="360" w:lineRule="auto"/>
              <w:rPr>
                <w:color w:val="000000"/>
                <w:sz w:val="16"/>
                <w:szCs w:val="16"/>
              </w:rPr>
            </w:pPr>
            <w:r w:rsidRPr="002640F0">
              <w:rPr>
                <w:color w:val="000000"/>
                <w:sz w:val="16"/>
                <w:szCs w:val="16"/>
              </w:rPr>
              <w:t>(0.024)</w:t>
            </w:r>
          </w:p>
        </w:tc>
      </w:tr>
      <w:tr w:rsidR="00905B53" w:rsidRPr="002640F0" w14:paraId="36201057"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66C16BE7" w14:textId="77777777" w:rsidR="00905B53" w:rsidRPr="002640F0" w:rsidRDefault="00905B53" w:rsidP="005C1A69">
            <w:pPr>
              <w:spacing w:line="360" w:lineRule="auto"/>
              <w:rPr>
                <w:color w:val="000000"/>
                <w:sz w:val="16"/>
                <w:szCs w:val="16"/>
              </w:rPr>
            </w:pPr>
            <w:r w:rsidRPr="002640F0">
              <w:rPr>
                <w:color w:val="000000"/>
                <w:sz w:val="16"/>
                <w:szCs w:val="16"/>
              </w:rPr>
              <w:t>Social Capital</w:t>
            </w:r>
          </w:p>
        </w:tc>
        <w:tc>
          <w:tcPr>
            <w:tcW w:w="993" w:type="dxa"/>
            <w:tcBorders>
              <w:top w:val="nil"/>
              <w:left w:val="nil"/>
              <w:bottom w:val="nil"/>
              <w:right w:val="single" w:sz="4" w:space="0" w:color="auto"/>
            </w:tcBorders>
            <w:shd w:val="clear" w:color="auto" w:fill="auto"/>
            <w:noWrap/>
            <w:vAlign w:val="center"/>
            <w:hideMark/>
          </w:tcPr>
          <w:p w14:paraId="2555643F" w14:textId="77777777" w:rsidR="00905B53" w:rsidRPr="002640F0" w:rsidRDefault="00905B53" w:rsidP="005C1A69">
            <w:pPr>
              <w:spacing w:line="360" w:lineRule="auto"/>
              <w:rPr>
                <w:color w:val="000000"/>
                <w:sz w:val="16"/>
                <w:szCs w:val="16"/>
              </w:rPr>
            </w:pPr>
            <w:r w:rsidRPr="002640F0">
              <w:rPr>
                <w:color w:val="000000"/>
                <w:sz w:val="16"/>
                <w:szCs w:val="16"/>
              </w:rPr>
              <w:t>0.27*</w:t>
            </w:r>
          </w:p>
        </w:tc>
        <w:tc>
          <w:tcPr>
            <w:tcW w:w="992" w:type="dxa"/>
            <w:tcBorders>
              <w:top w:val="nil"/>
              <w:left w:val="nil"/>
              <w:bottom w:val="nil"/>
              <w:right w:val="nil"/>
            </w:tcBorders>
            <w:shd w:val="clear" w:color="auto" w:fill="auto"/>
            <w:noWrap/>
            <w:vAlign w:val="center"/>
            <w:hideMark/>
          </w:tcPr>
          <w:p w14:paraId="57F38ADE" w14:textId="77777777" w:rsidR="00905B53" w:rsidRPr="002640F0" w:rsidRDefault="00905B53" w:rsidP="005C1A69">
            <w:pPr>
              <w:spacing w:line="360" w:lineRule="auto"/>
              <w:rPr>
                <w:color w:val="000000"/>
                <w:sz w:val="16"/>
                <w:szCs w:val="16"/>
              </w:rPr>
            </w:pPr>
            <w:r w:rsidRPr="002640F0">
              <w:rPr>
                <w:color w:val="000000"/>
                <w:sz w:val="16"/>
                <w:szCs w:val="16"/>
              </w:rPr>
              <w:t>-0.054***</w:t>
            </w:r>
          </w:p>
        </w:tc>
        <w:tc>
          <w:tcPr>
            <w:tcW w:w="992" w:type="dxa"/>
            <w:tcBorders>
              <w:top w:val="nil"/>
              <w:left w:val="single" w:sz="4" w:space="0" w:color="auto"/>
              <w:bottom w:val="nil"/>
              <w:right w:val="single" w:sz="4" w:space="0" w:color="auto"/>
            </w:tcBorders>
            <w:shd w:val="clear" w:color="auto" w:fill="auto"/>
            <w:noWrap/>
            <w:vAlign w:val="center"/>
            <w:hideMark/>
          </w:tcPr>
          <w:p w14:paraId="35235984" w14:textId="77777777" w:rsidR="00905B53" w:rsidRPr="002640F0" w:rsidRDefault="00905B53" w:rsidP="005C1A69">
            <w:pPr>
              <w:spacing w:line="360" w:lineRule="auto"/>
              <w:rPr>
                <w:color w:val="000000"/>
                <w:sz w:val="16"/>
                <w:szCs w:val="16"/>
              </w:rPr>
            </w:pPr>
            <w:r w:rsidRPr="002640F0">
              <w:rPr>
                <w:color w:val="000000"/>
                <w:sz w:val="16"/>
                <w:szCs w:val="16"/>
              </w:rPr>
              <w:t>0.699*</w:t>
            </w:r>
          </w:p>
        </w:tc>
        <w:tc>
          <w:tcPr>
            <w:tcW w:w="992" w:type="dxa"/>
            <w:tcBorders>
              <w:top w:val="nil"/>
              <w:left w:val="nil"/>
              <w:bottom w:val="nil"/>
              <w:right w:val="nil"/>
            </w:tcBorders>
            <w:shd w:val="clear" w:color="auto" w:fill="auto"/>
            <w:noWrap/>
            <w:vAlign w:val="center"/>
            <w:hideMark/>
          </w:tcPr>
          <w:p w14:paraId="282DE1E4" w14:textId="77777777" w:rsidR="00905B53" w:rsidRPr="002640F0" w:rsidRDefault="00905B53" w:rsidP="005C1A69">
            <w:pPr>
              <w:spacing w:line="360" w:lineRule="auto"/>
              <w:rPr>
                <w:color w:val="000000"/>
                <w:sz w:val="16"/>
                <w:szCs w:val="16"/>
              </w:rPr>
            </w:pPr>
            <w:r w:rsidRPr="002640F0">
              <w:rPr>
                <w:color w:val="000000"/>
                <w:sz w:val="16"/>
                <w:szCs w:val="16"/>
              </w:rPr>
              <w:t>0.391</w:t>
            </w:r>
          </w:p>
        </w:tc>
        <w:tc>
          <w:tcPr>
            <w:tcW w:w="993" w:type="dxa"/>
            <w:tcBorders>
              <w:top w:val="nil"/>
              <w:left w:val="single" w:sz="4" w:space="0" w:color="auto"/>
              <w:bottom w:val="nil"/>
              <w:right w:val="single" w:sz="4" w:space="0" w:color="auto"/>
            </w:tcBorders>
            <w:shd w:val="clear" w:color="auto" w:fill="auto"/>
            <w:noWrap/>
            <w:vAlign w:val="center"/>
            <w:hideMark/>
          </w:tcPr>
          <w:p w14:paraId="033F9F81" w14:textId="77777777" w:rsidR="00905B53" w:rsidRPr="002640F0" w:rsidRDefault="00905B53" w:rsidP="005C1A69">
            <w:pPr>
              <w:spacing w:line="360" w:lineRule="auto"/>
              <w:rPr>
                <w:color w:val="000000"/>
                <w:sz w:val="16"/>
                <w:szCs w:val="16"/>
              </w:rPr>
            </w:pPr>
            <w:r w:rsidRPr="002640F0">
              <w:rPr>
                <w:color w:val="000000"/>
                <w:sz w:val="16"/>
                <w:szCs w:val="16"/>
              </w:rPr>
              <w:t>0.164***</w:t>
            </w:r>
          </w:p>
        </w:tc>
        <w:tc>
          <w:tcPr>
            <w:tcW w:w="992" w:type="dxa"/>
            <w:tcBorders>
              <w:top w:val="nil"/>
              <w:left w:val="nil"/>
              <w:bottom w:val="nil"/>
              <w:right w:val="nil"/>
            </w:tcBorders>
            <w:shd w:val="clear" w:color="auto" w:fill="auto"/>
            <w:noWrap/>
            <w:vAlign w:val="center"/>
            <w:hideMark/>
          </w:tcPr>
          <w:p w14:paraId="3AD6C9C4" w14:textId="77777777" w:rsidR="00905B53" w:rsidRPr="002640F0" w:rsidRDefault="00905B53" w:rsidP="005C1A69">
            <w:pPr>
              <w:spacing w:line="360" w:lineRule="auto"/>
              <w:rPr>
                <w:color w:val="000000"/>
                <w:sz w:val="16"/>
                <w:szCs w:val="16"/>
              </w:rPr>
            </w:pPr>
            <w:r w:rsidRPr="002640F0">
              <w:rPr>
                <w:color w:val="000000"/>
                <w:sz w:val="16"/>
                <w:szCs w:val="16"/>
              </w:rPr>
              <w:t>0.076***</w:t>
            </w:r>
          </w:p>
        </w:tc>
        <w:tc>
          <w:tcPr>
            <w:tcW w:w="992" w:type="dxa"/>
            <w:tcBorders>
              <w:top w:val="nil"/>
              <w:left w:val="single" w:sz="4" w:space="0" w:color="auto"/>
              <w:bottom w:val="nil"/>
              <w:right w:val="single" w:sz="4" w:space="0" w:color="auto"/>
            </w:tcBorders>
            <w:shd w:val="clear" w:color="auto" w:fill="auto"/>
            <w:noWrap/>
            <w:vAlign w:val="center"/>
            <w:hideMark/>
          </w:tcPr>
          <w:p w14:paraId="5D073CFE" w14:textId="77777777" w:rsidR="00905B53" w:rsidRPr="002640F0" w:rsidRDefault="00905B53" w:rsidP="005C1A69">
            <w:pPr>
              <w:spacing w:line="360" w:lineRule="auto"/>
              <w:rPr>
                <w:color w:val="000000"/>
                <w:sz w:val="16"/>
                <w:szCs w:val="16"/>
              </w:rPr>
            </w:pPr>
            <w:r w:rsidRPr="002640F0">
              <w:rPr>
                <w:color w:val="000000"/>
                <w:sz w:val="16"/>
                <w:szCs w:val="16"/>
              </w:rPr>
              <w:t>0.2*</w:t>
            </w:r>
          </w:p>
        </w:tc>
        <w:tc>
          <w:tcPr>
            <w:tcW w:w="946" w:type="dxa"/>
            <w:tcBorders>
              <w:top w:val="nil"/>
              <w:left w:val="nil"/>
              <w:bottom w:val="nil"/>
              <w:right w:val="nil"/>
            </w:tcBorders>
            <w:shd w:val="clear" w:color="auto" w:fill="auto"/>
            <w:noWrap/>
            <w:vAlign w:val="center"/>
            <w:hideMark/>
          </w:tcPr>
          <w:p w14:paraId="79BBD67A" w14:textId="77777777" w:rsidR="00905B53" w:rsidRPr="002640F0" w:rsidRDefault="00905B53" w:rsidP="005C1A69">
            <w:pPr>
              <w:spacing w:line="360" w:lineRule="auto"/>
              <w:rPr>
                <w:color w:val="000000"/>
                <w:sz w:val="16"/>
                <w:szCs w:val="16"/>
              </w:rPr>
            </w:pPr>
            <w:r w:rsidRPr="002640F0">
              <w:rPr>
                <w:color w:val="000000"/>
                <w:sz w:val="16"/>
                <w:szCs w:val="16"/>
              </w:rPr>
              <w:t>0.29†</w:t>
            </w:r>
          </w:p>
        </w:tc>
      </w:tr>
      <w:tr w:rsidR="00905B53" w:rsidRPr="002640F0" w14:paraId="2ECDB5AE"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071FA36A"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63CCC9C3" w14:textId="77777777" w:rsidR="00905B53" w:rsidRPr="002640F0" w:rsidRDefault="00905B53" w:rsidP="005C1A69">
            <w:pPr>
              <w:spacing w:line="360" w:lineRule="auto"/>
              <w:rPr>
                <w:color w:val="000000"/>
                <w:sz w:val="16"/>
                <w:szCs w:val="16"/>
              </w:rPr>
            </w:pPr>
            <w:r w:rsidRPr="002640F0">
              <w:rPr>
                <w:color w:val="000000"/>
                <w:sz w:val="16"/>
                <w:szCs w:val="16"/>
              </w:rPr>
              <w:t>(0.114)</w:t>
            </w:r>
          </w:p>
        </w:tc>
        <w:tc>
          <w:tcPr>
            <w:tcW w:w="992" w:type="dxa"/>
            <w:tcBorders>
              <w:top w:val="nil"/>
              <w:left w:val="nil"/>
              <w:bottom w:val="nil"/>
              <w:right w:val="nil"/>
            </w:tcBorders>
            <w:shd w:val="clear" w:color="auto" w:fill="auto"/>
            <w:noWrap/>
            <w:vAlign w:val="center"/>
            <w:hideMark/>
          </w:tcPr>
          <w:p w14:paraId="426516C8" w14:textId="77777777" w:rsidR="00905B53" w:rsidRPr="002640F0" w:rsidRDefault="00905B53" w:rsidP="005C1A69">
            <w:pPr>
              <w:spacing w:line="360" w:lineRule="auto"/>
              <w:rPr>
                <w:color w:val="000000"/>
                <w:sz w:val="16"/>
                <w:szCs w:val="16"/>
              </w:rPr>
            </w:pPr>
            <w:r w:rsidRPr="002640F0">
              <w:rPr>
                <w:color w:val="000000"/>
                <w:sz w:val="16"/>
                <w:szCs w:val="16"/>
              </w:rPr>
              <w:t>(0.079)</w:t>
            </w:r>
          </w:p>
        </w:tc>
        <w:tc>
          <w:tcPr>
            <w:tcW w:w="992" w:type="dxa"/>
            <w:tcBorders>
              <w:top w:val="nil"/>
              <w:left w:val="single" w:sz="4" w:space="0" w:color="auto"/>
              <w:bottom w:val="nil"/>
              <w:right w:val="single" w:sz="4" w:space="0" w:color="auto"/>
            </w:tcBorders>
            <w:shd w:val="clear" w:color="auto" w:fill="auto"/>
            <w:noWrap/>
            <w:vAlign w:val="center"/>
            <w:hideMark/>
          </w:tcPr>
          <w:p w14:paraId="3B27C16F" w14:textId="77777777" w:rsidR="00905B53" w:rsidRPr="002640F0" w:rsidRDefault="00905B53" w:rsidP="005C1A69">
            <w:pPr>
              <w:spacing w:line="360" w:lineRule="auto"/>
              <w:rPr>
                <w:color w:val="000000"/>
                <w:sz w:val="16"/>
                <w:szCs w:val="16"/>
              </w:rPr>
            </w:pPr>
            <w:r w:rsidRPr="002640F0">
              <w:rPr>
                <w:color w:val="000000"/>
                <w:sz w:val="16"/>
                <w:szCs w:val="16"/>
              </w:rPr>
              <w:t>(0.298)</w:t>
            </w:r>
          </w:p>
        </w:tc>
        <w:tc>
          <w:tcPr>
            <w:tcW w:w="992" w:type="dxa"/>
            <w:tcBorders>
              <w:top w:val="nil"/>
              <w:left w:val="nil"/>
              <w:bottom w:val="nil"/>
              <w:right w:val="nil"/>
            </w:tcBorders>
            <w:shd w:val="clear" w:color="auto" w:fill="auto"/>
            <w:noWrap/>
            <w:vAlign w:val="center"/>
            <w:hideMark/>
          </w:tcPr>
          <w:p w14:paraId="7F34A3CD" w14:textId="77777777" w:rsidR="00905B53" w:rsidRPr="002640F0" w:rsidRDefault="00905B53" w:rsidP="005C1A69">
            <w:pPr>
              <w:spacing w:line="360" w:lineRule="auto"/>
              <w:rPr>
                <w:color w:val="000000"/>
                <w:sz w:val="16"/>
                <w:szCs w:val="16"/>
              </w:rPr>
            </w:pPr>
            <w:r w:rsidRPr="002640F0">
              <w:rPr>
                <w:color w:val="000000"/>
                <w:sz w:val="16"/>
                <w:szCs w:val="16"/>
              </w:rPr>
              <w:t>(0.501)</w:t>
            </w:r>
          </w:p>
        </w:tc>
        <w:tc>
          <w:tcPr>
            <w:tcW w:w="993" w:type="dxa"/>
            <w:tcBorders>
              <w:top w:val="nil"/>
              <w:left w:val="single" w:sz="4" w:space="0" w:color="auto"/>
              <w:bottom w:val="nil"/>
              <w:right w:val="single" w:sz="4" w:space="0" w:color="auto"/>
            </w:tcBorders>
            <w:shd w:val="clear" w:color="auto" w:fill="auto"/>
            <w:noWrap/>
            <w:vAlign w:val="center"/>
            <w:hideMark/>
          </w:tcPr>
          <w:p w14:paraId="217CDF91" w14:textId="77777777" w:rsidR="00905B53" w:rsidRPr="002640F0" w:rsidRDefault="00905B53" w:rsidP="005C1A69">
            <w:pPr>
              <w:spacing w:line="360" w:lineRule="auto"/>
              <w:rPr>
                <w:color w:val="000000"/>
                <w:sz w:val="16"/>
                <w:szCs w:val="16"/>
              </w:rPr>
            </w:pPr>
            <w:r w:rsidRPr="002640F0">
              <w:rPr>
                <w:color w:val="000000"/>
                <w:sz w:val="16"/>
                <w:szCs w:val="16"/>
              </w:rPr>
              <w:t>(0.031)</w:t>
            </w:r>
          </w:p>
        </w:tc>
        <w:tc>
          <w:tcPr>
            <w:tcW w:w="992" w:type="dxa"/>
            <w:tcBorders>
              <w:top w:val="nil"/>
              <w:left w:val="nil"/>
              <w:bottom w:val="nil"/>
              <w:right w:val="nil"/>
            </w:tcBorders>
            <w:shd w:val="clear" w:color="auto" w:fill="auto"/>
            <w:noWrap/>
            <w:vAlign w:val="center"/>
            <w:hideMark/>
          </w:tcPr>
          <w:p w14:paraId="4E998D53" w14:textId="77777777" w:rsidR="00905B53" w:rsidRPr="002640F0" w:rsidRDefault="00905B53" w:rsidP="005C1A69">
            <w:pPr>
              <w:spacing w:line="360" w:lineRule="auto"/>
              <w:rPr>
                <w:color w:val="000000"/>
                <w:sz w:val="16"/>
                <w:szCs w:val="16"/>
              </w:rPr>
            </w:pPr>
            <w:r w:rsidRPr="002640F0">
              <w:rPr>
                <w:color w:val="000000"/>
                <w:sz w:val="16"/>
                <w:szCs w:val="16"/>
              </w:rPr>
              <w:t>(0.023)</w:t>
            </w:r>
          </w:p>
        </w:tc>
        <w:tc>
          <w:tcPr>
            <w:tcW w:w="992" w:type="dxa"/>
            <w:tcBorders>
              <w:top w:val="nil"/>
              <w:left w:val="single" w:sz="4" w:space="0" w:color="auto"/>
              <w:bottom w:val="nil"/>
              <w:right w:val="single" w:sz="4" w:space="0" w:color="auto"/>
            </w:tcBorders>
            <w:shd w:val="clear" w:color="auto" w:fill="auto"/>
            <w:noWrap/>
            <w:vAlign w:val="center"/>
            <w:hideMark/>
          </w:tcPr>
          <w:p w14:paraId="73CF8636" w14:textId="77777777" w:rsidR="00905B53" w:rsidRPr="002640F0" w:rsidRDefault="00905B53" w:rsidP="005C1A69">
            <w:pPr>
              <w:spacing w:line="360" w:lineRule="auto"/>
              <w:rPr>
                <w:color w:val="000000"/>
                <w:sz w:val="16"/>
                <w:szCs w:val="16"/>
              </w:rPr>
            </w:pPr>
            <w:r w:rsidRPr="002640F0">
              <w:rPr>
                <w:color w:val="000000"/>
                <w:sz w:val="16"/>
                <w:szCs w:val="16"/>
              </w:rPr>
              <w:t>(0.096)</w:t>
            </w:r>
          </w:p>
        </w:tc>
        <w:tc>
          <w:tcPr>
            <w:tcW w:w="946" w:type="dxa"/>
            <w:tcBorders>
              <w:top w:val="nil"/>
              <w:left w:val="nil"/>
              <w:bottom w:val="nil"/>
              <w:right w:val="nil"/>
            </w:tcBorders>
            <w:shd w:val="clear" w:color="auto" w:fill="auto"/>
            <w:noWrap/>
            <w:vAlign w:val="center"/>
            <w:hideMark/>
          </w:tcPr>
          <w:p w14:paraId="7B5CB662" w14:textId="77777777" w:rsidR="00905B53" w:rsidRPr="002640F0" w:rsidRDefault="00905B53" w:rsidP="005C1A69">
            <w:pPr>
              <w:spacing w:line="360" w:lineRule="auto"/>
              <w:rPr>
                <w:color w:val="000000"/>
                <w:sz w:val="16"/>
                <w:szCs w:val="16"/>
              </w:rPr>
            </w:pPr>
            <w:r w:rsidRPr="002640F0">
              <w:rPr>
                <w:color w:val="000000"/>
                <w:sz w:val="16"/>
                <w:szCs w:val="16"/>
              </w:rPr>
              <w:t>(0.164)</w:t>
            </w:r>
          </w:p>
        </w:tc>
      </w:tr>
      <w:tr w:rsidR="00905B53" w:rsidRPr="002640F0" w14:paraId="34B652FA"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24BF933A" w14:textId="77777777" w:rsidR="00905B53" w:rsidRPr="002640F0" w:rsidRDefault="00905B53" w:rsidP="005C1A69">
            <w:pPr>
              <w:spacing w:line="360" w:lineRule="auto"/>
              <w:rPr>
                <w:color w:val="000000"/>
                <w:sz w:val="16"/>
                <w:szCs w:val="16"/>
              </w:rPr>
            </w:pPr>
            <w:r w:rsidRPr="002640F0">
              <w:rPr>
                <w:color w:val="000000"/>
                <w:sz w:val="16"/>
                <w:szCs w:val="16"/>
              </w:rPr>
              <w:t>Employment change 1980-2016</w:t>
            </w:r>
          </w:p>
        </w:tc>
        <w:tc>
          <w:tcPr>
            <w:tcW w:w="993" w:type="dxa"/>
            <w:tcBorders>
              <w:top w:val="nil"/>
              <w:left w:val="nil"/>
              <w:bottom w:val="nil"/>
              <w:right w:val="single" w:sz="4" w:space="0" w:color="auto"/>
            </w:tcBorders>
            <w:shd w:val="clear" w:color="auto" w:fill="auto"/>
            <w:noWrap/>
            <w:vAlign w:val="center"/>
            <w:hideMark/>
          </w:tcPr>
          <w:p w14:paraId="647FE8B1" w14:textId="77777777" w:rsidR="00905B53" w:rsidRPr="002640F0" w:rsidRDefault="00905B53" w:rsidP="005C1A69">
            <w:pPr>
              <w:spacing w:line="360" w:lineRule="auto"/>
              <w:rPr>
                <w:color w:val="000000"/>
                <w:sz w:val="16"/>
                <w:szCs w:val="16"/>
              </w:rPr>
            </w:pPr>
            <w:r w:rsidRPr="002640F0">
              <w:rPr>
                <w:color w:val="000000"/>
                <w:sz w:val="16"/>
                <w:szCs w:val="16"/>
              </w:rPr>
              <w:t>-1.279***</w:t>
            </w:r>
          </w:p>
        </w:tc>
        <w:tc>
          <w:tcPr>
            <w:tcW w:w="992" w:type="dxa"/>
            <w:tcBorders>
              <w:top w:val="nil"/>
              <w:left w:val="nil"/>
              <w:bottom w:val="nil"/>
              <w:right w:val="nil"/>
            </w:tcBorders>
            <w:shd w:val="clear" w:color="auto" w:fill="auto"/>
            <w:noWrap/>
            <w:vAlign w:val="center"/>
            <w:hideMark/>
          </w:tcPr>
          <w:p w14:paraId="1A0EB93A"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41E4A14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7B0B7435"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0176128A" w14:textId="77777777" w:rsidR="00905B53" w:rsidRPr="002640F0" w:rsidRDefault="00905B53" w:rsidP="005C1A69">
            <w:pPr>
              <w:spacing w:line="360" w:lineRule="auto"/>
              <w:rPr>
                <w:color w:val="000000"/>
                <w:sz w:val="16"/>
                <w:szCs w:val="16"/>
              </w:rPr>
            </w:pPr>
            <w:r w:rsidRPr="002640F0">
              <w:rPr>
                <w:color w:val="000000"/>
                <w:sz w:val="16"/>
                <w:szCs w:val="16"/>
              </w:rPr>
              <w:t>-0.16</w:t>
            </w:r>
          </w:p>
        </w:tc>
        <w:tc>
          <w:tcPr>
            <w:tcW w:w="992" w:type="dxa"/>
            <w:tcBorders>
              <w:top w:val="nil"/>
              <w:left w:val="nil"/>
              <w:bottom w:val="nil"/>
              <w:right w:val="nil"/>
            </w:tcBorders>
            <w:shd w:val="clear" w:color="auto" w:fill="auto"/>
            <w:noWrap/>
            <w:vAlign w:val="center"/>
            <w:hideMark/>
          </w:tcPr>
          <w:p w14:paraId="29B1E039"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27F3A501"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490DE27B" w14:textId="77777777" w:rsidR="00905B53" w:rsidRPr="002640F0" w:rsidRDefault="00905B53" w:rsidP="005C1A69">
            <w:pPr>
              <w:spacing w:line="360" w:lineRule="auto"/>
              <w:rPr>
                <w:color w:val="000000"/>
                <w:sz w:val="16"/>
                <w:szCs w:val="16"/>
              </w:rPr>
            </w:pPr>
          </w:p>
        </w:tc>
      </w:tr>
      <w:tr w:rsidR="00905B53" w:rsidRPr="002640F0" w14:paraId="70562742"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519A0B39"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1DAD71B6" w14:textId="77777777" w:rsidR="00905B53" w:rsidRPr="002640F0" w:rsidRDefault="00905B53" w:rsidP="005C1A69">
            <w:pPr>
              <w:spacing w:line="360" w:lineRule="auto"/>
              <w:rPr>
                <w:color w:val="000000"/>
                <w:sz w:val="16"/>
                <w:szCs w:val="16"/>
              </w:rPr>
            </w:pPr>
            <w:r w:rsidRPr="002640F0">
              <w:rPr>
                <w:color w:val="000000"/>
                <w:sz w:val="16"/>
                <w:szCs w:val="16"/>
              </w:rPr>
              <w:t>(0.266)</w:t>
            </w:r>
          </w:p>
        </w:tc>
        <w:tc>
          <w:tcPr>
            <w:tcW w:w="992" w:type="dxa"/>
            <w:tcBorders>
              <w:top w:val="nil"/>
              <w:left w:val="nil"/>
              <w:bottom w:val="nil"/>
              <w:right w:val="nil"/>
            </w:tcBorders>
            <w:shd w:val="clear" w:color="auto" w:fill="auto"/>
            <w:noWrap/>
            <w:vAlign w:val="center"/>
            <w:hideMark/>
          </w:tcPr>
          <w:p w14:paraId="21F00B17"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10E63F22"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6C10C3A8"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5A2EE8BC" w14:textId="77777777" w:rsidR="00905B53" w:rsidRPr="002640F0" w:rsidRDefault="00905B53" w:rsidP="005C1A69">
            <w:pPr>
              <w:spacing w:line="360" w:lineRule="auto"/>
              <w:rPr>
                <w:color w:val="000000"/>
                <w:sz w:val="16"/>
                <w:szCs w:val="16"/>
              </w:rPr>
            </w:pPr>
            <w:r w:rsidRPr="002640F0">
              <w:rPr>
                <w:color w:val="000000"/>
                <w:sz w:val="16"/>
                <w:szCs w:val="16"/>
              </w:rPr>
              <w:t>(0.316)</w:t>
            </w:r>
          </w:p>
        </w:tc>
        <w:tc>
          <w:tcPr>
            <w:tcW w:w="992" w:type="dxa"/>
            <w:tcBorders>
              <w:top w:val="nil"/>
              <w:left w:val="nil"/>
              <w:bottom w:val="nil"/>
              <w:right w:val="nil"/>
            </w:tcBorders>
            <w:shd w:val="clear" w:color="auto" w:fill="auto"/>
            <w:noWrap/>
            <w:vAlign w:val="center"/>
            <w:hideMark/>
          </w:tcPr>
          <w:p w14:paraId="54A352EE"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18B15E1D"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6774365B" w14:textId="77777777" w:rsidR="00905B53" w:rsidRPr="002640F0" w:rsidRDefault="00905B53" w:rsidP="005C1A69">
            <w:pPr>
              <w:spacing w:line="360" w:lineRule="auto"/>
              <w:rPr>
                <w:color w:val="000000"/>
                <w:sz w:val="16"/>
                <w:szCs w:val="16"/>
              </w:rPr>
            </w:pPr>
          </w:p>
        </w:tc>
      </w:tr>
      <w:tr w:rsidR="00905B53" w:rsidRPr="002640F0" w14:paraId="6DCE392F"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342D05E4" w14:textId="77777777" w:rsidR="00905B53" w:rsidRPr="002640F0" w:rsidRDefault="00905B53" w:rsidP="005C1A69">
            <w:pPr>
              <w:spacing w:line="360" w:lineRule="auto"/>
              <w:rPr>
                <w:color w:val="000000"/>
                <w:sz w:val="16"/>
                <w:szCs w:val="16"/>
              </w:rPr>
            </w:pPr>
            <w:r w:rsidRPr="002640F0">
              <w:rPr>
                <w:color w:val="000000"/>
                <w:sz w:val="16"/>
                <w:szCs w:val="16"/>
              </w:rPr>
              <w:t>Population change 1980-2016</w:t>
            </w:r>
          </w:p>
        </w:tc>
        <w:tc>
          <w:tcPr>
            <w:tcW w:w="993" w:type="dxa"/>
            <w:tcBorders>
              <w:top w:val="nil"/>
              <w:left w:val="nil"/>
              <w:bottom w:val="nil"/>
              <w:right w:val="single" w:sz="4" w:space="0" w:color="auto"/>
            </w:tcBorders>
            <w:shd w:val="clear" w:color="auto" w:fill="auto"/>
            <w:noWrap/>
            <w:vAlign w:val="center"/>
            <w:hideMark/>
          </w:tcPr>
          <w:p w14:paraId="3E47B97F"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60A4036B" w14:textId="77777777" w:rsidR="00905B53" w:rsidRPr="002640F0" w:rsidRDefault="00905B53" w:rsidP="005C1A69">
            <w:pPr>
              <w:spacing w:line="360" w:lineRule="auto"/>
              <w:rPr>
                <w:color w:val="000000"/>
                <w:sz w:val="16"/>
                <w:szCs w:val="16"/>
              </w:rPr>
            </w:pPr>
            <w:r w:rsidRPr="002640F0">
              <w:rPr>
                <w:color w:val="000000"/>
                <w:sz w:val="16"/>
                <w:szCs w:val="16"/>
              </w:rPr>
              <w:t>-1.883</w:t>
            </w:r>
          </w:p>
        </w:tc>
        <w:tc>
          <w:tcPr>
            <w:tcW w:w="992" w:type="dxa"/>
            <w:tcBorders>
              <w:top w:val="nil"/>
              <w:left w:val="single" w:sz="4" w:space="0" w:color="auto"/>
              <w:bottom w:val="nil"/>
              <w:right w:val="single" w:sz="4" w:space="0" w:color="auto"/>
            </w:tcBorders>
            <w:shd w:val="clear" w:color="auto" w:fill="auto"/>
            <w:noWrap/>
            <w:vAlign w:val="center"/>
            <w:hideMark/>
          </w:tcPr>
          <w:p w14:paraId="0F240840"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745D33B2"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36953990"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15CE1392" w14:textId="77777777" w:rsidR="00905B53" w:rsidRPr="002640F0" w:rsidRDefault="00905B53" w:rsidP="005C1A69">
            <w:pPr>
              <w:spacing w:line="360" w:lineRule="auto"/>
              <w:rPr>
                <w:color w:val="000000"/>
                <w:sz w:val="16"/>
                <w:szCs w:val="16"/>
              </w:rPr>
            </w:pPr>
            <w:r w:rsidRPr="002640F0">
              <w:rPr>
                <w:color w:val="000000"/>
                <w:sz w:val="16"/>
                <w:szCs w:val="16"/>
              </w:rPr>
              <w:t>-1.531***</w:t>
            </w:r>
          </w:p>
        </w:tc>
        <w:tc>
          <w:tcPr>
            <w:tcW w:w="992" w:type="dxa"/>
            <w:tcBorders>
              <w:top w:val="nil"/>
              <w:left w:val="single" w:sz="4" w:space="0" w:color="auto"/>
              <w:bottom w:val="nil"/>
              <w:right w:val="single" w:sz="4" w:space="0" w:color="auto"/>
            </w:tcBorders>
            <w:shd w:val="clear" w:color="auto" w:fill="auto"/>
            <w:noWrap/>
            <w:vAlign w:val="center"/>
            <w:hideMark/>
          </w:tcPr>
          <w:p w14:paraId="1DD17BBE"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0884E83E" w14:textId="77777777" w:rsidR="00905B53" w:rsidRPr="002640F0" w:rsidRDefault="00905B53" w:rsidP="005C1A69">
            <w:pPr>
              <w:spacing w:line="360" w:lineRule="auto"/>
              <w:rPr>
                <w:color w:val="000000"/>
                <w:sz w:val="16"/>
                <w:szCs w:val="16"/>
              </w:rPr>
            </w:pPr>
          </w:p>
        </w:tc>
      </w:tr>
      <w:tr w:rsidR="00905B53" w:rsidRPr="002640F0" w14:paraId="2BC07296"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1B74B5CA"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676EC7A5"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1FEDE6CD" w14:textId="77777777" w:rsidR="00905B53" w:rsidRPr="002640F0" w:rsidRDefault="00905B53" w:rsidP="005C1A69">
            <w:pPr>
              <w:spacing w:line="360" w:lineRule="auto"/>
              <w:rPr>
                <w:color w:val="000000"/>
                <w:sz w:val="16"/>
                <w:szCs w:val="16"/>
              </w:rPr>
            </w:pPr>
            <w:r w:rsidRPr="002640F0">
              <w:rPr>
                <w:color w:val="000000"/>
                <w:sz w:val="16"/>
                <w:szCs w:val="16"/>
              </w:rPr>
              <w:t>(0.133)</w:t>
            </w:r>
          </w:p>
        </w:tc>
        <w:tc>
          <w:tcPr>
            <w:tcW w:w="992" w:type="dxa"/>
            <w:tcBorders>
              <w:top w:val="nil"/>
              <w:left w:val="single" w:sz="4" w:space="0" w:color="auto"/>
              <w:bottom w:val="nil"/>
              <w:right w:val="single" w:sz="4" w:space="0" w:color="auto"/>
            </w:tcBorders>
            <w:shd w:val="clear" w:color="auto" w:fill="auto"/>
            <w:noWrap/>
            <w:vAlign w:val="center"/>
            <w:hideMark/>
          </w:tcPr>
          <w:p w14:paraId="04BC027F"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3BB86235"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2B9C5B3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2863AC77" w14:textId="77777777" w:rsidR="00905B53" w:rsidRPr="002640F0" w:rsidRDefault="00905B53" w:rsidP="005C1A69">
            <w:pPr>
              <w:spacing w:line="360" w:lineRule="auto"/>
              <w:rPr>
                <w:color w:val="000000"/>
                <w:sz w:val="16"/>
                <w:szCs w:val="16"/>
              </w:rPr>
            </w:pPr>
            <w:r w:rsidRPr="002640F0">
              <w:rPr>
                <w:color w:val="000000"/>
                <w:sz w:val="16"/>
                <w:szCs w:val="16"/>
              </w:rPr>
              <w:t>(0.156)</w:t>
            </w:r>
          </w:p>
        </w:tc>
        <w:tc>
          <w:tcPr>
            <w:tcW w:w="992" w:type="dxa"/>
            <w:tcBorders>
              <w:top w:val="nil"/>
              <w:left w:val="single" w:sz="4" w:space="0" w:color="auto"/>
              <w:bottom w:val="nil"/>
              <w:right w:val="single" w:sz="4" w:space="0" w:color="auto"/>
            </w:tcBorders>
            <w:shd w:val="clear" w:color="auto" w:fill="auto"/>
            <w:noWrap/>
            <w:vAlign w:val="center"/>
            <w:hideMark/>
          </w:tcPr>
          <w:p w14:paraId="12DC0B27"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1EA49A4E" w14:textId="77777777" w:rsidR="00905B53" w:rsidRPr="002640F0" w:rsidRDefault="00905B53" w:rsidP="005C1A69">
            <w:pPr>
              <w:spacing w:line="360" w:lineRule="auto"/>
              <w:rPr>
                <w:color w:val="000000"/>
                <w:sz w:val="16"/>
                <w:szCs w:val="16"/>
              </w:rPr>
            </w:pPr>
          </w:p>
        </w:tc>
      </w:tr>
      <w:tr w:rsidR="00905B53" w:rsidRPr="002640F0" w14:paraId="50806F82"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10F8AC94" w14:textId="77777777" w:rsidR="00905B53" w:rsidRPr="002640F0" w:rsidRDefault="00905B53" w:rsidP="005C1A69">
            <w:pPr>
              <w:spacing w:line="360" w:lineRule="auto"/>
              <w:rPr>
                <w:color w:val="000000"/>
                <w:sz w:val="16"/>
                <w:szCs w:val="16"/>
              </w:rPr>
            </w:pPr>
            <w:r w:rsidRPr="002640F0">
              <w:rPr>
                <w:color w:val="000000"/>
                <w:sz w:val="16"/>
                <w:szCs w:val="16"/>
              </w:rPr>
              <w:t>Average earnings per job change 1980-2016</w:t>
            </w:r>
          </w:p>
        </w:tc>
        <w:tc>
          <w:tcPr>
            <w:tcW w:w="993" w:type="dxa"/>
            <w:tcBorders>
              <w:top w:val="nil"/>
              <w:left w:val="nil"/>
              <w:bottom w:val="nil"/>
              <w:right w:val="single" w:sz="4" w:space="0" w:color="auto"/>
            </w:tcBorders>
            <w:shd w:val="clear" w:color="auto" w:fill="auto"/>
            <w:noWrap/>
            <w:vAlign w:val="center"/>
            <w:hideMark/>
          </w:tcPr>
          <w:p w14:paraId="2F01533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60E1B686"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4E241B34" w14:textId="77777777" w:rsidR="00905B53" w:rsidRPr="002640F0" w:rsidRDefault="00905B53" w:rsidP="005C1A69">
            <w:pPr>
              <w:spacing w:line="360" w:lineRule="auto"/>
              <w:rPr>
                <w:color w:val="000000"/>
                <w:sz w:val="16"/>
                <w:szCs w:val="16"/>
              </w:rPr>
            </w:pPr>
            <w:r w:rsidRPr="002640F0">
              <w:rPr>
                <w:color w:val="000000"/>
                <w:sz w:val="16"/>
                <w:szCs w:val="16"/>
              </w:rPr>
              <w:t>0.313</w:t>
            </w:r>
          </w:p>
        </w:tc>
        <w:tc>
          <w:tcPr>
            <w:tcW w:w="992" w:type="dxa"/>
            <w:tcBorders>
              <w:top w:val="nil"/>
              <w:left w:val="nil"/>
              <w:bottom w:val="nil"/>
              <w:right w:val="nil"/>
            </w:tcBorders>
            <w:shd w:val="clear" w:color="auto" w:fill="auto"/>
            <w:noWrap/>
            <w:vAlign w:val="center"/>
            <w:hideMark/>
          </w:tcPr>
          <w:p w14:paraId="5A3482A4"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2B84A4DF"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1AB5C9F1"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4B10EE9A" w14:textId="77777777" w:rsidR="00905B53" w:rsidRPr="002640F0" w:rsidRDefault="00905B53" w:rsidP="005C1A69">
            <w:pPr>
              <w:spacing w:line="360" w:lineRule="auto"/>
              <w:rPr>
                <w:color w:val="000000"/>
                <w:sz w:val="16"/>
                <w:szCs w:val="16"/>
              </w:rPr>
            </w:pPr>
            <w:r w:rsidRPr="002640F0">
              <w:rPr>
                <w:color w:val="000000"/>
                <w:sz w:val="16"/>
                <w:szCs w:val="16"/>
              </w:rPr>
              <w:t>0.292</w:t>
            </w:r>
          </w:p>
        </w:tc>
        <w:tc>
          <w:tcPr>
            <w:tcW w:w="946" w:type="dxa"/>
            <w:tcBorders>
              <w:top w:val="nil"/>
              <w:left w:val="nil"/>
              <w:bottom w:val="nil"/>
              <w:right w:val="nil"/>
            </w:tcBorders>
            <w:shd w:val="clear" w:color="auto" w:fill="auto"/>
            <w:noWrap/>
            <w:vAlign w:val="center"/>
            <w:hideMark/>
          </w:tcPr>
          <w:p w14:paraId="639E71CB" w14:textId="77777777" w:rsidR="00905B53" w:rsidRPr="002640F0" w:rsidRDefault="00905B53" w:rsidP="005C1A69">
            <w:pPr>
              <w:spacing w:line="360" w:lineRule="auto"/>
              <w:rPr>
                <w:color w:val="000000"/>
                <w:sz w:val="16"/>
                <w:szCs w:val="16"/>
              </w:rPr>
            </w:pPr>
          </w:p>
        </w:tc>
      </w:tr>
      <w:tr w:rsidR="00905B53" w:rsidRPr="002640F0" w14:paraId="4C96BD3D"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6A42A43E"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19A3CC72"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3BE6F6CC"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2696D198" w14:textId="77777777" w:rsidR="00905B53" w:rsidRPr="002640F0" w:rsidRDefault="00905B53" w:rsidP="005C1A69">
            <w:pPr>
              <w:spacing w:line="360" w:lineRule="auto"/>
              <w:rPr>
                <w:color w:val="000000"/>
                <w:sz w:val="16"/>
                <w:szCs w:val="16"/>
              </w:rPr>
            </w:pPr>
            <w:r w:rsidRPr="002640F0">
              <w:rPr>
                <w:color w:val="000000"/>
                <w:sz w:val="16"/>
                <w:szCs w:val="16"/>
              </w:rPr>
              <w:t>(0.203)</w:t>
            </w:r>
          </w:p>
        </w:tc>
        <w:tc>
          <w:tcPr>
            <w:tcW w:w="992" w:type="dxa"/>
            <w:tcBorders>
              <w:top w:val="nil"/>
              <w:left w:val="nil"/>
              <w:bottom w:val="nil"/>
              <w:right w:val="nil"/>
            </w:tcBorders>
            <w:shd w:val="clear" w:color="auto" w:fill="auto"/>
            <w:noWrap/>
            <w:vAlign w:val="center"/>
            <w:hideMark/>
          </w:tcPr>
          <w:p w14:paraId="02F373C3"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50ACB48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0C95FA09"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70A5D9B9" w14:textId="77777777" w:rsidR="00905B53" w:rsidRPr="002640F0" w:rsidRDefault="00905B53" w:rsidP="005C1A69">
            <w:pPr>
              <w:spacing w:line="360" w:lineRule="auto"/>
              <w:rPr>
                <w:color w:val="000000"/>
                <w:sz w:val="16"/>
                <w:szCs w:val="16"/>
              </w:rPr>
            </w:pPr>
            <w:r w:rsidRPr="002640F0">
              <w:rPr>
                <w:color w:val="000000"/>
                <w:sz w:val="16"/>
                <w:szCs w:val="16"/>
              </w:rPr>
              <w:t>(0.213)</w:t>
            </w:r>
          </w:p>
        </w:tc>
        <w:tc>
          <w:tcPr>
            <w:tcW w:w="946" w:type="dxa"/>
            <w:tcBorders>
              <w:top w:val="nil"/>
              <w:left w:val="nil"/>
              <w:bottom w:val="nil"/>
              <w:right w:val="nil"/>
            </w:tcBorders>
            <w:shd w:val="clear" w:color="auto" w:fill="auto"/>
            <w:noWrap/>
            <w:vAlign w:val="center"/>
            <w:hideMark/>
          </w:tcPr>
          <w:p w14:paraId="259E7FBA" w14:textId="77777777" w:rsidR="00905B53" w:rsidRPr="002640F0" w:rsidRDefault="00905B53" w:rsidP="005C1A69">
            <w:pPr>
              <w:spacing w:line="360" w:lineRule="auto"/>
              <w:rPr>
                <w:color w:val="000000"/>
                <w:sz w:val="16"/>
                <w:szCs w:val="16"/>
              </w:rPr>
            </w:pPr>
          </w:p>
        </w:tc>
      </w:tr>
      <w:tr w:rsidR="00905B53" w:rsidRPr="002640F0" w14:paraId="7C08FD40"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4DE6AF9E" w14:textId="77777777" w:rsidR="00905B53" w:rsidRPr="002640F0" w:rsidRDefault="00905B53" w:rsidP="005C1A69">
            <w:pPr>
              <w:spacing w:line="360" w:lineRule="auto"/>
              <w:rPr>
                <w:color w:val="000000"/>
                <w:sz w:val="16"/>
                <w:szCs w:val="16"/>
              </w:rPr>
            </w:pPr>
            <w:r w:rsidRPr="002640F0">
              <w:rPr>
                <w:color w:val="000000"/>
                <w:sz w:val="16"/>
                <w:szCs w:val="16"/>
              </w:rPr>
              <w:t>Average wages and salaries change 1980 2017</w:t>
            </w:r>
          </w:p>
        </w:tc>
        <w:tc>
          <w:tcPr>
            <w:tcW w:w="993" w:type="dxa"/>
            <w:tcBorders>
              <w:top w:val="nil"/>
              <w:left w:val="nil"/>
              <w:bottom w:val="nil"/>
              <w:right w:val="single" w:sz="4" w:space="0" w:color="auto"/>
            </w:tcBorders>
            <w:shd w:val="clear" w:color="auto" w:fill="auto"/>
            <w:noWrap/>
            <w:vAlign w:val="center"/>
            <w:hideMark/>
          </w:tcPr>
          <w:p w14:paraId="25EC0DCD"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6BDA3D4C"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2E6E85EB"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61146535" w14:textId="77777777" w:rsidR="00905B53" w:rsidRPr="002640F0" w:rsidRDefault="00905B53" w:rsidP="005C1A69">
            <w:pPr>
              <w:spacing w:line="360" w:lineRule="auto"/>
              <w:rPr>
                <w:color w:val="000000"/>
                <w:sz w:val="16"/>
                <w:szCs w:val="16"/>
              </w:rPr>
            </w:pPr>
            <w:r w:rsidRPr="002640F0">
              <w:rPr>
                <w:color w:val="000000"/>
                <w:sz w:val="16"/>
                <w:szCs w:val="16"/>
              </w:rPr>
              <w:t>-0.643*</w:t>
            </w:r>
          </w:p>
        </w:tc>
        <w:tc>
          <w:tcPr>
            <w:tcW w:w="993" w:type="dxa"/>
            <w:tcBorders>
              <w:top w:val="nil"/>
              <w:left w:val="single" w:sz="4" w:space="0" w:color="auto"/>
              <w:bottom w:val="nil"/>
              <w:right w:val="single" w:sz="4" w:space="0" w:color="auto"/>
            </w:tcBorders>
            <w:shd w:val="clear" w:color="auto" w:fill="auto"/>
            <w:noWrap/>
            <w:vAlign w:val="center"/>
            <w:hideMark/>
          </w:tcPr>
          <w:p w14:paraId="667B7E1D"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2AA212E7"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26BBDEC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105DDD8C" w14:textId="77777777" w:rsidR="00905B53" w:rsidRPr="002640F0" w:rsidRDefault="00905B53" w:rsidP="005C1A69">
            <w:pPr>
              <w:spacing w:line="360" w:lineRule="auto"/>
              <w:rPr>
                <w:color w:val="000000"/>
                <w:sz w:val="16"/>
                <w:szCs w:val="16"/>
              </w:rPr>
            </w:pPr>
            <w:r w:rsidRPr="002640F0">
              <w:rPr>
                <w:color w:val="000000"/>
                <w:sz w:val="16"/>
                <w:szCs w:val="16"/>
              </w:rPr>
              <w:t>-0.293</w:t>
            </w:r>
          </w:p>
        </w:tc>
      </w:tr>
      <w:tr w:rsidR="00905B53" w:rsidRPr="002640F0" w14:paraId="4EDD65C0"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7FE885B2"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165DEAD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2C06E03F"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1ED595D3"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02E17754" w14:textId="77777777" w:rsidR="00905B53" w:rsidRPr="002640F0" w:rsidRDefault="00905B53" w:rsidP="005C1A69">
            <w:pPr>
              <w:spacing w:line="360" w:lineRule="auto"/>
              <w:rPr>
                <w:color w:val="000000"/>
                <w:sz w:val="16"/>
                <w:szCs w:val="16"/>
              </w:rPr>
            </w:pPr>
            <w:r w:rsidRPr="002640F0">
              <w:rPr>
                <w:color w:val="000000"/>
                <w:sz w:val="16"/>
                <w:szCs w:val="16"/>
              </w:rPr>
              <w:t>(0.307)</w:t>
            </w:r>
          </w:p>
        </w:tc>
        <w:tc>
          <w:tcPr>
            <w:tcW w:w="993" w:type="dxa"/>
            <w:tcBorders>
              <w:top w:val="nil"/>
              <w:left w:val="single" w:sz="4" w:space="0" w:color="auto"/>
              <w:bottom w:val="nil"/>
              <w:right w:val="single" w:sz="4" w:space="0" w:color="auto"/>
            </w:tcBorders>
            <w:shd w:val="clear" w:color="auto" w:fill="auto"/>
            <w:noWrap/>
            <w:vAlign w:val="center"/>
            <w:hideMark/>
          </w:tcPr>
          <w:p w14:paraId="1EAB836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34DD78AA"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2F6AE59B"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32F7289A" w14:textId="77777777" w:rsidR="00905B53" w:rsidRPr="002640F0" w:rsidRDefault="00905B53" w:rsidP="005C1A69">
            <w:pPr>
              <w:spacing w:line="360" w:lineRule="auto"/>
              <w:rPr>
                <w:color w:val="000000"/>
                <w:sz w:val="16"/>
                <w:szCs w:val="16"/>
              </w:rPr>
            </w:pPr>
            <w:r w:rsidRPr="002640F0">
              <w:rPr>
                <w:color w:val="000000"/>
                <w:sz w:val="16"/>
                <w:szCs w:val="16"/>
              </w:rPr>
              <w:t>(0.366)</w:t>
            </w:r>
          </w:p>
        </w:tc>
      </w:tr>
      <w:tr w:rsidR="00905B53" w:rsidRPr="002640F0" w14:paraId="45B4DDD6"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1E954D5F" w14:textId="77777777" w:rsidR="00905B53" w:rsidRPr="002640F0" w:rsidRDefault="00905B53" w:rsidP="005C1A69">
            <w:pPr>
              <w:spacing w:line="360" w:lineRule="auto"/>
              <w:rPr>
                <w:color w:val="000000"/>
                <w:sz w:val="16"/>
                <w:szCs w:val="16"/>
              </w:rPr>
            </w:pPr>
            <w:r w:rsidRPr="002640F0">
              <w:rPr>
                <w:color w:val="000000"/>
                <w:sz w:val="16"/>
                <w:szCs w:val="16"/>
              </w:rPr>
              <w:t>Interactions</w:t>
            </w:r>
          </w:p>
        </w:tc>
        <w:tc>
          <w:tcPr>
            <w:tcW w:w="993" w:type="dxa"/>
            <w:tcBorders>
              <w:top w:val="nil"/>
              <w:left w:val="nil"/>
              <w:bottom w:val="nil"/>
              <w:right w:val="single" w:sz="4" w:space="0" w:color="auto"/>
            </w:tcBorders>
            <w:shd w:val="clear" w:color="auto" w:fill="auto"/>
            <w:noWrap/>
            <w:vAlign w:val="center"/>
            <w:hideMark/>
          </w:tcPr>
          <w:p w14:paraId="60C5E81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23658523"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08B14DD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1503AE1C"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493B37D2"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7FD95059"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4EEC5719"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5BD64228" w14:textId="77777777" w:rsidR="00905B53" w:rsidRPr="002640F0" w:rsidRDefault="00905B53" w:rsidP="005C1A69">
            <w:pPr>
              <w:spacing w:line="360" w:lineRule="auto"/>
              <w:rPr>
                <w:color w:val="000000"/>
                <w:sz w:val="16"/>
                <w:szCs w:val="16"/>
              </w:rPr>
            </w:pPr>
          </w:p>
        </w:tc>
      </w:tr>
      <w:tr w:rsidR="00905B53" w:rsidRPr="002640F0" w14:paraId="44DC5CA2"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46AF2466" w14:textId="77777777" w:rsidR="00905B53" w:rsidRPr="002640F0" w:rsidRDefault="00905B53" w:rsidP="005C1A69">
            <w:pPr>
              <w:spacing w:line="360" w:lineRule="auto"/>
              <w:rPr>
                <w:color w:val="000000"/>
                <w:sz w:val="16"/>
                <w:szCs w:val="16"/>
              </w:rPr>
            </w:pPr>
            <w:r w:rsidRPr="002640F0">
              <w:rPr>
                <w:color w:val="000000"/>
                <w:sz w:val="16"/>
                <w:szCs w:val="16"/>
              </w:rPr>
              <w:t>SC*Employment change</w:t>
            </w:r>
          </w:p>
        </w:tc>
        <w:tc>
          <w:tcPr>
            <w:tcW w:w="993" w:type="dxa"/>
            <w:tcBorders>
              <w:top w:val="nil"/>
              <w:left w:val="nil"/>
              <w:bottom w:val="nil"/>
              <w:right w:val="single" w:sz="4" w:space="0" w:color="auto"/>
            </w:tcBorders>
            <w:shd w:val="clear" w:color="auto" w:fill="auto"/>
            <w:noWrap/>
            <w:vAlign w:val="center"/>
            <w:hideMark/>
          </w:tcPr>
          <w:p w14:paraId="481425BC" w14:textId="77777777" w:rsidR="00905B53" w:rsidRPr="002640F0" w:rsidRDefault="00905B53" w:rsidP="005C1A69">
            <w:pPr>
              <w:spacing w:line="360" w:lineRule="auto"/>
              <w:rPr>
                <w:color w:val="000000"/>
                <w:sz w:val="16"/>
                <w:szCs w:val="16"/>
              </w:rPr>
            </w:pPr>
            <w:r w:rsidRPr="002640F0">
              <w:rPr>
                <w:color w:val="000000"/>
                <w:sz w:val="16"/>
                <w:szCs w:val="16"/>
              </w:rPr>
              <w:t>22.099†</w:t>
            </w:r>
          </w:p>
        </w:tc>
        <w:tc>
          <w:tcPr>
            <w:tcW w:w="992" w:type="dxa"/>
            <w:tcBorders>
              <w:top w:val="nil"/>
              <w:left w:val="nil"/>
              <w:bottom w:val="nil"/>
              <w:right w:val="nil"/>
            </w:tcBorders>
            <w:shd w:val="clear" w:color="auto" w:fill="auto"/>
            <w:noWrap/>
            <w:vAlign w:val="center"/>
            <w:hideMark/>
          </w:tcPr>
          <w:p w14:paraId="47F87E7B"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2318FEB7"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10F077A4"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742A9B27" w14:textId="77777777" w:rsidR="00905B53" w:rsidRPr="002640F0" w:rsidRDefault="00905B53" w:rsidP="005C1A69">
            <w:pPr>
              <w:spacing w:line="360" w:lineRule="auto"/>
              <w:rPr>
                <w:color w:val="000000"/>
                <w:sz w:val="16"/>
                <w:szCs w:val="16"/>
              </w:rPr>
            </w:pPr>
            <w:r w:rsidRPr="002640F0">
              <w:rPr>
                <w:color w:val="000000"/>
                <w:sz w:val="16"/>
                <w:szCs w:val="16"/>
              </w:rPr>
              <w:t>-8.865*</w:t>
            </w:r>
          </w:p>
        </w:tc>
        <w:tc>
          <w:tcPr>
            <w:tcW w:w="992" w:type="dxa"/>
            <w:tcBorders>
              <w:top w:val="nil"/>
              <w:left w:val="nil"/>
              <w:bottom w:val="nil"/>
              <w:right w:val="nil"/>
            </w:tcBorders>
            <w:shd w:val="clear" w:color="auto" w:fill="auto"/>
            <w:noWrap/>
            <w:vAlign w:val="center"/>
            <w:hideMark/>
          </w:tcPr>
          <w:p w14:paraId="218F1970"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09CF9151"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7B0689AB" w14:textId="77777777" w:rsidR="00905B53" w:rsidRPr="002640F0" w:rsidRDefault="00905B53" w:rsidP="005C1A69">
            <w:pPr>
              <w:spacing w:line="360" w:lineRule="auto"/>
              <w:rPr>
                <w:color w:val="000000"/>
                <w:sz w:val="16"/>
                <w:szCs w:val="16"/>
              </w:rPr>
            </w:pPr>
          </w:p>
        </w:tc>
      </w:tr>
      <w:tr w:rsidR="00905B53" w:rsidRPr="002640F0" w14:paraId="2E161AA5"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54DA81E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5DB64698" w14:textId="77777777" w:rsidR="00905B53" w:rsidRPr="002640F0" w:rsidRDefault="00905B53" w:rsidP="005C1A69">
            <w:pPr>
              <w:spacing w:line="360" w:lineRule="auto"/>
              <w:rPr>
                <w:color w:val="000000"/>
                <w:sz w:val="16"/>
                <w:szCs w:val="16"/>
              </w:rPr>
            </w:pPr>
            <w:r w:rsidRPr="002640F0">
              <w:rPr>
                <w:color w:val="000000"/>
                <w:sz w:val="16"/>
                <w:szCs w:val="16"/>
              </w:rPr>
              <w:t>(11.946)</w:t>
            </w:r>
          </w:p>
        </w:tc>
        <w:tc>
          <w:tcPr>
            <w:tcW w:w="992" w:type="dxa"/>
            <w:tcBorders>
              <w:top w:val="nil"/>
              <w:left w:val="nil"/>
              <w:bottom w:val="nil"/>
              <w:right w:val="nil"/>
            </w:tcBorders>
            <w:shd w:val="clear" w:color="auto" w:fill="auto"/>
            <w:noWrap/>
            <w:vAlign w:val="center"/>
            <w:hideMark/>
          </w:tcPr>
          <w:p w14:paraId="34BF2098"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235225D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21833D12"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42CA8E57" w14:textId="77777777" w:rsidR="00905B53" w:rsidRPr="002640F0" w:rsidRDefault="00905B53" w:rsidP="005C1A69">
            <w:pPr>
              <w:spacing w:line="360" w:lineRule="auto"/>
              <w:rPr>
                <w:color w:val="000000"/>
                <w:sz w:val="16"/>
                <w:szCs w:val="16"/>
              </w:rPr>
            </w:pPr>
            <w:r w:rsidRPr="002640F0">
              <w:rPr>
                <w:color w:val="000000"/>
                <w:sz w:val="16"/>
                <w:szCs w:val="16"/>
              </w:rPr>
              <w:t>(3.863)</w:t>
            </w:r>
          </w:p>
        </w:tc>
        <w:tc>
          <w:tcPr>
            <w:tcW w:w="992" w:type="dxa"/>
            <w:tcBorders>
              <w:top w:val="nil"/>
              <w:left w:val="nil"/>
              <w:bottom w:val="nil"/>
              <w:right w:val="nil"/>
            </w:tcBorders>
            <w:shd w:val="clear" w:color="auto" w:fill="auto"/>
            <w:noWrap/>
            <w:vAlign w:val="center"/>
            <w:hideMark/>
          </w:tcPr>
          <w:p w14:paraId="6FC37F49"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39F71200"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567A54DA" w14:textId="77777777" w:rsidR="00905B53" w:rsidRPr="002640F0" w:rsidRDefault="00905B53" w:rsidP="005C1A69">
            <w:pPr>
              <w:spacing w:line="360" w:lineRule="auto"/>
              <w:rPr>
                <w:color w:val="000000"/>
                <w:sz w:val="16"/>
                <w:szCs w:val="16"/>
              </w:rPr>
            </w:pPr>
          </w:p>
        </w:tc>
      </w:tr>
      <w:tr w:rsidR="00905B53" w:rsidRPr="002640F0" w14:paraId="71CFFF1F"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2108F18D" w14:textId="77777777" w:rsidR="00905B53" w:rsidRPr="002640F0" w:rsidRDefault="00905B53" w:rsidP="005C1A69">
            <w:pPr>
              <w:spacing w:line="360" w:lineRule="auto"/>
              <w:rPr>
                <w:color w:val="000000"/>
                <w:sz w:val="16"/>
                <w:szCs w:val="16"/>
              </w:rPr>
            </w:pPr>
            <w:r w:rsidRPr="002640F0">
              <w:rPr>
                <w:color w:val="000000"/>
                <w:sz w:val="16"/>
                <w:szCs w:val="16"/>
              </w:rPr>
              <w:t>SC*Population change</w:t>
            </w:r>
          </w:p>
        </w:tc>
        <w:tc>
          <w:tcPr>
            <w:tcW w:w="993" w:type="dxa"/>
            <w:tcBorders>
              <w:top w:val="nil"/>
              <w:left w:val="nil"/>
              <w:bottom w:val="nil"/>
              <w:right w:val="single" w:sz="4" w:space="0" w:color="auto"/>
            </w:tcBorders>
            <w:shd w:val="clear" w:color="auto" w:fill="auto"/>
            <w:noWrap/>
            <w:vAlign w:val="center"/>
            <w:hideMark/>
          </w:tcPr>
          <w:p w14:paraId="6F277E3E"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5923106D" w14:textId="77777777" w:rsidR="00905B53" w:rsidRPr="002640F0" w:rsidRDefault="00905B53" w:rsidP="005C1A69">
            <w:pPr>
              <w:spacing w:line="360" w:lineRule="auto"/>
              <w:rPr>
                <w:color w:val="000000"/>
                <w:sz w:val="16"/>
                <w:szCs w:val="16"/>
              </w:rPr>
            </w:pPr>
            <w:r w:rsidRPr="002640F0">
              <w:rPr>
                <w:color w:val="000000"/>
                <w:sz w:val="16"/>
                <w:szCs w:val="16"/>
              </w:rPr>
              <w:t>20.817***</w:t>
            </w:r>
          </w:p>
        </w:tc>
        <w:tc>
          <w:tcPr>
            <w:tcW w:w="992" w:type="dxa"/>
            <w:tcBorders>
              <w:top w:val="nil"/>
              <w:left w:val="single" w:sz="4" w:space="0" w:color="auto"/>
              <w:bottom w:val="nil"/>
              <w:right w:val="single" w:sz="4" w:space="0" w:color="auto"/>
            </w:tcBorders>
            <w:shd w:val="clear" w:color="auto" w:fill="auto"/>
            <w:noWrap/>
            <w:vAlign w:val="center"/>
            <w:hideMark/>
          </w:tcPr>
          <w:p w14:paraId="313A01D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19653939"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5B510850"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4EB8BF47" w14:textId="77777777" w:rsidR="00905B53" w:rsidRPr="002640F0" w:rsidRDefault="00905B53" w:rsidP="005C1A69">
            <w:pPr>
              <w:spacing w:line="360" w:lineRule="auto"/>
              <w:rPr>
                <w:color w:val="000000"/>
                <w:sz w:val="16"/>
                <w:szCs w:val="16"/>
              </w:rPr>
            </w:pPr>
            <w:r w:rsidRPr="002640F0">
              <w:rPr>
                <w:color w:val="000000"/>
                <w:sz w:val="16"/>
                <w:szCs w:val="16"/>
              </w:rPr>
              <w:t>0.651</w:t>
            </w:r>
          </w:p>
        </w:tc>
        <w:tc>
          <w:tcPr>
            <w:tcW w:w="992" w:type="dxa"/>
            <w:tcBorders>
              <w:top w:val="nil"/>
              <w:left w:val="single" w:sz="4" w:space="0" w:color="auto"/>
              <w:bottom w:val="nil"/>
              <w:right w:val="single" w:sz="4" w:space="0" w:color="auto"/>
            </w:tcBorders>
            <w:shd w:val="clear" w:color="auto" w:fill="auto"/>
            <w:noWrap/>
            <w:vAlign w:val="center"/>
            <w:hideMark/>
          </w:tcPr>
          <w:p w14:paraId="208ED4F2"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228C0CB3" w14:textId="77777777" w:rsidR="00905B53" w:rsidRPr="002640F0" w:rsidRDefault="00905B53" w:rsidP="005C1A69">
            <w:pPr>
              <w:spacing w:line="360" w:lineRule="auto"/>
              <w:rPr>
                <w:color w:val="000000"/>
                <w:sz w:val="16"/>
                <w:szCs w:val="16"/>
              </w:rPr>
            </w:pPr>
          </w:p>
        </w:tc>
      </w:tr>
      <w:tr w:rsidR="00905B53" w:rsidRPr="002640F0" w14:paraId="111E7519"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537B4F22"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3C97A365"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20641D94" w14:textId="77777777" w:rsidR="00905B53" w:rsidRPr="002640F0" w:rsidRDefault="00905B53" w:rsidP="005C1A69">
            <w:pPr>
              <w:spacing w:line="360" w:lineRule="auto"/>
              <w:rPr>
                <w:color w:val="000000"/>
                <w:sz w:val="16"/>
                <w:szCs w:val="16"/>
              </w:rPr>
            </w:pPr>
            <w:r w:rsidRPr="002640F0">
              <w:rPr>
                <w:color w:val="000000"/>
                <w:sz w:val="16"/>
                <w:szCs w:val="16"/>
              </w:rPr>
              <w:t>(6.106)</w:t>
            </w:r>
          </w:p>
        </w:tc>
        <w:tc>
          <w:tcPr>
            <w:tcW w:w="992" w:type="dxa"/>
            <w:tcBorders>
              <w:top w:val="nil"/>
              <w:left w:val="single" w:sz="4" w:space="0" w:color="auto"/>
              <w:bottom w:val="nil"/>
              <w:right w:val="single" w:sz="4" w:space="0" w:color="auto"/>
            </w:tcBorders>
            <w:shd w:val="clear" w:color="auto" w:fill="auto"/>
            <w:noWrap/>
            <w:vAlign w:val="center"/>
            <w:hideMark/>
          </w:tcPr>
          <w:p w14:paraId="3BCF7FF9"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226D38B1"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5324B1D8"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41C7999D" w14:textId="77777777" w:rsidR="00905B53" w:rsidRPr="002640F0" w:rsidRDefault="00905B53" w:rsidP="005C1A69">
            <w:pPr>
              <w:spacing w:line="360" w:lineRule="auto"/>
              <w:rPr>
                <w:color w:val="000000"/>
                <w:sz w:val="16"/>
                <w:szCs w:val="16"/>
              </w:rPr>
            </w:pPr>
            <w:r w:rsidRPr="002640F0">
              <w:rPr>
                <w:color w:val="000000"/>
                <w:sz w:val="16"/>
                <w:szCs w:val="16"/>
              </w:rPr>
              <w:t>(1.895)</w:t>
            </w:r>
          </w:p>
        </w:tc>
        <w:tc>
          <w:tcPr>
            <w:tcW w:w="992" w:type="dxa"/>
            <w:tcBorders>
              <w:top w:val="nil"/>
              <w:left w:val="single" w:sz="4" w:space="0" w:color="auto"/>
              <w:bottom w:val="nil"/>
              <w:right w:val="single" w:sz="4" w:space="0" w:color="auto"/>
            </w:tcBorders>
            <w:shd w:val="clear" w:color="auto" w:fill="auto"/>
            <w:noWrap/>
            <w:vAlign w:val="center"/>
            <w:hideMark/>
          </w:tcPr>
          <w:p w14:paraId="215CF653"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0662A346" w14:textId="77777777" w:rsidR="00905B53" w:rsidRPr="002640F0" w:rsidRDefault="00905B53" w:rsidP="005C1A69">
            <w:pPr>
              <w:spacing w:line="360" w:lineRule="auto"/>
              <w:rPr>
                <w:color w:val="000000"/>
                <w:sz w:val="16"/>
                <w:szCs w:val="16"/>
              </w:rPr>
            </w:pPr>
          </w:p>
        </w:tc>
      </w:tr>
      <w:tr w:rsidR="00905B53" w:rsidRPr="002640F0" w14:paraId="3BCA5213"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587EEA31" w14:textId="77777777" w:rsidR="00905B53" w:rsidRPr="002640F0" w:rsidRDefault="00905B53" w:rsidP="005C1A69">
            <w:pPr>
              <w:spacing w:line="360" w:lineRule="auto"/>
              <w:rPr>
                <w:color w:val="000000"/>
                <w:sz w:val="16"/>
                <w:szCs w:val="16"/>
              </w:rPr>
            </w:pPr>
            <w:r w:rsidRPr="002640F0">
              <w:rPr>
                <w:color w:val="000000"/>
                <w:sz w:val="16"/>
                <w:szCs w:val="16"/>
              </w:rPr>
              <w:t>SC*Earnings change</w:t>
            </w:r>
          </w:p>
        </w:tc>
        <w:tc>
          <w:tcPr>
            <w:tcW w:w="993" w:type="dxa"/>
            <w:tcBorders>
              <w:top w:val="nil"/>
              <w:left w:val="nil"/>
              <w:bottom w:val="nil"/>
              <w:right w:val="single" w:sz="4" w:space="0" w:color="auto"/>
            </w:tcBorders>
            <w:shd w:val="clear" w:color="auto" w:fill="auto"/>
            <w:noWrap/>
            <w:vAlign w:val="center"/>
            <w:hideMark/>
          </w:tcPr>
          <w:p w14:paraId="17EB36CA"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35A1A6D2"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15898C0D" w14:textId="77777777" w:rsidR="00905B53" w:rsidRPr="002640F0" w:rsidRDefault="00905B53" w:rsidP="005C1A69">
            <w:pPr>
              <w:spacing w:line="360" w:lineRule="auto"/>
              <w:rPr>
                <w:color w:val="000000"/>
                <w:sz w:val="16"/>
                <w:szCs w:val="16"/>
              </w:rPr>
            </w:pPr>
            <w:r w:rsidRPr="002640F0">
              <w:rPr>
                <w:color w:val="000000"/>
                <w:sz w:val="16"/>
                <w:szCs w:val="16"/>
              </w:rPr>
              <w:t>-7.967</w:t>
            </w:r>
          </w:p>
        </w:tc>
        <w:tc>
          <w:tcPr>
            <w:tcW w:w="992" w:type="dxa"/>
            <w:tcBorders>
              <w:top w:val="nil"/>
              <w:left w:val="nil"/>
              <w:bottom w:val="nil"/>
              <w:right w:val="nil"/>
            </w:tcBorders>
            <w:shd w:val="clear" w:color="auto" w:fill="auto"/>
            <w:noWrap/>
            <w:vAlign w:val="center"/>
            <w:hideMark/>
          </w:tcPr>
          <w:p w14:paraId="58CE8651"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0603C917"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5A462DE7"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515BD9BF" w14:textId="77777777" w:rsidR="00905B53" w:rsidRPr="002640F0" w:rsidRDefault="00905B53" w:rsidP="005C1A69">
            <w:pPr>
              <w:spacing w:line="360" w:lineRule="auto"/>
              <w:rPr>
                <w:color w:val="000000"/>
                <w:sz w:val="16"/>
                <w:szCs w:val="16"/>
              </w:rPr>
            </w:pPr>
            <w:r w:rsidRPr="002640F0">
              <w:rPr>
                <w:color w:val="000000"/>
                <w:sz w:val="16"/>
                <w:szCs w:val="16"/>
              </w:rPr>
              <w:t>-2.053</w:t>
            </w:r>
          </w:p>
        </w:tc>
        <w:tc>
          <w:tcPr>
            <w:tcW w:w="946" w:type="dxa"/>
            <w:tcBorders>
              <w:top w:val="nil"/>
              <w:left w:val="nil"/>
              <w:bottom w:val="nil"/>
              <w:right w:val="nil"/>
            </w:tcBorders>
            <w:shd w:val="clear" w:color="auto" w:fill="auto"/>
            <w:noWrap/>
            <w:vAlign w:val="center"/>
            <w:hideMark/>
          </w:tcPr>
          <w:p w14:paraId="4BBD64A1" w14:textId="77777777" w:rsidR="00905B53" w:rsidRPr="002640F0" w:rsidRDefault="00905B53" w:rsidP="005C1A69">
            <w:pPr>
              <w:spacing w:line="360" w:lineRule="auto"/>
              <w:rPr>
                <w:color w:val="000000"/>
                <w:sz w:val="16"/>
                <w:szCs w:val="16"/>
              </w:rPr>
            </w:pPr>
          </w:p>
        </w:tc>
      </w:tr>
      <w:tr w:rsidR="00905B53" w:rsidRPr="002640F0" w14:paraId="242AD9CD"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5BBB77B8"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41ECBF5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32760D61"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75EC1DB9" w14:textId="77777777" w:rsidR="00905B53" w:rsidRPr="002640F0" w:rsidRDefault="00905B53" w:rsidP="005C1A69">
            <w:pPr>
              <w:spacing w:line="360" w:lineRule="auto"/>
              <w:rPr>
                <w:color w:val="000000"/>
                <w:sz w:val="16"/>
                <w:szCs w:val="16"/>
              </w:rPr>
            </w:pPr>
            <w:r w:rsidRPr="002640F0">
              <w:rPr>
                <w:color w:val="000000"/>
                <w:sz w:val="16"/>
                <w:szCs w:val="16"/>
              </w:rPr>
              <w:t>(7.596)</w:t>
            </w:r>
          </w:p>
        </w:tc>
        <w:tc>
          <w:tcPr>
            <w:tcW w:w="992" w:type="dxa"/>
            <w:tcBorders>
              <w:top w:val="nil"/>
              <w:left w:val="nil"/>
              <w:bottom w:val="nil"/>
              <w:right w:val="nil"/>
            </w:tcBorders>
            <w:shd w:val="clear" w:color="auto" w:fill="auto"/>
            <w:noWrap/>
            <w:vAlign w:val="center"/>
            <w:hideMark/>
          </w:tcPr>
          <w:p w14:paraId="7E3D3A17"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0DEA762D"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76C44C86"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63B8A903" w14:textId="77777777" w:rsidR="00905B53" w:rsidRPr="002640F0" w:rsidRDefault="00905B53" w:rsidP="005C1A69">
            <w:pPr>
              <w:spacing w:line="360" w:lineRule="auto"/>
              <w:rPr>
                <w:color w:val="000000"/>
                <w:sz w:val="16"/>
                <w:szCs w:val="16"/>
              </w:rPr>
            </w:pPr>
            <w:r w:rsidRPr="002640F0">
              <w:rPr>
                <w:color w:val="000000"/>
                <w:sz w:val="16"/>
                <w:szCs w:val="16"/>
              </w:rPr>
              <w:t>(2.325)</w:t>
            </w:r>
          </w:p>
        </w:tc>
        <w:tc>
          <w:tcPr>
            <w:tcW w:w="946" w:type="dxa"/>
            <w:tcBorders>
              <w:top w:val="nil"/>
              <w:left w:val="nil"/>
              <w:bottom w:val="nil"/>
              <w:right w:val="nil"/>
            </w:tcBorders>
            <w:shd w:val="clear" w:color="auto" w:fill="auto"/>
            <w:noWrap/>
            <w:vAlign w:val="center"/>
            <w:hideMark/>
          </w:tcPr>
          <w:p w14:paraId="3E38CD5A" w14:textId="77777777" w:rsidR="00905B53" w:rsidRPr="002640F0" w:rsidRDefault="00905B53" w:rsidP="005C1A69">
            <w:pPr>
              <w:spacing w:line="360" w:lineRule="auto"/>
              <w:rPr>
                <w:color w:val="000000"/>
                <w:sz w:val="16"/>
                <w:szCs w:val="16"/>
              </w:rPr>
            </w:pPr>
          </w:p>
        </w:tc>
      </w:tr>
      <w:tr w:rsidR="00905B53" w:rsidRPr="002640F0" w14:paraId="7EA4EE3D"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1AF25ABA" w14:textId="77777777" w:rsidR="00905B53" w:rsidRPr="002640F0" w:rsidRDefault="00905B53" w:rsidP="005C1A69">
            <w:pPr>
              <w:spacing w:line="360" w:lineRule="auto"/>
              <w:rPr>
                <w:color w:val="000000"/>
                <w:sz w:val="16"/>
                <w:szCs w:val="16"/>
              </w:rPr>
            </w:pPr>
            <w:r w:rsidRPr="002640F0">
              <w:rPr>
                <w:color w:val="000000"/>
                <w:sz w:val="16"/>
                <w:szCs w:val="16"/>
              </w:rPr>
              <w:t>SC*Wages change</w:t>
            </w:r>
          </w:p>
        </w:tc>
        <w:tc>
          <w:tcPr>
            <w:tcW w:w="993" w:type="dxa"/>
            <w:tcBorders>
              <w:top w:val="nil"/>
              <w:left w:val="nil"/>
              <w:bottom w:val="nil"/>
              <w:right w:val="single" w:sz="4" w:space="0" w:color="auto"/>
            </w:tcBorders>
            <w:shd w:val="clear" w:color="auto" w:fill="auto"/>
            <w:noWrap/>
            <w:vAlign w:val="center"/>
            <w:hideMark/>
          </w:tcPr>
          <w:p w14:paraId="5E8F4F7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3AE83D0E"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7A7B1E18"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603E8104" w14:textId="77777777" w:rsidR="00905B53" w:rsidRPr="002640F0" w:rsidRDefault="00905B53" w:rsidP="005C1A69">
            <w:pPr>
              <w:spacing w:line="360" w:lineRule="auto"/>
              <w:rPr>
                <w:color w:val="000000"/>
                <w:sz w:val="16"/>
                <w:szCs w:val="16"/>
              </w:rPr>
            </w:pPr>
            <w:r w:rsidRPr="002640F0">
              <w:rPr>
                <w:color w:val="000000"/>
                <w:sz w:val="16"/>
                <w:szCs w:val="16"/>
              </w:rPr>
              <w:t>0.414</w:t>
            </w:r>
          </w:p>
        </w:tc>
        <w:tc>
          <w:tcPr>
            <w:tcW w:w="993" w:type="dxa"/>
            <w:tcBorders>
              <w:top w:val="nil"/>
              <w:left w:val="single" w:sz="4" w:space="0" w:color="auto"/>
              <w:bottom w:val="nil"/>
              <w:right w:val="single" w:sz="4" w:space="0" w:color="auto"/>
            </w:tcBorders>
            <w:shd w:val="clear" w:color="auto" w:fill="auto"/>
            <w:noWrap/>
            <w:vAlign w:val="center"/>
            <w:hideMark/>
          </w:tcPr>
          <w:p w14:paraId="58E871D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6864E4FA"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01B145C8"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08CEBFE8" w14:textId="77777777" w:rsidR="00905B53" w:rsidRPr="002640F0" w:rsidRDefault="00905B53" w:rsidP="005C1A69">
            <w:pPr>
              <w:spacing w:line="360" w:lineRule="auto"/>
              <w:rPr>
                <w:color w:val="000000"/>
                <w:sz w:val="16"/>
                <w:szCs w:val="16"/>
              </w:rPr>
            </w:pPr>
            <w:r w:rsidRPr="002640F0">
              <w:rPr>
                <w:color w:val="000000"/>
                <w:sz w:val="16"/>
                <w:szCs w:val="16"/>
              </w:rPr>
              <w:t>-4.457</w:t>
            </w:r>
          </w:p>
        </w:tc>
      </w:tr>
      <w:tr w:rsidR="00905B53" w:rsidRPr="002640F0" w14:paraId="66925C04"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18548B85"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7E79311F"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0A5E813A"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6690576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4A76C3C5" w14:textId="77777777" w:rsidR="00905B53" w:rsidRPr="002640F0" w:rsidRDefault="00905B53" w:rsidP="005C1A69">
            <w:pPr>
              <w:spacing w:line="360" w:lineRule="auto"/>
              <w:rPr>
                <w:color w:val="000000"/>
                <w:sz w:val="16"/>
                <w:szCs w:val="16"/>
              </w:rPr>
            </w:pPr>
            <w:r w:rsidRPr="002640F0">
              <w:rPr>
                <w:color w:val="000000"/>
                <w:sz w:val="16"/>
                <w:szCs w:val="16"/>
              </w:rPr>
              <w:t>(12.766)</w:t>
            </w:r>
          </w:p>
        </w:tc>
        <w:tc>
          <w:tcPr>
            <w:tcW w:w="993" w:type="dxa"/>
            <w:tcBorders>
              <w:top w:val="nil"/>
              <w:left w:val="single" w:sz="4" w:space="0" w:color="auto"/>
              <w:bottom w:val="nil"/>
              <w:right w:val="single" w:sz="4" w:space="0" w:color="auto"/>
            </w:tcBorders>
            <w:shd w:val="clear" w:color="auto" w:fill="auto"/>
            <w:noWrap/>
            <w:vAlign w:val="center"/>
            <w:hideMark/>
          </w:tcPr>
          <w:p w14:paraId="494127DE"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63A35E8A"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0D6ECDBF"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6ED7C44B" w14:textId="77777777" w:rsidR="00905B53" w:rsidRPr="002640F0" w:rsidRDefault="00905B53" w:rsidP="005C1A69">
            <w:pPr>
              <w:spacing w:line="360" w:lineRule="auto"/>
              <w:rPr>
                <w:color w:val="000000"/>
                <w:sz w:val="16"/>
                <w:szCs w:val="16"/>
              </w:rPr>
            </w:pPr>
            <w:r w:rsidRPr="002640F0">
              <w:rPr>
                <w:color w:val="000000"/>
                <w:sz w:val="16"/>
                <w:szCs w:val="16"/>
              </w:rPr>
              <w:t>(4.264)</w:t>
            </w:r>
          </w:p>
        </w:tc>
      </w:tr>
      <w:tr w:rsidR="00905B53" w:rsidRPr="002640F0" w14:paraId="5A2A58CC"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17E0FF84" w14:textId="77777777" w:rsidR="00905B53" w:rsidRPr="002640F0" w:rsidRDefault="00905B53" w:rsidP="005C1A69">
            <w:pPr>
              <w:spacing w:line="360" w:lineRule="auto"/>
              <w:rPr>
                <w:color w:val="000000"/>
                <w:sz w:val="16"/>
                <w:szCs w:val="16"/>
              </w:rPr>
            </w:pPr>
            <w:r w:rsidRPr="002640F0">
              <w:rPr>
                <w:color w:val="000000"/>
                <w:sz w:val="16"/>
                <w:szCs w:val="16"/>
              </w:rPr>
              <w:t>Controls</w:t>
            </w:r>
          </w:p>
        </w:tc>
        <w:tc>
          <w:tcPr>
            <w:tcW w:w="993" w:type="dxa"/>
            <w:tcBorders>
              <w:top w:val="nil"/>
              <w:left w:val="nil"/>
              <w:bottom w:val="nil"/>
              <w:right w:val="single" w:sz="4" w:space="0" w:color="auto"/>
            </w:tcBorders>
            <w:shd w:val="clear" w:color="auto" w:fill="auto"/>
            <w:noWrap/>
            <w:vAlign w:val="center"/>
            <w:hideMark/>
          </w:tcPr>
          <w:p w14:paraId="2DB71A4F"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2" w:type="dxa"/>
            <w:tcBorders>
              <w:top w:val="nil"/>
              <w:left w:val="nil"/>
              <w:bottom w:val="nil"/>
              <w:right w:val="nil"/>
            </w:tcBorders>
            <w:shd w:val="clear" w:color="auto" w:fill="auto"/>
            <w:noWrap/>
            <w:vAlign w:val="center"/>
            <w:hideMark/>
          </w:tcPr>
          <w:p w14:paraId="64791ABE"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center"/>
            <w:hideMark/>
          </w:tcPr>
          <w:p w14:paraId="1503E742"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2" w:type="dxa"/>
            <w:tcBorders>
              <w:top w:val="nil"/>
              <w:left w:val="nil"/>
              <w:bottom w:val="nil"/>
              <w:right w:val="nil"/>
            </w:tcBorders>
            <w:shd w:val="clear" w:color="auto" w:fill="auto"/>
            <w:noWrap/>
            <w:vAlign w:val="center"/>
            <w:hideMark/>
          </w:tcPr>
          <w:p w14:paraId="51CB8898"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center"/>
            <w:hideMark/>
          </w:tcPr>
          <w:p w14:paraId="08442336"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2" w:type="dxa"/>
            <w:tcBorders>
              <w:top w:val="nil"/>
              <w:left w:val="nil"/>
              <w:bottom w:val="nil"/>
              <w:right w:val="nil"/>
            </w:tcBorders>
            <w:shd w:val="clear" w:color="auto" w:fill="auto"/>
            <w:noWrap/>
            <w:vAlign w:val="center"/>
            <w:hideMark/>
          </w:tcPr>
          <w:p w14:paraId="390788FD"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center"/>
            <w:hideMark/>
          </w:tcPr>
          <w:p w14:paraId="711F187D"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46" w:type="dxa"/>
            <w:tcBorders>
              <w:top w:val="nil"/>
              <w:left w:val="nil"/>
              <w:bottom w:val="nil"/>
              <w:right w:val="nil"/>
            </w:tcBorders>
            <w:shd w:val="clear" w:color="auto" w:fill="auto"/>
            <w:noWrap/>
            <w:vAlign w:val="center"/>
            <w:hideMark/>
          </w:tcPr>
          <w:p w14:paraId="50FB77A8" w14:textId="77777777" w:rsidR="00905B53" w:rsidRPr="002640F0" w:rsidRDefault="00905B53" w:rsidP="005C1A69">
            <w:pPr>
              <w:spacing w:line="360" w:lineRule="auto"/>
              <w:rPr>
                <w:color w:val="000000"/>
                <w:sz w:val="16"/>
                <w:szCs w:val="16"/>
              </w:rPr>
            </w:pPr>
            <w:r w:rsidRPr="002640F0">
              <w:rPr>
                <w:color w:val="000000"/>
                <w:sz w:val="16"/>
                <w:szCs w:val="16"/>
              </w:rPr>
              <w:t>YES</w:t>
            </w:r>
          </w:p>
        </w:tc>
      </w:tr>
      <w:tr w:rsidR="00905B53" w:rsidRPr="00057254" w14:paraId="5547602E"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259D721D" w14:textId="77777777" w:rsidR="00905B53" w:rsidRPr="002640F0" w:rsidRDefault="00905B53" w:rsidP="005C1A69">
            <w:pPr>
              <w:spacing w:line="360" w:lineRule="auto"/>
              <w:rPr>
                <w:color w:val="000000"/>
                <w:sz w:val="16"/>
                <w:szCs w:val="16"/>
              </w:rPr>
            </w:pPr>
            <w:r w:rsidRPr="002640F0">
              <w:rPr>
                <w:color w:val="000000"/>
                <w:sz w:val="16"/>
                <w:szCs w:val="16"/>
              </w:rPr>
              <w:t>State FE</w:t>
            </w:r>
          </w:p>
        </w:tc>
        <w:tc>
          <w:tcPr>
            <w:tcW w:w="993" w:type="dxa"/>
            <w:tcBorders>
              <w:top w:val="nil"/>
              <w:left w:val="nil"/>
              <w:bottom w:val="nil"/>
              <w:right w:val="single" w:sz="4" w:space="0" w:color="auto"/>
            </w:tcBorders>
            <w:shd w:val="clear" w:color="auto" w:fill="auto"/>
            <w:noWrap/>
            <w:vAlign w:val="center"/>
            <w:hideMark/>
          </w:tcPr>
          <w:p w14:paraId="242F7A82"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2" w:type="dxa"/>
            <w:tcBorders>
              <w:top w:val="nil"/>
              <w:left w:val="nil"/>
              <w:bottom w:val="nil"/>
              <w:right w:val="nil"/>
            </w:tcBorders>
            <w:shd w:val="clear" w:color="auto" w:fill="auto"/>
            <w:noWrap/>
            <w:vAlign w:val="center"/>
            <w:hideMark/>
          </w:tcPr>
          <w:p w14:paraId="4C7B9B00"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center"/>
            <w:hideMark/>
          </w:tcPr>
          <w:p w14:paraId="3CF63DAB"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2" w:type="dxa"/>
            <w:tcBorders>
              <w:top w:val="nil"/>
              <w:left w:val="nil"/>
              <w:bottom w:val="nil"/>
              <w:right w:val="nil"/>
            </w:tcBorders>
            <w:shd w:val="clear" w:color="auto" w:fill="auto"/>
            <w:noWrap/>
            <w:vAlign w:val="center"/>
            <w:hideMark/>
          </w:tcPr>
          <w:p w14:paraId="4DA8ADD3"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center"/>
            <w:hideMark/>
          </w:tcPr>
          <w:p w14:paraId="5B215649"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2" w:type="dxa"/>
            <w:tcBorders>
              <w:top w:val="nil"/>
              <w:left w:val="nil"/>
              <w:bottom w:val="nil"/>
              <w:right w:val="nil"/>
            </w:tcBorders>
            <w:shd w:val="clear" w:color="auto" w:fill="auto"/>
            <w:noWrap/>
            <w:vAlign w:val="center"/>
            <w:hideMark/>
          </w:tcPr>
          <w:p w14:paraId="28F8182C"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center"/>
            <w:hideMark/>
          </w:tcPr>
          <w:p w14:paraId="50C407CE"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46" w:type="dxa"/>
            <w:tcBorders>
              <w:top w:val="nil"/>
              <w:left w:val="nil"/>
              <w:bottom w:val="nil"/>
              <w:right w:val="nil"/>
            </w:tcBorders>
            <w:shd w:val="clear" w:color="auto" w:fill="auto"/>
            <w:noWrap/>
            <w:vAlign w:val="center"/>
            <w:hideMark/>
          </w:tcPr>
          <w:p w14:paraId="0B6C500B" w14:textId="77777777" w:rsidR="00905B53" w:rsidRPr="00057254" w:rsidRDefault="00905B53" w:rsidP="005C1A69">
            <w:pPr>
              <w:spacing w:line="360" w:lineRule="auto"/>
              <w:rPr>
                <w:color w:val="000000"/>
                <w:sz w:val="16"/>
                <w:szCs w:val="16"/>
              </w:rPr>
            </w:pPr>
            <w:r w:rsidRPr="002640F0">
              <w:rPr>
                <w:color w:val="000000"/>
                <w:sz w:val="16"/>
                <w:szCs w:val="16"/>
              </w:rPr>
              <w:t>YES</w:t>
            </w:r>
          </w:p>
        </w:tc>
      </w:tr>
    </w:tbl>
    <w:p w14:paraId="2E41A8AB" w14:textId="77777777" w:rsidR="00905B53" w:rsidRPr="00057254" w:rsidRDefault="00905B53" w:rsidP="00905B53">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27F06770" w14:textId="7918BC18" w:rsidR="00905B53" w:rsidRPr="00057254" w:rsidRDefault="00455620" w:rsidP="00905B53">
      <w:pPr>
        <w:spacing w:before="240" w:line="480" w:lineRule="auto"/>
      </w:pPr>
      <w:r>
        <w:rPr>
          <w:b/>
          <w:bCs/>
        </w:rPr>
        <w:lastRenderedPageBreak/>
        <w:t>E.2.</w:t>
      </w:r>
      <w:r w:rsidR="00905B53" w:rsidRPr="00057254">
        <w:t xml:space="preserve"> Interactions between social capital and economic change</w:t>
      </w:r>
      <w:r w:rsidR="00905B53">
        <w:t>, 2016 elections</w:t>
      </w:r>
      <w:r w:rsidR="00905B53" w:rsidRPr="00057254">
        <w:t xml:space="preserve"> (Part 2)</w:t>
      </w:r>
    </w:p>
    <w:tbl>
      <w:tblPr>
        <w:tblW w:w="5000" w:type="pct"/>
        <w:tblLayout w:type="fixed"/>
        <w:tblLook w:val="04A0" w:firstRow="1" w:lastRow="0" w:firstColumn="1" w:lastColumn="0" w:noHBand="0" w:noVBand="1"/>
      </w:tblPr>
      <w:tblGrid>
        <w:gridCol w:w="1133"/>
        <w:gridCol w:w="995"/>
        <w:gridCol w:w="991"/>
        <w:gridCol w:w="993"/>
        <w:gridCol w:w="991"/>
        <w:gridCol w:w="993"/>
        <w:gridCol w:w="993"/>
        <w:gridCol w:w="991"/>
        <w:gridCol w:w="946"/>
      </w:tblGrid>
      <w:tr w:rsidR="00905B53" w:rsidRPr="002640F0" w14:paraId="1F4E91E9" w14:textId="77777777" w:rsidTr="005C1A69">
        <w:trPr>
          <w:trHeight w:val="320"/>
        </w:trPr>
        <w:tc>
          <w:tcPr>
            <w:tcW w:w="628" w:type="pct"/>
            <w:tcBorders>
              <w:top w:val="nil"/>
              <w:left w:val="nil"/>
              <w:bottom w:val="single" w:sz="4" w:space="0" w:color="auto"/>
              <w:right w:val="single" w:sz="4" w:space="0" w:color="auto"/>
            </w:tcBorders>
            <w:shd w:val="clear" w:color="auto" w:fill="auto"/>
            <w:noWrap/>
            <w:vAlign w:val="center"/>
            <w:hideMark/>
          </w:tcPr>
          <w:p w14:paraId="4CBCF9D2"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2199" w:type="pct"/>
            <w:gridSpan w:val="4"/>
            <w:tcBorders>
              <w:top w:val="nil"/>
              <w:left w:val="nil"/>
              <w:bottom w:val="single" w:sz="4" w:space="0" w:color="auto"/>
              <w:right w:val="nil"/>
            </w:tcBorders>
            <w:shd w:val="clear" w:color="auto" w:fill="auto"/>
            <w:noWrap/>
            <w:vAlign w:val="center"/>
            <w:hideMark/>
          </w:tcPr>
          <w:p w14:paraId="08C8C7BB" w14:textId="77777777" w:rsidR="00905B53" w:rsidRPr="002640F0" w:rsidRDefault="00905B53" w:rsidP="005C1A69">
            <w:pPr>
              <w:spacing w:line="360" w:lineRule="auto"/>
              <w:rPr>
                <w:b/>
                <w:bCs/>
                <w:color w:val="000000"/>
                <w:sz w:val="16"/>
                <w:szCs w:val="16"/>
              </w:rPr>
            </w:pPr>
            <w:r w:rsidRPr="002640F0">
              <w:rPr>
                <w:b/>
                <w:bCs/>
                <w:color w:val="000000"/>
                <w:sz w:val="16"/>
                <w:szCs w:val="16"/>
              </w:rPr>
              <w:t>Support networks</w:t>
            </w:r>
          </w:p>
        </w:tc>
        <w:tc>
          <w:tcPr>
            <w:tcW w:w="2173" w:type="pct"/>
            <w:gridSpan w:val="4"/>
            <w:tcBorders>
              <w:top w:val="nil"/>
              <w:left w:val="single" w:sz="4" w:space="0" w:color="auto"/>
              <w:bottom w:val="single" w:sz="4" w:space="0" w:color="auto"/>
              <w:right w:val="nil"/>
            </w:tcBorders>
            <w:shd w:val="clear" w:color="auto" w:fill="auto"/>
            <w:noWrap/>
            <w:vAlign w:val="center"/>
            <w:hideMark/>
          </w:tcPr>
          <w:p w14:paraId="19A30DA1" w14:textId="77777777" w:rsidR="00905B53" w:rsidRPr="002640F0" w:rsidRDefault="00905B53" w:rsidP="005C1A69">
            <w:pPr>
              <w:spacing w:line="360" w:lineRule="auto"/>
              <w:rPr>
                <w:b/>
                <w:bCs/>
                <w:color w:val="000000"/>
                <w:sz w:val="16"/>
                <w:szCs w:val="16"/>
              </w:rPr>
            </w:pPr>
            <w:r w:rsidRPr="002640F0">
              <w:rPr>
                <w:b/>
                <w:bCs/>
                <w:color w:val="000000"/>
                <w:sz w:val="16"/>
                <w:szCs w:val="16"/>
              </w:rPr>
              <w:t>Friendship clustering</w:t>
            </w:r>
          </w:p>
        </w:tc>
      </w:tr>
      <w:tr w:rsidR="00905B53" w:rsidRPr="002640F0" w14:paraId="6AF4C674"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244068DE" w14:textId="77777777" w:rsidR="00905B53" w:rsidRPr="002640F0" w:rsidRDefault="00905B53" w:rsidP="005C1A69">
            <w:pPr>
              <w:spacing w:line="360" w:lineRule="auto"/>
              <w:rPr>
                <w:color w:val="000000"/>
                <w:sz w:val="16"/>
                <w:szCs w:val="16"/>
              </w:rPr>
            </w:pPr>
            <w:r w:rsidRPr="002640F0">
              <w:rPr>
                <w:color w:val="000000"/>
                <w:sz w:val="16"/>
                <w:szCs w:val="16"/>
              </w:rPr>
              <w:t>Income per capita (2016)</w:t>
            </w:r>
          </w:p>
        </w:tc>
        <w:tc>
          <w:tcPr>
            <w:tcW w:w="551" w:type="pct"/>
            <w:tcBorders>
              <w:top w:val="nil"/>
              <w:left w:val="nil"/>
              <w:bottom w:val="nil"/>
              <w:right w:val="single" w:sz="4" w:space="0" w:color="auto"/>
            </w:tcBorders>
            <w:shd w:val="clear" w:color="auto" w:fill="auto"/>
            <w:noWrap/>
            <w:vAlign w:val="center"/>
            <w:hideMark/>
          </w:tcPr>
          <w:p w14:paraId="5603E297"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49" w:type="pct"/>
            <w:tcBorders>
              <w:top w:val="nil"/>
              <w:left w:val="nil"/>
              <w:bottom w:val="nil"/>
              <w:right w:val="nil"/>
            </w:tcBorders>
            <w:shd w:val="clear" w:color="auto" w:fill="auto"/>
            <w:noWrap/>
            <w:vAlign w:val="center"/>
            <w:hideMark/>
          </w:tcPr>
          <w:p w14:paraId="6E18A1CE"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50" w:type="pct"/>
            <w:tcBorders>
              <w:top w:val="nil"/>
              <w:left w:val="single" w:sz="4" w:space="0" w:color="auto"/>
              <w:bottom w:val="nil"/>
              <w:right w:val="single" w:sz="4" w:space="0" w:color="auto"/>
            </w:tcBorders>
            <w:shd w:val="clear" w:color="auto" w:fill="auto"/>
            <w:noWrap/>
            <w:vAlign w:val="center"/>
            <w:hideMark/>
          </w:tcPr>
          <w:p w14:paraId="42044BB4"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49" w:type="pct"/>
            <w:tcBorders>
              <w:top w:val="nil"/>
              <w:left w:val="nil"/>
              <w:bottom w:val="nil"/>
              <w:right w:val="nil"/>
            </w:tcBorders>
            <w:shd w:val="clear" w:color="auto" w:fill="auto"/>
            <w:noWrap/>
            <w:vAlign w:val="center"/>
            <w:hideMark/>
          </w:tcPr>
          <w:p w14:paraId="39D91993"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50" w:type="pct"/>
            <w:tcBorders>
              <w:top w:val="nil"/>
              <w:left w:val="single" w:sz="4" w:space="0" w:color="auto"/>
              <w:bottom w:val="nil"/>
              <w:right w:val="single" w:sz="4" w:space="0" w:color="auto"/>
            </w:tcBorders>
            <w:shd w:val="clear" w:color="auto" w:fill="auto"/>
            <w:noWrap/>
            <w:vAlign w:val="center"/>
            <w:hideMark/>
          </w:tcPr>
          <w:p w14:paraId="58B6E66E"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50" w:type="pct"/>
            <w:tcBorders>
              <w:top w:val="nil"/>
              <w:left w:val="nil"/>
              <w:bottom w:val="nil"/>
              <w:right w:val="nil"/>
            </w:tcBorders>
            <w:shd w:val="clear" w:color="auto" w:fill="auto"/>
            <w:noWrap/>
            <w:vAlign w:val="center"/>
            <w:hideMark/>
          </w:tcPr>
          <w:p w14:paraId="7BB2F57B"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49" w:type="pct"/>
            <w:tcBorders>
              <w:top w:val="nil"/>
              <w:left w:val="single" w:sz="4" w:space="0" w:color="auto"/>
              <w:bottom w:val="nil"/>
              <w:right w:val="single" w:sz="4" w:space="0" w:color="auto"/>
            </w:tcBorders>
            <w:shd w:val="clear" w:color="auto" w:fill="auto"/>
            <w:noWrap/>
            <w:vAlign w:val="center"/>
            <w:hideMark/>
          </w:tcPr>
          <w:p w14:paraId="1B8062A0"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24" w:type="pct"/>
            <w:tcBorders>
              <w:top w:val="nil"/>
              <w:left w:val="nil"/>
              <w:bottom w:val="nil"/>
              <w:right w:val="nil"/>
            </w:tcBorders>
            <w:shd w:val="clear" w:color="auto" w:fill="auto"/>
            <w:noWrap/>
            <w:vAlign w:val="center"/>
            <w:hideMark/>
          </w:tcPr>
          <w:p w14:paraId="27546007" w14:textId="77777777" w:rsidR="00905B53" w:rsidRPr="002640F0" w:rsidRDefault="00905B53" w:rsidP="005C1A69">
            <w:pPr>
              <w:spacing w:line="360" w:lineRule="auto"/>
              <w:rPr>
                <w:color w:val="000000"/>
                <w:sz w:val="16"/>
                <w:szCs w:val="16"/>
              </w:rPr>
            </w:pPr>
            <w:r w:rsidRPr="002640F0">
              <w:rPr>
                <w:color w:val="000000"/>
                <w:sz w:val="16"/>
                <w:szCs w:val="16"/>
              </w:rPr>
              <w:t>-0.000***</w:t>
            </w:r>
          </w:p>
        </w:tc>
      </w:tr>
      <w:tr w:rsidR="00905B53" w:rsidRPr="002640F0" w14:paraId="2B17EDD6"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4B6E4F25"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61DF13C8"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49" w:type="pct"/>
            <w:tcBorders>
              <w:top w:val="nil"/>
              <w:left w:val="nil"/>
              <w:bottom w:val="nil"/>
              <w:right w:val="nil"/>
            </w:tcBorders>
            <w:shd w:val="clear" w:color="auto" w:fill="auto"/>
            <w:noWrap/>
            <w:vAlign w:val="center"/>
            <w:hideMark/>
          </w:tcPr>
          <w:p w14:paraId="4606DB96"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50" w:type="pct"/>
            <w:tcBorders>
              <w:top w:val="nil"/>
              <w:left w:val="single" w:sz="4" w:space="0" w:color="auto"/>
              <w:bottom w:val="nil"/>
              <w:right w:val="single" w:sz="4" w:space="0" w:color="auto"/>
            </w:tcBorders>
            <w:shd w:val="clear" w:color="auto" w:fill="auto"/>
            <w:noWrap/>
            <w:vAlign w:val="center"/>
            <w:hideMark/>
          </w:tcPr>
          <w:p w14:paraId="1022F3F8"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49" w:type="pct"/>
            <w:tcBorders>
              <w:top w:val="nil"/>
              <w:left w:val="nil"/>
              <w:bottom w:val="nil"/>
              <w:right w:val="nil"/>
            </w:tcBorders>
            <w:shd w:val="clear" w:color="auto" w:fill="auto"/>
            <w:noWrap/>
            <w:vAlign w:val="center"/>
            <w:hideMark/>
          </w:tcPr>
          <w:p w14:paraId="27F628D8"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50" w:type="pct"/>
            <w:tcBorders>
              <w:top w:val="nil"/>
              <w:left w:val="single" w:sz="4" w:space="0" w:color="auto"/>
              <w:bottom w:val="nil"/>
              <w:right w:val="single" w:sz="4" w:space="0" w:color="auto"/>
            </w:tcBorders>
            <w:shd w:val="clear" w:color="auto" w:fill="auto"/>
            <w:noWrap/>
            <w:vAlign w:val="center"/>
            <w:hideMark/>
          </w:tcPr>
          <w:p w14:paraId="29899F57"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50" w:type="pct"/>
            <w:tcBorders>
              <w:top w:val="nil"/>
              <w:left w:val="nil"/>
              <w:bottom w:val="nil"/>
              <w:right w:val="nil"/>
            </w:tcBorders>
            <w:shd w:val="clear" w:color="auto" w:fill="auto"/>
            <w:noWrap/>
            <w:vAlign w:val="center"/>
            <w:hideMark/>
          </w:tcPr>
          <w:p w14:paraId="1FB2A147"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49" w:type="pct"/>
            <w:tcBorders>
              <w:top w:val="nil"/>
              <w:left w:val="single" w:sz="4" w:space="0" w:color="auto"/>
              <w:bottom w:val="nil"/>
              <w:right w:val="single" w:sz="4" w:space="0" w:color="auto"/>
            </w:tcBorders>
            <w:shd w:val="clear" w:color="auto" w:fill="auto"/>
            <w:noWrap/>
            <w:vAlign w:val="center"/>
            <w:hideMark/>
          </w:tcPr>
          <w:p w14:paraId="22E1DE03"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24" w:type="pct"/>
            <w:tcBorders>
              <w:top w:val="nil"/>
              <w:left w:val="nil"/>
              <w:bottom w:val="nil"/>
              <w:right w:val="nil"/>
            </w:tcBorders>
            <w:shd w:val="clear" w:color="auto" w:fill="auto"/>
            <w:noWrap/>
            <w:vAlign w:val="center"/>
            <w:hideMark/>
          </w:tcPr>
          <w:p w14:paraId="4E0EDBED" w14:textId="77777777" w:rsidR="00905B53" w:rsidRPr="002640F0" w:rsidRDefault="00905B53" w:rsidP="005C1A69">
            <w:pPr>
              <w:spacing w:line="360" w:lineRule="auto"/>
              <w:rPr>
                <w:color w:val="000000"/>
                <w:sz w:val="16"/>
                <w:szCs w:val="16"/>
              </w:rPr>
            </w:pPr>
            <w:r w:rsidRPr="002640F0">
              <w:rPr>
                <w:color w:val="000000"/>
                <w:sz w:val="16"/>
                <w:szCs w:val="16"/>
              </w:rPr>
              <w:t>(0.000)</w:t>
            </w:r>
          </w:p>
        </w:tc>
      </w:tr>
      <w:tr w:rsidR="00905B53" w:rsidRPr="002640F0" w14:paraId="54437559"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500C034F" w14:textId="77777777" w:rsidR="00905B53" w:rsidRPr="002640F0" w:rsidRDefault="00905B53" w:rsidP="005C1A69">
            <w:pPr>
              <w:spacing w:line="360" w:lineRule="auto"/>
              <w:rPr>
                <w:color w:val="000000"/>
                <w:sz w:val="16"/>
                <w:szCs w:val="16"/>
              </w:rPr>
            </w:pPr>
            <w:r w:rsidRPr="002640F0">
              <w:rPr>
                <w:color w:val="000000"/>
                <w:sz w:val="16"/>
                <w:szCs w:val="16"/>
              </w:rPr>
              <w:t>Inequality (Gini 2016)</w:t>
            </w:r>
          </w:p>
        </w:tc>
        <w:tc>
          <w:tcPr>
            <w:tcW w:w="551" w:type="pct"/>
            <w:tcBorders>
              <w:top w:val="nil"/>
              <w:left w:val="nil"/>
              <w:bottom w:val="nil"/>
              <w:right w:val="single" w:sz="4" w:space="0" w:color="auto"/>
            </w:tcBorders>
            <w:shd w:val="clear" w:color="auto" w:fill="auto"/>
            <w:noWrap/>
            <w:vAlign w:val="center"/>
            <w:hideMark/>
          </w:tcPr>
          <w:p w14:paraId="77E7BBFF" w14:textId="77777777" w:rsidR="00905B53" w:rsidRPr="002640F0" w:rsidRDefault="00905B53" w:rsidP="005C1A69">
            <w:pPr>
              <w:spacing w:line="360" w:lineRule="auto"/>
              <w:rPr>
                <w:color w:val="000000"/>
                <w:sz w:val="16"/>
                <w:szCs w:val="16"/>
              </w:rPr>
            </w:pPr>
            <w:r w:rsidRPr="002640F0">
              <w:rPr>
                <w:color w:val="000000"/>
                <w:sz w:val="16"/>
                <w:szCs w:val="16"/>
              </w:rPr>
              <w:t>-0.07**</w:t>
            </w:r>
          </w:p>
        </w:tc>
        <w:tc>
          <w:tcPr>
            <w:tcW w:w="549" w:type="pct"/>
            <w:tcBorders>
              <w:top w:val="nil"/>
              <w:left w:val="nil"/>
              <w:bottom w:val="nil"/>
              <w:right w:val="nil"/>
            </w:tcBorders>
            <w:shd w:val="clear" w:color="auto" w:fill="auto"/>
            <w:noWrap/>
            <w:vAlign w:val="center"/>
            <w:hideMark/>
          </w:tcPr>
          <w:p w14:paraId="10241EB9" w14:textId="77777777" w:rsidR="00905B53" w:rsidRPr="002640F0" w:rsidRDefault="00905B53" w:rsidP="005C1A69">
            <w:pPr>
              <w:spacing w:line="360" w:lineRule="auto"/>
              <w:rPr>
                <w:color w:val="000000"/>
                <w:sz w:val="16"/>
                <w:szCs w:val="16"/>
              </w:rPr>
            </w:pPr>
            <w:r w:rsidRPr="002640F0">
              <w:rPr>
                <w:color w:val="000000"/>
                <w:sz w:val="16"/>
                <w:szCs w:val="16"/>
              </w:rPr>
              <w:t>-0.121***</w:t>
            </w:r>
          </w:p>
        </w:tc>
        <w:tc>
          <w:tcPr>
            <w:tcW w:w="550" w:type="pct"/>
            <w:tcBorders>
              <w:top w:val="nil"/>
              <w:left w:val="single" w:sz="4" w:space="0" w:color="auto"/>
              <w:bottom w:val="nil"/>
              <w:right w:val="single" w:sz="4" w:space="0" w:color="auto"/>
            </w:tcBorders>
            <w:shd w:val="clear" w:color="auto" w:fill="auto"/>
            <w:noWrap/>
            <w:vAlign w:val="center"/>
            <w:hideMark/>
          </w:tcPr>
          <w:p w14:paraId="54BB6710" w14:textId="77777777" w:rsidR="00905B53" w:rsidRPr="002640F0" w:rsidRDefault="00905B53" w:rsidP="005C1A69">
            <w:pPr>
              <w:spacing w:line="360" w:lineRule="auto"/>
              <w:rPr>
                <w:color w:val="000000"/>
                <w:sz w:val="16"/>
                <w:szCs w:val="16"/>
              </w:rPr>
            </w:pPr>
            <w:r w:rsidRPr="002640F0">
              <w:rPr>
                <w:color w:val="000000"/>
                <w:sz w:val="16"/>
                <w:szCs w:val="16"/>
              </w:rPr>
              <w:t>-0.078***</w:t>
            </w:r>
          </w:p>
        </w:tc>
        <w:tc>
          <w:tcPr>
            <w:tcW w:w="549" w:type="pct"/>
            <w:tcBorders>
              <w:top w:val="nil"/>
              <w:left w:val="nil"/>
              <w:bottom w:val="nil"/>
              <w:right w:val="nil"/>
            </w:tcBorders>
            <w:shd w:val="clear" w:color="auto" w:fill="auto"/>
            <w:noWrap/>
            <w:vAlign w:val="center"/>
            <w:hideMark/>
          </w:tcPr>
          <w:p w14:paraId="346DB212" w14:textId="77777777" w:rsidR="00905B53" w:rsidRPr="002640F0" w:rsidRDefault="00905B53" w:rsidP="005C1A69">
            <w:pPr>
              <w:spacing w:line="360" w:lineRule="auto"/>
              <w:rPr>
                <w:color w:val="000000"/>
                <w:sz w:val="16"/>
                <w:szCs w:val="16"/>
              </w:rPr>
            </w:pPr>
            <w:r w:rsidRPr="002640F0">
              <w:rPr>
                <w:color w:val="000000"/>
                <w:sz w:val="16"/>
                <w:szCs w:val="16"/>
              </w:rPr>
              <w:t>-0.077**</w:t>
            </w:r>
          </w:p>
        </w:tc>
        <w:tc>
          <w:tcPr>
            <w:tcW w:w="550" w:type="pct"/>
            <w:tcBorders>
              <w:top w:val="nil"/>
              <w:left w:val="single" w:sz="4" w:space="0" w:color="auto"/>
              <w:bottom w:val="nil"/>
              <w:right w:val="single" w:sz="4" w:space="0" w:color="auto"/>
            </w:tcBorders>
            <w:shd w:val="clear" w:color="auto" w:fill="auto"/>
            <w:noWrap/>
            <w:vAlign w:val="center"/>
            <w:hideMark/>
          </w:tcPr>
          <w:p w14:paraId="6F552D89" w14:textId="77777777" w:rsidR="00905B53" w:rsidRPr="002640F0" w:rsidRDefault="00905B53" w:rsidP="005C1A69">
            <w:pPr>
              <w:spacing w:line="360" w:lineRule="auto"/>
              <w:rPr>
                <w:color w:val="000000"/>
                <w:sz w:val="16"/>
                <w:szCs w:val="16"/>
              </w:rPr>
            </w:pPr>
            <w:r w:rsidRPr="002640F0">
              <w:rPr>
                <w:color w:val="000000"/>
                <w:sz w:val="16"/>
                <w:szCs w:val="16"/>
              </w:rPr>
              <w:t>-0.078***</w:t>
            </w:r>
          </w:p>
        </w:tc>
        <w:tc>
          <w:tcPr>
            <w:tcW w:w="550" w:type="pct"/>
            <w:tcBorders>
              <w:top w:val="nil"/>
              <w:left w:val="nil"/>
              <w:bottom w:val="nil"/>
              <w:right w:val="nil"/>
            </w:tcBorders>
            <w:shd w:val="clear" w:color="auto" w:fill="auto"/>
            <w:noWrap/>
            <w:vAlign w:val="center"/>
            <w:hideMark/>
          </w:tcPr>
          <w:p w14:paraId="31C0C82C" w14:textId="77777777" w:rsidR="00905B53" w:rsidRPr="002640F0" w:rsidRDefault="00905B53" w:rsidP="005C1A69">
            <w:pPr>
              <w:spacing w:line="360" w:lineRule="auto"/>
              <w:rPr>
                <w:color w:val="000000"/>
                <w:sz w:val="16"/>
                <w:szCs w:val="16"/>
              </w:rPr>
            </w:pPr>
            <w:r w:rsidRPr="002640F0">
              <w:rPr>
                <w:color w:val="000000"/>
                <w:sz w:val="16"/>
                <w:szCs w:val="16"/>
              </w:rPr>
              <w:t>-0.127***</w:t>
            </w:r>
          </w:p>
        </w:tc>
        <w:tc>
          <w:tcPr>
            <w:tcW w:w="549" w:type="pct"/>
            <w:tcBorders>
              <w:top w:val="nil"/>
              <w:left w:val="single" w:sz="4" w:space="0" w:color="auto"/>
              <w:bottom w:val="nil"/>
              <w:right w:val="single" w:sz="4" w:space="0" w:color="auto"/>
            </w:tcBorders>
            <w:shd w:val="clear" w:color="auto" w:fill="auto"/>
            <w:noWrap/>
            <w:vAlign w:val="center"/>
            <w:hideMark/>
          </w:tcPr>
          <w:p w14:paraId="4BCC0CEF" w14:textId="77777777" w:rsidR="00905B53" w:rsidRPr="002640F0" w:rsidRDefault="00905B53" w:rsidP="005C1A69">
            <w:pPr>
              <w:spacing w:line="360" w:lineRule="auto"/>
              <w:rPr>
                <w:color w:val="000000"/>
                <w:sz w:val="16"/>
                <w:szCs w:val="16"/>
              </w:rPr>
            </w:pPr>
            <w:r w:rsidRPr="002640F0">
              <w:rPr>
                <w:color w:val="000000"/>
                <w:sz w:val="16"/>
                <w:szCs w:val="16"/>
              </w:rPr>
              <w:t>-0.09***</w:t>
            </w:r>
          </w:p>
        </w:tc>
        <w:tc>
          <w:tcPr>
            <w:tcW w:w="524" w:type="pct"/>
            <w:tcBorders>
              <w:top w:val="nil"/>
              <w:left w:val="nil"/>
              <w:bottom w:val="nil"/>
              <w:right w:val="nil"/>
            </w:tcBorders>
            <w:shd w:val="clear" w:color="auto" w:fill="auto"/>
            <w:noWrap/>
            <w:vAlign w:val="center"/>
            <w:hideMark/>
          </w:tcPr>
          <w:p w14:paraId="6E191B91" w14:textId="77777777" w:rsidR="00905B53" w:rsidRPr="002640F0" w:rsidRDefault="00905B53" w:rsidP="005C1A69">
            <w:pPr>
              <w:spacing w:line="360" w:lineRule="auto"/>
              <w:rPr>
                <w:color w:val="000000"/>
                <w:sz w:val="16"/>
                <w:szCs w:val="16"/>
              </w:rPr>
            </w:pPr>
            <w:r w:rsidRPr="002640F0">
              <w:rPr>
                <w:color w:val="000000"/>
                <w:sz w:val="16"/>
                <w:szCs w:val="16"/>
              </w:rPr>
              <w:t>-0.089***</w:t>
            </w:r>
          </w:p>
        </w:tc>
      </w:tr>
      <w:tr w:rsidR="00905B53" w:rsidRPr="002640F0" w14:paraId="6BB5F3E9"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3AF9B1E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182B755E" w14:textId="77777777" w:rsidR="00905B53" w:rsidRPr="002640F0" w:rsidRDefault="00905B53" w:rsidP="005C1A69">
            <w:pPr>
              <w:spacing w:line="360" w:lineRule="auto"/>
              <w:rPr>
                <w:color w:val="000000"/>
                <w:sz w:val="16"/>
                <w:szCs w:val="16"/>
              </w:rPr>
            </w:pPr>
            <w:r w:rsidRPr="002640F0">
              <w:rPr>
                <w:color w:val="000000"/>
                <w:sz w:val="16"/>
                <w:szCs w:val="16"/>
              </w:rPr>
              <w:t>(0.024)</w:t>
            </w:r>
          </w:p>
        </w:tc>
        <w:tc>
          <w:tcPr>
            <w:tcW w:w="549" w:type="pct"/>
            <w:tcBorders>
              <w:top w:val="nil"/>
              <w:left w:val="nil"/>
              <w:bottom w:val="nil"/>
              <w:right w:val="nil"/>
            </w:tcBorders>
            <w:shd w:val="clear" w:color="auto" w:fill="auto"/>
            <w:noWrap/>
            <w:vAlign w:val="center"/>
            <w:hideMark/>
          </w:tcPr>
          <w:p w14:paraId="56424754" w14:textId="77777777" w:rsidR="00905B53" w:rsidRPr="002640F0" w:rsidRDefault="00905B53" w:rsidP="005C1A69">
            <w:pPr>
              <w:spacing w:line="360" w:lineRule="auto"/>
              <w:rPr>
                <w:color w:val="000000"/>
                <w:sz w:val="16"/>
                <w:szCs w:val="16"/>
              </w:rPr>
            </w:pPr>
            <w:r w:rsidRPr="002640F0">
              <w:rPr>
                <w:color w:val="000000"/>
                <w:sz w:val="16"/>
                <w:szCs w:val="16"/>
              </w:rPr>
              <w:t>(0.023)</w:t>
            </w:r>
          </w:p>
        </w:tc>
        <w:tc>
          <w:tcPr>
            <w:tcW w:w="550" w:type="pct"/>
            <w:tcBorders>
              <w:top w:val="nil"/>
              <w:left w:val="single" w:sz="4" w:space="0" w:color="auto"/>
              <w:bottom w:val="nil"/>
              <w:right w:val="single" w:sz="4" w:space="0" w:color="auto"/>
            </w:tcBorders>
            <w:shd w:val="clear" w:color="auto" w:fill="auto"/>
            <w:noWrap/>
            <w:vAlign w:val="center"/>
            <w:hideMark/>
          </w:tcPr>
          <w:p w14:paraId="47B7337D" w14:textId="77777777" w:rsidR="00905B53" w:rsidRPr="002640F0" w:rsidRDefault="00905B53" w:rsidP="005C1A69">
            <w:pPr>
              <w:spacing w:line="360" w:lineRule="auto"/>
              <w:rPr>
                <w:color w:val="000000"/>
                <w:sz w:val="16"/>
                <w:szCs w:val="16"/>
              </w:rPr>
            </w:pPr>
            <w:r w:rsidRPr="002640F0">
              <w:rPr>
                <w:color w:val="000000"/>
                <w:sz w:val="16"/>
                <w:szCs w:val="16"/>
              </w:rPr>
              <w:t>(0.024)</w:t>
            </w:r>
          </w:p>
        </w:tc>
        <w:tc>
          <w:tcPr>
            <w:tcW w:w="549" w:type="pct"/>
            <w:tcBorders>
              <w:top w:val="nil"/>
              <w:left w:val="nil"/>
              <w:bottom w:val="nil"/>
              <w:right w:val="nil"/>
            </w:tcBorders>
            <w:shd w:val="clear" w:color="auto" w:fill="auto"/>
            <w:noWrap/>
            <w:vAlign w:val="center"/>
            <w:hideMark/>
          </w:tcPr>
          <w:p w14:paraId="5A3F114F" w14:textId="77777777" w:rsidR="00905B53" w:rsidRPr="002640F0" w:rsidRDefault="00905B53" w:rsidP="005C1A69">
            <w:pPr>
              <w:spacing w:line="360" w:lineRule="auto"/>
              <w:rPr>
                <w:color w:val="000000"/>
                <w:sz w:val="16"/>
                <w:szCs w:val="16"/>
              </w:rPr>
            </w:pPr>
            <w:r w:rsidRPr="002640F0">
              <w:rPr>
                <w:color w:val="000000"/>
                <w:sz w:val="16"/>
                <w:szCs w:val="16"/>
              </w:rPr>
              <w:t>(0.024)</w:t>
            </w:r>
          </w:p>
        </w:tc>
        <w:tc>
          <w:tcPr>
            <w:tcW w:w="550" w:type="pct"/>
            <w:tcBorders>
              <w:top w:val="nil"/>
              <w:left w:val="single" w:sz="4" w:space="0" w:color="auto"/>
              <w:bottom w:val="nil"/>
              <w:right w:val="single" w:sz="4" w:space="0" w:color="auto"/>
            </w:tcBorders>
            <w:shd w:val="clear" w:color="auto" w:fill="auto"/>
            <w:noWrap/>
            <w:vAlign w:val="center"/>
            <w:hideMark/>
          </w:tcPr>
          <w:p w14:paraId="4087E7CE" w14:textId="77777777" w:rsidR="00905B53" w:rsidRPr="002640F0" w:rsidRDefault="00905B53" w:rsidP="005C1A69">
            <w:pPr>
              <w:spacing w:line="360" w:lineRule="auto"/>
              <w:rPr>
                <w:color w:val="000000"/>
                <w:sz w:val="16"/>
                <w:szCs w:val="16"/>
              </w:rPr>
            </w:pPr>
            <w:r w:rsidRPr="002640F0">
              <w:rPr>
                <w:color w:val="000000"/>
                <w:sz w:val="16"/>
                <w:szCs w:val="16"/>
              </w:rPr>
              <w:t>(0.023)</w:t>
            </w:r>
          </w:p>
        </w:tc>
        <w:tc>
          <w:tcPr>
            <w:tcW w:w="550" w:type="pct"/>
            <w:tcBorders>
              <w:top w:val="nil"/>
              <w:left w:val="nil"/>
              <w:bottom w:val="nil"/>
              <w:right w:val="nil"/>
            </w:tcBorders>
            <w:shd w:val="clear" w:color="auto" w:fill="auto"/>
            <w:noWrap/>
            <w:vAlign w:val="center"/>
            <w:hideMark/>
          </w:tcPr>
          <w:p w14:paraId="38D49716" w14:textId="77777777" w:rsidR="00905B53" w:rsidRPr="002640F0" w:rsidRDefault="00905B53" w:rsidP="005C1A69">
            <w:pPr>
              <w:spacing w:line="360" w:lineRule="auto"/>
              <w:rPr>
                <w:color w:val="000000"/>
                <w:sz w:val="16"/>
                <w:szCs w:val="16"/>
              </w:rPr>
            </w:pPr>
            <w:r w:rsidRPr="002640F0">
              <w:rPr>
                <w:color w:val="000000"/>
                <w:sz w:val="16"/>
                <w:szCs w:val="16"/>
              </w:rPr>
              <w:t>(0.023)</w:t>
            </w:r>
          </w:p>
        </w:tc>
        <w:tc>
          <w:tcPr>
            <w:tcW w:w="549" w:type="pct"/>
            <w:tcBorders>
              <w:top w:val="nil"/>
              <w:left w:val="single" w:sz="4" w:space="0" w:color="auto"/>
              <w:bottom w:val="nil"/>
              <w:right w:val="single" w:sz="4" w:space="0" w:color="auto"/>
            </w:tcBorders>
            <w:shd w:val="clear" w:color="auto" w:fill="auto"/>
            <w:noWrap/>
            <w:vAlign w:val="center"/>
            <w:hideMark/>
          </w:tcPr>
          <w:p w14:paraId="4EB50B3F" w14:textId="77777777" w:rsidR="00905B53" w:rsidRPr="002640F0" w:rsidRDefault="00905B53" w:rsidP="005C1A69">
            <w:pPr>
              <w:spacing w:line="360" w:lineRule="auto"/>
              <w:rPr>
                <w:color w:val="000000"/>
                <w:sz w:val="16"/>
                <w:szCs w:val="16"/>
              </w:rPr>
            </w:pPr>
            <w:r w:rsidRPr="002640F0">
              <w:rPr>
                <w:color w:val="000000"/>
                <w:sz w:val="16"/>
                <w:szCs w:val="16"/>
              </w:rPr>
              <w:t>(0.023)</w:t>
            </w:r>
          </w:p>
        </w:tc>
        <w:tc>
          <w:tcPr>
            <w:tcW w:w="524" w:type="pct"/>
            <w:tcBorders>
              <w:top w:val="nil"/>
              <w:left w:val="nil"/>
              <w:bottom w:val="nil"/>
              <w:right w:val="nil"/>
            </w:tcBorders>
            <w:shd w:val="clear" w:color="auto" w:fill="auto"/>
            <w:noWrap/>
            <w:vAlign w:val="center"/>
            <w:hideMark/>
          </w:tcPr>
          <w:p w14:paraId="127D4B14" w14:textId="77777777" w:rsidR="00905B53" w:rsidRPr="002640F0" w:rsidRDefault="00905B53" w:rsidP="005C1A69">
            <w:pPr>
              <w:spacing w:line="360" w:lineRule="auto"/>
              <w:rPr>
                <w:color w:val="000000"/>
                <w:sz w:val="16"/>
                <w:szCs w:val="16"/>
              </w:rPr>
            </w:pPr>
            <w:r w:rsidRPr="002640F0">
              <w:rPr>
                <w:color w:val="000000"/>
                <w:sz w:val="16"/>
                <w:szCs w:val="16"/>
              </w:rPr>
              <w:t>(0.023)</w:t>
            </w:r>
          </w:p>
        </w:tc>
      </w:tr>
      <w:tr w:rsidR="00905B53" w:rsidRPr="002640F0" w14:paraId="144E60C9"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3E5B33F2" w14:textId="77777777" w:rsidR="00905B53" w:rsidRPr="002640F0" w:rsidRDefault="00905B53" w:rsidP="005C1A69">
            <w:pPr>
              <w:spacing w:line="360" w:lineRule="auto"/>
              <w:rPr>
                <w:color w:val="000000"/>
                <w:sz w:val="16"/>
                <w:szCs w:val="16"/>
              </w:rPr>
            </w:pPr>
            <w:r w:rsidRPr="002640F0">
              <w:rPr>
                <w:color w:val="000000"/>
                <w:sz w:val="16"/>
                <w:szCs w:val="16"/>
              </w:rPr>
              <w:t>Social Capital</w:t>
            </w:r>
          </w:p>
        </w:tc>
        <w:tc>
          <w:tcPr>
            <w:tcW w:w="551" w:type="pct"/>
            <w:tcBorders>
              <w:top w:val="nil"/>
              <w:left w:val="nil"/>
              <w:bottom w:val="nil"/>
              <w:right w:val="single" w:sz="4" w:space="0" w:color="auto"/>
            </w:tcBorders>
            <w:shd w:val="clear" w:color="auto" w:fill="auto"/>
            <w:noWrap/>
            <w:vAlign w:val="center"/>
            <w:hideMark/>
          </w:tcPr>
          <w:p w14:paraId="4BE49FF5" w14:textId="77777777" w:rsidR="00905B53" w:rsidRPr="002640F0" w:rsidRDefault="00905B53" w:rsidP="005C1A69">
            <w:pPr>
              <w:spacing w:line="360" w:lineRule="auto"/>
              <w:rPr>
                <w:color w:val="000000"/>
                <w:sz w:val="16"/>
                <w:szCs w:val="16"/>
              </w:rPr>
            </w:pPr>
            <w:r w:rsidRPr="002640F0">
              <w:rPr>
                <w:color w:val="000000"/>
                <w:sz w:val="16"/>
                <w:szCs w:val="16"/>
              </w:rPr>
              <w:t>1.016***</w:t>
            </w:r>
          </w:p>
        </w:tc>
        <w:tc>
          <w:tcPr>
            <w:tcW w:w="549" w:type="pct"/>
            <w:tcBorders>
              <w:top w:val="nil"/>
              <w:left w:val="nil"/>
              <w:bottom w:val="nil"/>
              <w:right w:val="nil"/>
            </w:tcBorders>
            <w:shd w:val="clear" w:color="auto" w:fill="auto"/>
            <w:noWrap/>
            <w:vAlign w:val="center"/>
            <w:hideMark/>
          </w:tcPr>
          <w:p w14:paraId="1CD95A10" w14:textId="77777777" w:rsidR="00905B53" w:rsidRPr="002640F0" w:rsidRDefault="00905B53" w:rsidP="005C1A69">
            <w:pPr>
              <w:spacing w:line="360" w:lineRule="auto"/>
              <w:rPr>
                <w:color w:val="000000"/>
                <w:sz w:val="16"/>
                <w:szCs w:val="16"/>
              </w:rPr>
            </w:pPr>
            <w:r w:rsidRPr="002640F0">
              <w:rPr>
                <w:color w:val="000000"/>
                <w:sz w:val="16"/>
                <w:szCs w:val="16"/>
              </w:rPr>
              <w:t>0.504***</w:t>
            </w:r>
          </w:p>
        </w:tc>
        <w:tc>
          <w:tcPr>
            <w:tcW w:w="550" w:type="pct"/>
            <w:tcBorders>
              <w:top w:val="nil"/>
              <w:left w:val="single" w:sz="4" w:space="0" w:color="auto"/>
              <w:bottom w:val="nil"/>
              <w:right w:val="single" w:sz="4" w:space="0" w:color="auto"/>
            </w:tcBorders>
            <w:shd w:val="clear" w:color="auto" w:fill="auto"/>
            <w:noWrap/>
            <w:vAlign w:val="center"/>
            <w:hideMark/>
          </w:tcPr>
          <w:p w14:paraId="5960EC68" w14:textId="77777777" w:rsidR="00905B53" w:rsidRPr="002640F0" w:rsidRDefault="00905B53" w:rsidP="005C1A69">
            <w:pPr>
              <w:spacing w:line="360" w:lineRule="auto"/>
              <w:rPr>
                <w:color w:val="000000"/>
                <w:sz w:val="16"/>
                <w:szCs w:val="16"/>
              </w:rPr>
            </w:pPr>
            <w:r w:rsidRPr="002640F0">
              <w:rPr>
                <w:color w:val="000000"/>
                <w:sz w:val="16"/>
                <w:szCs w:val="16"/>
              </w:rPr>
              <w:t>2.542***</w:t>
            </w:r>
          </w:p>
        </w:tc>
        <w:tc>
          <w:tcPr>
            <w:tcW w:w="549" w:type="pct"/>
            <w:tcBorders>
              <w:top w:val="nil"/>
              <w:left w:val="nil"/>
              <w:bottom w:val="nil"/>
              <w:right w:val="nil"/>
            </w:tcBorders>
            <w:shd w:val="clear" w:color="auto" w:fill="auto"/>
            <w:noWrap/>
            <w:vAlign w:val="center"/>
            <w:hideMark/>
          </w:tcPr>
          <w:p w14:paraId="765A2E64" w14:textId="77777777" w:rsidR="00905B53" w:rsidRPr="002640F0" w:rsidRDefault="00905B53" w:rsidP="005C1A69">
            <w:pPr>
              <w:spacing w:line="360" w:lineRule="auto"/>
              <w:rPr>
                <w:color w:val="000000"/>
                <w:sz w:val="16"/>
                <w:szCs w:val="16"/>
              </w:rPr>
            </w:pPr>
            <w:r w:rsidRPr="002640F0">
              <w:rPr>
                <w:color w:val="000000"/>
                <w:sz w:val="16"/>
                <w:szCs w:val="16"/>
              </w:rPr>
              <w:t>3.085***</w:t>
            </w:r>
          </w:p>
        </w:tc>
        <w:tc>
          <w:tcPr>
            <w:tcW w:w="550" w:type="pct"/>
            <w:tcBorders>
              <w:top w:val="nil"/>
              <w:left w:val="single" w:sz="4" w:space="0" w:color="auto"/>
              <w:bottom w:val="nil"/>
              <w:right w:val="single" w:sz="4" w:space="0" w:color="auto"/>
            </w:tcBorders>
            <w:shd w:val="clear" w:color="auto" w:fill="auto"/>
            <w:noWrap/>
            <w:vAlign w:val="center"/>
            <w:hideMark/>
          </w:tcPr>
          <w:p w14:paraId="7CB29FA5" w14:textId="77777777" w:rsidR="00905B53" w:rsidRPr="002640F0" w:rsidRDefault="00905B53" w:rsidP="005C1A69">
            <w:pPr>
              <w:spacing w:line="360" w:lineRule="auto"/>
              <w:rPr>
                <w:color w:val="000000"/>
                <w:sz w:val="16"/>
                <w:szCs w:val="16"/>
              </w:rPr>
            </w:pPr>
            <w:r w:rsidRPr="002640F0">
              <w:rPr>
                <w:color w:val="000000"/>
                <w:sz w:val="16"/>
                <w:szCs w:val="16"/>
              </w:rPr>
              <w:t>0.713***</w:t>
            </w:r>
          </w:p>
        </w:tc>
        <w:tc>
          <w:tcPr>
            <w:tcW w:w="550" w:type="pct"/>
            <w:tcBorders>
              <w:top w:val="nil"/>
              <w:left w:val="nil"/>
              <w:bottom w:val="nil"/>
              <w:right w:val="nil"/>
            </w:tcBorders>
            <w:shd w:val="clear" w:color="auto" w:fill="auto"/>
            <w:noWrap/>
            <w:vAlign w:val="center"/>
            <w:hideMark/>
          </w:tcPr>
          <w:p w14:paraId="6BA37DBE" w14:textId="77777777" w:rsidR="00905B53" w:rsidRPr="002640F0" w:rsidRDefault="00905B53" w:rsidP="005C1A69">
            <w:pPr>
              <w:spacing w:line="360" w:lineRule="auto"/>
              <w:rPr>
                <w:color w:val="000000"/>
                <w:sz w:val="16"/>
                <w:szCs w:val="16"/>
              </w:rPr>
            </w:pPr>
            <w:r w:rsidRPr="002640F0">
              <w:rPr>
                <w:color w:val="000000"/>
                <w:sz w:val="16"/>
                <w:szCs w:val="16"/>
              </w:rPr>
              <w:t>0.504***</w:t>
            </w:r>
          </w:p>
        </w:tc>
        <w:tc>
          <w:tcPr>
            <w:tcW w:w="549" w:type="pct"/>
            <w:tcBorders>
              <w:top w:val="nil"/>
              <w:left w:val="single" w:sz="4" w:space="0" w:color="auto"/>
              <w:bottom w:val="nil"/>
              <w:right w:val="single" w:sz="4" w:space="0" w:color="auto"/>
            </w:tcBorders>
            <w:shd w:val="clear" w:color="auto" w:fill="auto"/>
            <w:noWrap/>
            <w:vAlign w:val="center"/>
            <w:hideMark/>
          </w:tcPr>
          <w:p w14:paraId="7A1BC526" w14:textId="77777777" w:rsidR="00905B53" w:rsidRPr="002640F0" w:rsidRDefault="00905B53" w:rsidP="005C1A69">
            <w:pPr>
              <w:spacing w:line="360" w:lineRule="auto"/>
              <w:rPr>
                <w:color w:val="000000"/>
                <w:sz w:val="16"/>
                <w:szCs w:val="16"/>
              </w:rPr>
            </w:pPr>
            <w:r w:rsidRPr="002640F0">
              <w:rPr>
                <w:color w:val="000000"/>
                <w:sz w:val="16"/>
                <w:szCs w:val="16"/>
              </w:rPr>
              <w:t>0.435*</w:t>
            </w:r>
          </w:p>
        </w:tc>
        <w:tc>
          <w:tcPr>
            <w:tcW w:w="524" w:type="pct"/>
            <w:tcBorders>
              <w:top w:val="nil"/>
              <w:left w:val="nil"/>
              <w:bottom w:val="nil"/>
              <w:right w:val="nil"/>
            </w:tcBorders>
            <w:shd w:val="clear" w:color="auto" w:fill="auto"/>
            <w:noWrap/>
            <w:vAlign w:val="center"/>
            <w:hideMark/>
          </w:tcPr>
          <w:p w14:paraId="16674F00" w14:textId="77777777" w:rsidR="00905B53" w:rsidRPr="002640F0" w:rsidRDefault="00905B53" w:rsidP="005C1A69">
            <w:pPr>
              <w:spacing w:line="360" w:lineRule="auto"/>
              <w:rPr>
                <w:color w:val="000000"/>
                <w:sz w:val="16"/>
                <w:szCs w:val="16"/>
              </w:rPr>
            </w:pPr>
            <w:r w:rsidRPr="002640F0">
              <w:rPr>
                <w:color w:val="000000"/>
                <w:sz w:val="16"/>
                <w:szCs w:val="16"/>
              </w:rPr>
              <w:t>0.2</w:t>
            </w:r>
          </w:p>
        </w:tc>
      </w:tr>
      <w:tr w:rsidR="00905B53" w:rsidRPr="002640F0" w14:paraId="0742B46A"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1DE3B1D3"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4329A4F9" w14:textId="77777777" w:rsidR="00905B53" w:rsidRPr="002640F0" w:rsidRDefault="00905B53" w:rsidP="005C1A69">
            <w:pPr>
              <w:spacing w:line="360" w:lineRule="auto"/>
              <w:rPr>
                <w:color w:val="000000"/>
                <w:sz w:val="16"/>
                <w:szCs w:val="16"/>
              </w:rPr>
            </w:pPr>
            <w:r w:rsidRPr="002640F0">
              <w:rPr>
                <w:color w:val="000000"/>
                <w:sz w:val="16"/>
                <w:szCs w:val="16"/>
              </w:rPr>
              <w:t>(0.063)</w:t>
            </w:r>
          </w:p>
        </w:tc>
        <w:tc>
          <w:tcPr>
            <w:tcW w:w="549" w:type="pct"/>
            <w:tcBorders>
              <w:top w:val="nil"/>
              <w:left w:val="nil"/>
              <w:bottom w:val="nil"/>
              <w:right w:val="nil"/>
            </w:tcBorders>
            <w:shd w:val="clear" w:color="auto" w:fill="auto"/>
            <w:noWrap/>
            <w:vAlign w:val="center"/>
            <w:hideMark/>
          </w:tcPr>
          <w:p w14:paraId="2FAABC93" w14:textId="77777777" w:rsidR="00905B53" w:rsidRPr="002640F0" w:rsidRDefault="00905B53" w:rsidP="005C1A69">
            <w:pPr>
              <w:spacing w:line="360" w:lineRule="auto"/>
              <w:rPr>
                <w:color w:val="000000"/>
                <w:sz w:val="16"/>
                <w:szCs w:val="16"/>
              </w:rPr>
            </w:pPr>
            <w:r w:rsidRPr="002640F0">
              <w:rPr>
                <w:color w:val="000000"/>
                <w:sz w:val="16"/>
                <w:szCs w:val="16"/>
              </w:rPr>
              <w:t>(0.064)</w:t>
            </w:r>
          </w:p>
        </w:tc>
        <w:tc>
          <w:tcPr>
            <w:tcW w:w="550" w:type="pct"/>
            <w:tcBorders>
              <w:top w:val="nil"/>
              <w:left w:val="single" w:sz="4" w:space="0" w:color="auto"/>
              <w:bottom w:val="nil"/>
              <w:right w:val="single" w:sz="4" w:space="0" w:color="auto"/>
            </w:tcBorders>
            <w:shd w:val="clear" w:color="auto" w:fill="auto"/>
            <w:noWrap/>
            <w:vAlign w:val="center"/>
            <w:hideMark/>
          </w:tcPr>
          <w:p w14:paraId="44111E41" w14:textId="77777777" w:rsidR="00905B53" w:rsidRPr="002640F0" w:rsidRDefault="00905B53" w:rsidP="005C1A69">
            <w:pPr>
              <w:spacing w:line="360" w:lineRule="auto"/>
              <w:rPr>
                <w:color w:val="000000"/>
                <w:sz w:val="16"/>
                <w:szCs w:val="16"/>
              </w:rPr>
            </w:pPr>
            <w:r w:rsidRPr="002640F0">
              <w:rPr>
                <w:color w:val="000000"/>
                <w:sz w:val="16"/>
                <w:szCs w:val="16"/>
              </w:rPr>
              <w:t>(0.339)</w:t>
            </w:r>
          </w:p>
        </w:tc>
        <w:tc>
          <w:tcPr>
            <w:tcW w:w="549" w:type="pct"/>
            <w:tcBorders>
              <w:top w:val="nil"/>
              <w:left w:val="nil"/>
              <w:bottom w:val="nil"/>
              <w:right w:val="nil"/>
            </w:tcBorders>
            <w:shd w:val="clear" w:color="auto" w:fill="auto"/>
            <w:noWrap/>
            <w:vAlign w:val="center"/>
            <w:hideMark/>
          </w:tcPr>
          <w:p w14:paraId="5FC28F0F" w14:textId="77777777" w:rsidR="00905B53" w:rsidRPr="002640F0" w:rsidRDefault="00905B53" w:rsidP="005C1A69">
            <w:pPr>
              <w:spacing w:line="360" w:lineRule="auto"/>
              <w:rPr>
                <w:color w:val="000000"/>
                <w:sz w:val="16"/>
                <w:szCs w:val="16"/>
              </w:rPr>
            </w:pPr>
            <w:r w:rsidRPr="002640F0">
              <w:rPr>
                <w:color w:val="000000"/>
                <w:sz w:val="16"/>
                <w:szCs w:val="16"/>
              </w:rPr>
              <w:t>(0.375)</w:t>
            </w:r>
          </w:p>
        </w:tc>
        <w:tc>
          <w:tcPr>
            <w:tcW w:w="550" w:type="pct"/>
            <w:tcBorders>
              <w:top w:val="nil"/>
              <w:left w:val="single" w:sz="4" w:space="0" w:color="auto"/>
              <w:bottom w:val="nil"/>
              <w:right w:val="single" w:sz="4" w:space="0" w:color="auto"/>
            </w:tcBorders>
            <w:shd w:val="clear" w:color="auto" w:fill="auto"/>
            <w:noWrap/>
            <w:vAlign w:val="center"/>
            <w:hideMark/>
          </w:tcPr>
          <w:p w14:paraId="45F71E6C" w14:textId="77777777" w:rsidR="00905B53" w:rsidRPr="002640F0" w:rsidRDefault="00905B53" w:rsidP="005C1A69">
            <w:pPr>
              <w:spacing w:line="360" w:lineRule="auto"/>
              <w:rPr>
                <w:color w:val="000000"/>
                <w:sz w:val="16"/>
                <w:szCs w:val="16"/>
              </w:rPr>
            </w:pPr>
            <w:r w:rsidRPr="002640F0">
              <w:rPr>
                <w:color w:val="000000"/>
                <w:sz w:val="16"/>
                <w:szCs w:val="16"/>
              </w:rPr>
              <w:t>(0.05)</w:t>
            </w:r>
          </w:p>
        </w:tc>
        <w:tc>
          <w:tcPr>
            <w:tcW w:w="550" w:type="pct"/>
            <w:tcBorders>
              <w:top w:val="nil"/>
              <w:left w:val="nil"/>
              <w:bottom w:val="nil"/>
              <w:right w:val="nil"/>
            </w:tcBorders>
            <w:shd w:val="clear" w:color="auto" w:fill="auto"/>
            <w:noWrap/>
            <w:vAlign w:val="center"/>
            <w:hideMark/>
          </w:tcPr>
          <w:p w14:paraId="3456E542" w14:textId="77777777" w:rsidR="00905B53" w:rsidRPr="002640F0" w:rsidRDefault="00905B53" w:rsidP="005C1A69">
            <w:pPr>
              <w:spacing w:line="360" w:lineRule="auto"/>
              <w:rPr>
                <w:color w:val="000000"/>
                <w:sz w:val="16"/>
                <w:szCs w:val="16"/>
              </w:rPr>
            </w:pPr>
            <w:r w:rsidRPr="002640F0">
              <w:rPr>
                <w:color w:val="000000"/>
                <w:sz w:val="16"/>
                <w:szCs w:val="16"/>
              </w:rPr>
              <w:t>(0.045)</w:t>
            </w:r>
          </w:p>
        </w:tc>
        <w:tc>
          <w:tcPr>
            <w:tcW w:w="549" w:type="pct"/>
            <w:tcBorders>
              <w:top w:val="nil"/>
              <w:left w:val="single" w:sz="4" w:space="0" w:color="auto"/>
              <w:bottom w:val="nil"/>
              <w:right w:val="single" w:sz="4" w:space="0" w:color="auto"/>
            </w:tcBorders>
            <w:shd w:val="clear" w:color="auto" w:fill="auto"/>
            <w:noWrap/>
            <w:vAlign w:val="center"/>
            <w:hideMark/>
          </w:tcPr>
          <w:p w14:paraId="04A5EE85" w14:textId="77777777" w:rsidR="00905B53" w:rsidRPr="002640F0" w:rsidRDefault="00905B53" w:rsidP="005C1A69">
            <w:pPr>
              <w:spacing w:line="360" w:lineRule="auto"/>
              <w:rPr>
                <w:color w:val="000000"/>
                <w:sz w:val="16"/>
                <w:szCs w:val="16"/>
              </w:rPr>
            </w:pPr>
            <w:r w:rsidRPr="002640F0">
              <w:rPr>
                <w:color w:val="000000"/>
                <w:sz w:val="16"/>
                <w:szCs w:val="16"/>
              </w:rPr>
              <w:t>(0.2)</w:t>
            </w:r>
          </w:p>
        </w:tc>
        <w:tc>
          <w:tcPr>
            <w:tcW w:w="524" w:type="pct"/>
            <w:tcBorders>
              <w:top w:val="nil"/>
              <w:left w:val="nil"/>
              <w:bottom w:val="nil"/>
              <w:right w:val="nil"/>
            </w:tcBorders>
            <w:shd w:val="clear" w:color="auto" w:fill="auto"/>
            <w:noWrap/>
            <w:vAlign w:val="center"/>
            <w:hideMark/>
          </w:tcPr>
          <w:p w14:paraId="6CBC1A1D" w14:textId="77777777" w:rsidR="00905B53" w:rsidRPr="002640F0" w:rsidRDefault="00905B53" w:rsidP="005C1A69">
            <w:pPr>
              <w:spacing w:line="360" w:lineRule="auto"/>
              <w:rPr>
                <w:color w:val="000000"/>
                <w:sz w:val="16"/>
                <w:szCs w:val="16"/>
              </w:rPr>
            </w:pPr>
            <w:r w:rsidRPr="002640F0">
              <w:rPr>
                <w:color w:val="000000"/>
                <w:sz w:val="16"/>
                <w:szCs w:val="16"/>
              </w:rPr>
              <w:t>(0.267)</w:t>
            </w:r>
          </w:p>
        </w:tc>
      </w:tr>
      <w:tr w:rsidR="00905B53" w:rsidRPr="002640F0" w14:paraId="35DCCA28"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250FECF3" w14:textId="77777777" w:rsidR="00905B53" w:rsidRPr="002640F0" w:rsidRDefault="00905B53" w:rsidP="005C1A69">
            <w:pPr>
              <w:spacing w:line="360" w:lineRule="auto"/>
              <w:rPr>
                <w:color w:val="000000"/>
                <w:sz w:val="16"/>
                <w:szCs w:val="16"/>
              </w:rPr>
            </w:pPr>
            <w:r w:rsidRPr="002640F0">
              <w:rPr>
                <w:color w:val="000000"/>
                <w:sz w:val="16"/>
                <w:szCs w:val="16"/>
              </w:rPr>
              <w:t>Employment change 1980-2016</w:t>
            </w:r>
          </w:p>
        </w:tc>
        <w:tc>
          <w:tcPr>
            <w:tcW w:w="551" w:type="pct"/>
            <w:tcBorders>
              <w:top w:val="nil"/>
              <w:left w:val="nil"/>
              <w:bottom w:val="nil"/>
              <w:right w:val="single" w:sz="4" w:space="0" w:color="auto"/>
            </w:tcBorders>
            <w:shd w:val="clear" w:color="auto" w:fill="auto"/>
            <w:noWrap/>
            <w:vAlign w:val="center"/>
            <w:hideMark/>
          </w:tcPr>
          <w:p w14:paraId="6F01E0B8" w14:textId="77777777" w:rsidR="00905B53" w:rsidRPr="002640F0" w:rsidRDefault="00905B53" w:rsidP="005C1A69">
            <w:pPr>
              <w:spacing w:line="360" w:lineRule="auto"/>
              <w:rPr>
                <w:color w:val="000000"/>
                <w:sz w:val="16"/>
                <w:szCs w:val="16"/>
              </w:rPr>
            </w:pPr>
            <w:r w:rsidRPr="002640F0">
              <w:rPr>
                <w:color w:val="000000"/>
                <w:sz w:val="16"/>
                <w:szCs w:val="16"/>
              </w:rPr>
              <w:t>18.692***</w:t>
            </w:r>
          </w:p>
        </w:tc>
        <w:tc>
          <w:tcPr>
            <w:tcW w:w="549" w:type="pct"/>
            <w:tcBorders>
              <w:top w:val="nil"/>
              <w:left w:val="nil"/>
              <w:bottom w:val="nil"/>
              <w:right w:val="nil"/>
            </w:tcBorders>
            <w:shd w:val="clear" w:color="auto" w:fill="auto"/>
            <w:noWrap/>
            <w:vAlign w:val="center"/>
            <w:hideMark/>
          </w:tcPr>
          <w:p w14:paraId="3616E6C2"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279F7A51"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2C244719"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6C8637A" w14:textId="77777777" w:rsidR="00905B53" w:rsidRPr="002640F0" w:rsidRDefault="00905B53" w:rsidP="005C1A69">
            <w:pPr>
              <w:spacing w:line="360" w:lineRule="auto"/>
              <w:rPr>
                <w:color w:val="000000"/>
                <w:sz w:val="16"/>
                <w:szCs w:val="16"/>
              </w:rPr>
            </w:pPr>
            <w:r w:rsidRPr="002640F0">
              <w:rPr>
                <w:color w:val="000000"/>
                <w:sz w:val="16"/>
                <w:szCs w:val="16"/>
              </w:rPr>
              <w:t>-2.781***</w:t>
            </w:r>
          </w:p>
        </w:tc>
        <w:tc>
          <w:tcPr>
            <w:tcW w:w="550" w:type="pct"/>
            <w:tcBorders>
              <w:top w:val="nil"/>
              <w:left w:val="nil"/>
              <w:bottom w:val="nil"/>
              <w:right w:val="nil"/>
            </w:tcBorders>
            <w:shd w:val="clear" w:color="auto" w:fill="auto"/>
            <w:noWrap/>
            <w:vAlign w:val="center"/>
            <w:hideMark/>
          </w:tcPr>
          <w:p w14:paraId="509CE72E"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2E5DC1D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5DE1ADFE" w14:textId="77777777" w:rsidR="00905B53" w:rsidRPr="002640F0" w:rsidRDefault="00905B53" w:rsidP="005C1A69">
            <w:pPr>
              <w:spacing w:line="360" w:lineRule="auto"/>
              <w:rPr>
                <w:color w:val="000000"/>
                <w:sz w:val="16"/>
                <w:szCs w:val="16"/>
              </w:rPr>
            </w:pPr>
          </w:p>
        </w:tc>
      </w:tr>
      <w:tr w:rsidR="00905B53" w:rsidRPr="002640F0" w14:paraId="33CC9E20"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7244350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3DB4095E" w14:textId="77777777" w:rsidR="00905B53" w:rsidRPr="002640F0" w:rsidRDefault="00905B53" w:rsidP="005C1A69">
            <w:pPr>
              <w:spacing w:line="360" w:lineRule="auto"/>
              <w:rPr>
                <w:color w:val="000000"/>
                <w:sz w:val="16"/>
                <w:szCs w:val="16"/>
              </w:rPr>
            </w:pPr>
            <w:r w:rsidRPr="002640F0">
              <w:rPr>
                <w:color w:val="000000"/>
                <w:sz w:val="16"/>
                <w:szCs w:val="16"/>
              </w:rPr>
              <w:t>(2.369)</w:t>
            </w:r>
          </w:p>
        </w:tc>
        <w:tc>
          <w:tcPr>
            <w:tcW w:w="549" w:type="pct"/>
            <w:tcBorders>
              <w:top w:val="nil"/>
              <w:left w:val="nil"/>
              <w:bottom w:val="nil"/>
              <w:right w:val="nil"/>
            </w:tcBorders>
            <w:shd w:val="clear" w:color="auto" w:fill="auto"/>
            <w:noWrap/>
            <w:vAlign w:val="center"/>
            <w:hideMark/>
          </w:tcPr>
          <w:p w14:paraId="3ED8264D"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54238EF"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588EDDF2"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7BE584CC" w14:textId="77777777" w:rsidR="00905B53" w:rsidRPr="002640F0" w:rsidRDefault="00905B53" w:rsidP="005C1A69">
            <w:pPr>
              <w:spacing w:line="360" w:lineRule="auto"/>
              <w:rPr>
                <w:color w:val="000000"/>
                <w:sz w:val="16"/>
                <w:szCs w:val="16"/>
              </w:rPr>
            </w:pPr>
            <w:r w:rsidRPr="002640F0">
              <w:rPr>
                <w:color w:val="000000"/>
                <w:sz w:val="16"/>
                <w:szCs w:val="16"/>
              </w:rPr>
              <w:t>(0.658)</w:t>
            </w:r>
          </w:p>
        </w:tc>
        <w:tc>
          <w:tcPr>
            <w:tcW w:w="550" w:type="pct"/>
            <w:tcBorders>
              <w:top w:val="nil"/>
              <w:left w:val="nil"/>
              <w:bottom w:val="nil"/>
              <w:right w:val="nil"/>
            </w:tcBorders>
            <w:shd w:val="clear" w:color="auto" w:fill="auto"/>
            <w:noWrap/>
            <w:vAlign w:val="center"/>
            <w:hideMark/>
          </w:tcPr>
          <w:p w14:paraId="2F2477ED"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251995A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618E868C" w14:textId="77777777" w:rsidR="00905B53" w:rsidRPr="002640F0" w:rsidRDefault="00905B53" w:rsidP="005C1A69">
            <w:pPr>
              <w:spacing w:line="360" w:lineRule="auto"/>
              <w:rPr>
                <w:color w:val="000000"/>
                <w:sz w:val="16"/>
                <w:szCs w:val="16"/>
              </w:rPr>
            </w:pPr>
          </w:p>
        </w:tc>
      </w:tr>
      <w:tr w:rsidR="00905B53" w:rsidRPr="002640F0" w14:paraId="1EAC5269"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4BDAEF5E" w14:textId="77777777" w:rsidR="00905B53" w:rsidRPr="002640F0" w:rsidRDefault="00905B53" w:rsidP="005C1A69">
            <w:pPr>
              <w:spacing w:line="360" w:lineRule="auto"/>
              <w:rPr>
                <w:color w:val="000000"/>
                <w:sz w:val="16"/>
                <w:szCs w:val="16"/>
              </w:rPr>
            </w:pPr>
            <w:r w:rsidRPr="002640F0">
              <w:rPr>
                <w:color w:val="000000"/>
                <w:sz w:val="16"/>
                <w:szCs w:val="16"/>
              </w:rPr>
              <w:t>Population change 1980-2016</w:t>
            </w:r>
          </w:p>
        </w:tc>
        <w:tc>
          <w:tcPr>
            <w:tcW w:w="551" w:type="pct"/>
            <w:tcBorders>
              <w:top w:val="nil"/>
              <w:left w:val="nil"/>
              <w:bottom w:val="nil"/>
              <w:right w:val="single" w:sz="4" w:space="0" w:color="auto"/>
            </w:tcBorders>
            <w:shd w:val="clear" w:color="auto" w:fill="auto"/>
            <w:noWrap/>
            <w:vAlign w:val="center"/>
            <w:hideMark/>
          </w:tcPr>
          <w:p w14:paraId="291DB667"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73EB4B4E" w14:textId="77777777" w:rsidR="00905B53" w:rsidRPr="002640F0" w:rsidRDefault="00905B53" w:rsidP="005C1A69">
            <w:pPr>
              <w:spacing w:line="360" w:lineRule="auto"/>
              <w:rPr>
                <w:color w:val="000000"/>
                <w:sz w:val="16"/>
                <w:szCs w:val="16"/>
              </w:rPr>
            </w:pPr>
            <w:r w:rsidRPr="002640F0">
              <w:rPr>
                <w:color w:val="000000"/>
                <w:sz w:val="16"/>
                <w:szCs w:val="16"/>
              </w:rPr>
              <w:t>6.621**</w:t>
            </w:r>
          </w:p>
        </w:tc>
        <w:tc>
          <w:tcPr>
            <w:tcW w:w="550" w:type="pct"/>
            <w:tcBorders>
              <w:top w:val="nil"/>
              <w:left w:val="single" w:sz="4" w:space="0" w:color="auto"/>
              <w:bottom w:val="nil"/>
              <w:right w:val="single" w:sz="4" w:space="0" w:color="auto"/>
            </w:tcBorders>
            <w:shd w:val="clear" w:color="auto" w:fill="auto"/>
            <w:noWrap/>
            <w:vAlign w:val="center"/>
            <w:hideMark/>
          </w:tcPr>
          <w:p w14:paraId="24B4F0E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4C8A108D"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67A9D420"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793BC6D5" w14:textId="77777777" w:rsidR="00905B53" w:rsidRPr="002640F0" w:rsidRDefault="00905B53" w:rsidP="005C1A69">
            <w:pPr>
              <w:spacing w:line="360" w:lineRule="auto"/>
              <w:rPr>
                <w:color w:val="000000"/>
                <w:sz w:val="16"/>
                <w:szCs w:val="16"/>
              </w:rPr>
            </w:pPr>
            <w:r w:rsidRPr="002640F0">
              <w:rPr>
                <w:color w:val="000000"/>
                <w:sz w:val="16"/>
                <w:szCs w:val="16"/>
              </w:rPr>
              <w:t>-1.916***</w:t>
            </w:r>
          </w:p>
        </w:tc>
        <w:tc>
          <w:tcPr>
            <w:tcW w:w="549" w:type="pct"/>
            <w:tcBorders>
              <w:top w:val="nil"/>
              <w:left w:val="single" w:sz="4" w:space="0" w:color="auto"/>
              <w:bottom w:val="nil"/>
              <w:right w:val="single" w:sz="4" w:space="0" w:color="auto"/>
            </w:tcBorders>
            <w:shd w:val="clear" w:color="auto" w:fill="auto"/>
            <w:noWrap/>
            <w:vAlign w:val="center"/>
            <w:hideMark/>
          </w:tcPr>
          <w:p w14:paraId="0547D93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30649B73" w14:textId="77777777" w:rsidR="00905B53" w:rsidRPr="002640F0" w:rsidRDefault="00905B53" w:rsidP="005C1A69">
            <w:pPr>
              <w:spacing w:line="360" w:lineRule="auto"/>
              <w:rPr>
                <w:color w:val="000000"/>
                <w:sz w:val="16"/>
                <w:szCs w:val="16"/>
              </w:rPr>
            </w:pPr>
          </w:p>
        </w:tc>
      </w:tr>
      <w:tr w:rsidR="00905B53" w:rsidRPr="002640F0" w14:paraId="1590C464"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53E2527F"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2C83AF80"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52F0816A" w14:textId="77777777" w:rsidR="00905B53" w:rsidRPr="002640F0" w:rsidRDefault="00905B53" w:rsidP="005C1A69">
            <w:pPr>
              <w:spacing w:line="360" w:lineRule="auto"/>
              <w:rPr>
                <w:color w:val="000000"/>
                <w:sz w:val="16"/>
                <w:szCs w:val="16"/>
              </w:rPr>
            </w:pPr>
            <w:r w:rsidRPr="002640F0">
              <w:rPr>
                <w:color w:val="000000"/>
                <w:sz w:val="16"/>
                <w:szCs w:val="16"/>
              </w:rPr>
              <w:t>(2.509)</w:t>
            </w:r>
          </w:p>
        </w:tc>
        <w:tc>
          <w:tcPr>
            <w:tcW w:w="550" w:type="pct"/>
            <w:tcBorders>
              <w:top w:val="nil"/>
              <w:left w:val="single" w:sz="4" w:space="0" w:color="auto"/>
              <w:bottom w:val="nil"/>
              <w:right w:val="single" w:sz="4" w:space="0" w:color="auto"/>
            </w:tcBorders>
            <w:shd w:val="clear" w:color="auto" w:fill="auto"/>
            <w:noWrap/>
            <w:vAlign w:val="center"/>
            <w:hideMark/>
          </w:tcPr>
          <w:p w14:paraId="6FA19705"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252BA104"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15CCD638"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6E42EBEC" w14:textId="77777777" w:rsidR="00905B53" w:rsidRPr="002640F0" w:rsidRDefault="00905B53" w:rsidP="005C1A69">
            <w:pPr>
              <w:spacing w:line="360" w:lineRule="auto"/>
              <w:rPr>
                <w:color w:val="000000"/>
                <w:sz w:val="16"/>
                <w:szCs w:val="16"/>
              </w:rPr>
            </w:pPr>
            <w:r w:rsidRPr="002640F0">
              <w:rPr>
                <w:color w:val="000000"/>
                <w:sz w:val="16"/>
                <w:szCs w:val="16"/>
              </w:rPr>
              <w:t>(0.315)</w:t>
            </w:r>
          </w:p>
        </w:tc>
        <w:tc>
          <w:tcPr>
            <w:tcW w:w="549" w:type="pct"/>
            <w:tcBorders>
              <w:top w:val="nil"/>
              <w:left w:val="single" w:sz="4" w:space="0" w:color="auto"/>
              <w:bottom w:val="nil"/>
              <w:right w:val="single" w:sz="4" w:space="0" w:color="auto"/>
            </w:tcBorders>
            <w:shd w:val="clear" w:color="auto" w:fill="auto"/>
            <w:noWrap/>
            <w:vAlign w:val="center"/>
            <w:hideMark/>
          </w:tcPr>
          <w:p w14:paraId="1861A4D0"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74FC7E93" w14:textId="77777777" w:rsidR="00905B53" w:rsidRPr="002640F0" w:rsidRDefault="00905B53" w:rsidP="005C1A69">
            <w:pPr>
              <w:spacing w:line="360" w:lineRule="auto"/>
              <w:rPr>
                <w:color w:val="000000"/>
                <w:sz w:val="16"/>
                <w:szCs w:val="16"/>
              </w:rPr>
            </w:pPr>
          </w:p>
        </w:tc>
      </w:tr>
      <w:tr w:rsidR="00905B53" w:rsidRPr="002640F0" w14:paraId="338DFCA8"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6DCAF4E3" w14:textId="77777777" w:rsidR="00905B53" w:rsidRPr="002640F0" w:rsidRDefault="00905B53" w:rsidP="005C1A69">
            <w:pPr>
              <w:spacing w:line="360" w:lineRule="auto"/>
              <w:rPr>
                <w:color w:val="000000"/>
                <w:sz w:val="16"/>
                <w:szCs w:val="16"/>
              </w:rPr>
            </w:pPr>
            <w:r w:rsidRPr="002640F0">
              <w:rPr>
                <w:color w:val="000000"/>
                <w:sz w:val="16"/>
                <w:szCs w:val="16"/>
              </w:rPr>
              <w:t>Average earnings per job change 1980-2016</w:t>
            </w:r>
          </w:p>
        </w:tc>
        <w:tc>
          <w:tcPr>
            <w:tcW w:w="551" w:type="pct"/>
            <w:tcBorders>
              <w:top w:val="nil"/>
              <w:left w:val="nil"/>
              <w:bottom w:val="nil"/>
              <w:right w:val="single" w:sz="4" w:space="0" w:color="auto"/>
            </w:tcBorders>
            <w:shd w:val="clear" w:color="auto" w:fill="auto"/>
            <w:noWrap/>
            <w:vAlign w:val="center"/>
            <w:hideMark/>
          </w:tcPr>
          <w:p w14:paraId="1E218A0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07B8CEB1"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57DE0CDA" w14:textId="77777777" w:rsidR="00905B53" w:rsidRPr="002640F0" w:rsidRDefault="00905B53" w:rsidP="005C1A69">
            <w:pPr>
              <w:spacing w:line="360" w:lineRule="auto"/>
              <w:rPr>
                <w:color w:val="000000"/>
                <w:sz w:val="16"/>
                <w:szCs w:val="16"/>
              </w:rPr>
            </w:pPr>
            <w:r w:rsidRPr="002640F0">
              <w:rPr>
                <w:color w:val="000000"/>
                <w:sz w:val="16"/>
                <w:szCs w:val="16"/>
              </w:rPr>
              <w:t>44.4***</w:t>
            </w:r>
          </w:p>
        </w:tc>
        <w:tc>
          <w:tcPr>
            <w:tcW w:w="549" w:type="pct"/>
            <w:tcBorders>
              <w:top w:val="nil"/>
              <w:left w:val="nil"/>
              <w:bottom w:val="nil"/>
              <w:right w:val="nil"/>
            </w:tcBorders>
            <w:shd w:val="clear" w:color="auto" w:fill="auto"/>
            <w:noWrap/>
            <w:vAlign w:val="center"/>
            <w:hideMark/>
          </w:tcPr>
          <w:p w14:paraId="7C9FFC01"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2093B963"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5E3BCA94"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36D771C6" w14:textId="77777777" w:rsidR="00905B53" w:rsidRPr="002640F0" w:rsidRDefault="00905B53" w:rsidP="005C1A69">
            <w:pPr>
              <w:spacing w:line="360" w:lineRule="auto"/>
              <w:rPr>
                <w:color w:val="000000"/>
                <w:sz w:val="16"/>
                <w:szCs w:val="16"/>
              </w:rPr>
            </w:pPr>
            <w:r w:rsidRPr="002640F0">
              <w:rPr>
                <w:color w:val="000000"/>
                <w:sz w:val="16"/>
                <w:szCs w:val="16"/>
              </w:rPr>
              <w:t>-1.113†</w:t>
            </w:r>
          </w:p>
        </w:tc>
        <w:tc>
          <w:tcPr>
            <w:tcW w:w="524" w:type="pct"/>
            <w:tcBorders>
              <w:top w:val="nil"/>
              <w:left w:val="nil"/>
              <w:bottom w:val="nil"/>
              <w:right w:val="nil"/>
            </w:tcBorders>
            <w:shd w:val="clear" w:color="auto" w:fill="auto"/>
            <w:noWrap/>
            <w:vAlign w:val="center"/>
            <w:hideMark/>
          </w:tcPr>
          <w:p w14:paraId="023482E3" w14:textId="77777777" w:rsidR="00905B53" w:rsidRPr="002640F0" w:rsidRDefault="00905B53" w:rsidP="005C1A69">
            <w:pPr>
              <w:spacing w:line="360" w:lineRule="auto"/>
              <w:rPr>
                <w:color w:val="000000"/>
                <w:sz w:val="16"/>
                <w:szCs w:val="16"/>
              </w:rPr>
            </w:pPr>
          </w:p>
        </w:tc>
      </w:tr>
      <w:tr w:rsidR="00905B53" w:rsidRPr="002640F0" w14:paraId="49B1957F"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692289BB"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6D0AAD7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4DAD8299"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147815A8" w14:textId="77777777" w:rsidR="00905B53" w:rsidRPr="002640F0" w:rsidRDefault="00905B53" w:rsidP="005C1A69">
            <w:pPr>
              <w:spacing w:line="360" w:lineRule="auto"/>
              <w:rPr>
                <w:color w:val="000000"/>
                <w:sz w:val="16"/>
                <w:szCs w:val="16"/>
              </w:rPr>
            </w:pPr>
            <w:r w:rsidRPr="002640F0">
              <w:rPr>
                <w:color w:val="000000"/>
                <w:sz w:val="16"/>
                <w:szCs w:val="16"/>
              </w:rPr>
              <w:t>(8.247)</w:t>
            </w:r>
          </w:p>
        </w:tc>
        <w:tc>
          <w:tcPr>
            <w:tcW w:w="549" w:type="pct"/>
            <w:tcBorders>
              <w:top w:val="nil"/>
              <w:left w:val="nil"/>
              <w:bottom w:val="nil"/>
              <w:right w:val="nil"/>
            </w:tcBorders>
            <w:shd w:val="clear" w:color="auto" w:fill="auto"/>
            <w:noWrap/>
            <w:vAlign w:val="center"/>
            <w:hideMark/>
          </w:tcPr>
          <w:p w14:paraId="5DE37AFD"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7AF21525"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34223975"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20031180" w14:textId="77777777" w:rsidR="00905B53" w:rsidRPr="002640F0" w:rsidRDefault="00905B53" w:rsidP="005C1A69">
            <w:pPr>
              <w:spacing w:line="360" w:lineRule="auto"/>
              <w:rPr>
                <w:color w:val="000000"/>
                <w:sz w:val="16"/>
                <w:szCs w:val="16"/>
              </w:rPr>
            </w:pPr>
            <w:r w:rsidRPr="002640F0">
              <w:rPr>
                <w:color w:val="000000"/>
                <w:sz w:val="16"/>
                <w:szCs w:val="16"/>
              </w:rPr>
              <w:t>(0.623)</w:t>
            </w:r>
          </w:p>
        </w:tc>
        <w:tc>
          <w:tcPr>
            <w:tcW w:w="524" w:type="pct"/>
            <w:tcBorders>
              <w:top w:val="nil"/>
              <w:left w:val="nil"/>
              <w:bottom w:val="nil"/>
              <w:right w:val="nil"/>
            </w:tcBorders>
            <w:shd w:val="clear" w:color="auto" w:fill="auto"/>
            <w:noWrap/>
            <w:vAlign w:val="center"/>
            <w:hideMark/>
          </w:tcPr>
          <w:p w14:paraId="30C326BB" w14:textId="77777777" w:rsidR="00905B53" w:rsidRPr="002640F0" w:rsidRDefault="00905B53" w:rsidP="005C1A69">
            <w:pPr>
              <w:spacing w:line="360" w:lineRule="auto"/>
              <w:rPr>
                <w:color w:val="000000"/>
                <w:sz w:val="16"/>
                <w:szCs w:val="16"/>
              </w:rPr>
            </w:pPr>
          </w:p>
        </w:tc>
      </w:tr>
      <w:tr w:rsidR="00905B53" w:rsidRPr="002640F0" w14:paraId="21701FF7"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3CC10081" w14:textId="77777777" w:rsidR="00905B53" w:rsidRPr="002640F0" w:rsidRDefault="00905B53" w:rsidP="005C1A69">
            <w:pPr>
              <w:spacing w:line="360" w:lineRule="auto"/>
              <w:rPr>
                <w:color w:val="000000"/>
                <w:sz w:val="16"/>
                <w:szCs w:val="16"/>
              </w:rPr>
            </w:pPr>
            <w:r w:rsidRPr="002640F0">
              <w:rPr>
                <w:color w:val="000000"/>
                <w:sz w:val="16"/>
                <w:szCs w:val="16"/>
              </w:rPr>
              <w:t>Average wages and salaries change 1980 2017</w:t>
            </w:r>
          </w:p>
        </w:tc>
        <w:tc>
          <w:tcPr>
            <w:tcW w:w="551" w:type="pct"/>
            <w:tcBorders>
              <w:top w:val="nil"/>
              <w:left w:val="nil"/>
              <w:bottom w:val="nil"/>
              <w:right w:val="single" w:sz="4" w:space="0" w:color="auto"/>
            </w:tcBorders>
            <w:shd w:val="clear" w:color="auto" w:fill="auto"/>
            <w:noWrap/>
            <w:vAlign w:val="center"/>
            <w:hideMark/>
          </w:tcPr>
          <w:p w14:paraId="533D26C2"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6C04CEC5"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F7D43C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539E8FB2" w14:textId="77777777" w:rsidR="00905B53" w:rsidRPr="002640F0" w:rsidRDefault="00905B53" w:rsidP="005C1A69">
            <w:pPr>
              <w:spacing w:line="360" w:lineRule="auto"/>
              <w:rPr>
                <w:color w:val="000000"/>
                <w:sz w:val="16"/>
                <w:szCs w:val="16"/>
              </w:rPr>
            </w:pPr>
            <w:r w:rsidRPr="002640F0">
              <w:rPr>
                <w:color w:val="000000"/>
                <w:sz w:val="16"/>
                <w:szCs w:val="16"/>
              </w:rPr>
              <w:t>56.537***</w:t>
            </w:r>
          </w:p>
        </w:tc>
        <w:tc>
          <w:tcPr>
            <w:tcW w:w="550" w:type="pct"/>
            <w:tcBorders>
              <w:top w:val="nil"/>
              <w:left w:val="single" w:sz="4" w:space="0" w:color="auto"/>
              <w:bottom w:val="nil"/>
              <w:right w:val="single" w:sz="4" w:space="0" w:color="auto"/>
            </w:tcBorders>
            <w:shd w:val="clear" w:color="auto" w:fill="auto"/>
            <w:noWrap/>
            <w:vAlign w:val="center"/>
            <w:hideMark/>
          </w:tcPr>
          <w:p w14:paraId="04FB8E69"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41931774"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42F797A7"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2F81CBB1" w14:textId="77777777" w:rsidR="00905B53" w:rsidRPr="002640F0" w:rsidRDefault="00905B53" w:rsidP="005C1A69">
            <w:pPr>
              <w:spacing w:line="360" w:lineRule="auto"/>
              <w:rPr>
                <w:color w:val="000000"/>
                <w:sz w:val="16"/>
                <w:szCs w:val="16"/>
              </w:rPr>
            </w:pPr>
            <w:r w:rsidRPr="002640F0">
              <w:rPr>
                <w:color w:val="000000"/>
                <w:sz w:val="16"/>
                <w:szCs w:val="16"/>
              </w:rPr>
              <w:t>-2.413**</w:t>
            </w:r>
          </w:p>
        </w:tc>
      </w:tr>
      <w:tr w:rsidR="00905B53" w:rsidRPr="002640F0" w14:paraId="69C40FAB"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65871853"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0ABD20F1"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14A56989"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28CE782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13E4194E" w14:textId="77777777" w:rsidR="00905B53" w:rsidRPr="002640F0" w:rsidRDefault="00905B53" w:rsidP="005C1A69">
            <w:pPr>
              <w:spacing w:line="360" w:lineRule="auto"/>
              <w:rPr>
                <w:color w:val="000000"/>
                <w:sz w:val="16"/>
                <w:szCs w:val="16"/>
              </w:rPr>
            </w:pPr>
            <w:r w:rsidRPr="002640F0">
              <w:rPr>
                <w:color w:val="000000"/>
                <w:sz w:val="16"/>
                <w:szCs w:val="16"/>
              </w:rPr>
              <w:t>(8.98)</w:t>
            </w:r>
          </w:p>
        </w:tc>
        <w:tc>
          <w:tcPr>
            <w:tcW w:w="550" w:type="pct"/>
            <w:tcBorders>
              <w:top w:val="nil"/>
              <w:left w:val="single" w:sz="4" w:space="0" w:color="auto"/>
              <w:bottom w:val="nil"/>
              <w:right w:val="single" w:sz="4" w:space="0" w:color="auto"/>
            </w:tcBorders>
            <w:shd w:val="clear" w:color="auto" w:fill="auto"/>
            <w:noWrap/>
            <w:vAlign w:val="center"/>
            <w:hideMark/>
          </w:tcPr>
          <w:p w14:paraId="30AB947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416B4583"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4B5699D7"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5458B27C" w14:textId="77777777" w:rsidR="00905B53" w:rsidRPr="002640F0" w:rsidRDefault="00905B53" w:rsidP="005C1A69">
            <w:pPr>
              <w:spacing w:line="360" w:lineRule="auto"/>
              <w:rPr>
                <w:color w:val="000000"/>
                <w:sz w:val="16"/>
                <w:szCs w:val="16"/>
              </w:rPr>
            </w:pPr>
            <w:r w:rsidRPr="002640F0">
              <w:rPr>
                <w:color w:val="000000"/>
                <w:sz w:val="16"/>
                <w:szCs w:val="16"/>
              </w:rPr>
              <w:t>(0.834)</w:t>
            </w:r>
          </w:p>
        </w:tc>
      </w:tr>
      <w:tr w:rsidR="00905B53" w:rsidRPr="002640F0" w14:paraId="1B3FAD7C"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2199FE0C" w14:textId="77777777" w:rsidR="00905B53" w:rsidRPr="002640F0" w:rsidRDefault="00905B53" w:rsidP="005C1A69">
            <w:pPr>
              <w:spacing w:line="360" w:lineRule="auto"/>
              <w:rPr>
                <w:color w:val="000000"/>
                <w:sz w:val="16"/>
                <w:szCs w:val="16"/>
              </w:rPr>
            </w:pPr>
            <w:r w:rsidRPr="002640F0">
              <w:rPr>
                <w:color w:val="000000"/>
                <w:sz w:val="16"/>
                <w:szCs w:val="16"/>
              </w:rPr>
              <w:t>Interactions</w:t>
            </w:r>
          </w:p>
        </w:tc>
        <w:tc>
          <w:tcPr>
            <w:tcW w:w="551" w:type="pct"/>
            <w:tcBorders>
              <w:top w:val="nil"/>
              <w:left w:val="nil"/>
              <w:bottom w:val="nil"/>
              <w:right w:val="single" w:sz="4" w:space="0" w:color="auto"/>
            </w:tcBorders>
            <w:shd w:val="clear" w:color="auto" w:fill="auto"/>
            <w:noWrap/>
            <w:vAlign w:val="center"/>
            <w:hideMark/>
          </w:tcPr>
          <w:p w14:paraId="2BB3CD8E"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2BE18718"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6087AA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0E558DAB"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328936B"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46AC2F7C"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56A68A0E"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4E0B1C0B" w14:textId="77777777" w:rsidR="00905B53" w:rsidRPr="002640F0" w:rsidRDefault="00905B53" w:rsidP="005C1A69">
            <w:pPr>
              <w:spacing w:line="360" w:lineRule="auto"/>
              <w:rPr>
                <w:color w:val="000000"/>
                <w:sz w:val="16"/>
                <w:szCs w:val="16"/>
              </w:rPr>
            </w:pPr>
          </w:p>
        </w:tc>
      </w:tr>
      <w:tr w:rsidR="00905B53" w:rsidRPr="002640F0" w14:paraId="12ACA490"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74EF3F91" w14:textId="77777777" w:rsidR="00905B53" w:rsidRPr="002640F0" w:rsidRDefault="00905B53" w:rsidP="005C1A69">
            <w:pPr>
              <w:spacing w:line="360" w:lineRule="auto"/>
              <w:rPr>
                <w:color w:val="000000"/>
                <w:sz w:val="16"/>
                <w:szCs w:val="16"/>
              </w:rPr>
            </w:pPr>
            <w:r w:rsidRPr="002640F0">
              <w:rPr>
                <w:color w:val="000000"/>
                <w:sz w:val="16"/>
                <w:szCs w:val="16"/>
              </w:rPr>
              <w:t>SC*Employment change</w:t>
            </w:r>
          </w:p>
        </w:tc>
        <w:tc>
          <w:tcPr>
            <w:tcW w:w="551" w:type="pct"/>
            <w:tcBorders>
              <w:top w:val="nil"/>
              <w:left w:val="nil"/>
              <w:bottom w:val="nil"/>
              <w:right w:val="single" w:sz="4" w:space="0" w:color="auto"/>
            </w:tcBorders>
            <w:shd w:val="clear" w:color="auto" w:fill="auto"/>
            <w:noWrap/>
            <w:vAlign w:val="center"/>
            <w:hideMark/>
          </w:tcPr>
          <w:p w14:paraId="19668F7F" w14:textId="77777777" w:rsidR="00905B53" w:rsidRPr="002640F0" w:rsidRDefault="00905B53" w:rsidP="005C1A69">
            <w:pPr>
              <w:spacing w:line="360" w:lineRule="auto"/>
              <w:rPr>
                <w:color w:val="000000"/>
                <w:sz w:val="16"/>
                <w:szCs w:val="16"/>
              </w:rPr>
            </w:pPr>
            <w:r w:rsidRPr="002640F0">
              <w:rPr>
                <w:color w:val="000000"/>
                <w:sz w:val="16"/>
                <w:szCs w:val="16"/>
              </w:rPr>
              <w:t>-19.613***</w:t>
            </w:r>
          </w:p>
        </w:tc>
        <w:tc>
          <w:tcPr>
            <w:tcW w:w="549" w:type="pct"/>
            <w:tcBorders>
              <w:top w:val="nil"/>
              <w:left w:val="nil"/>
              <w:bottom w:val="nil"/>
              <w:right w:val="nil"/>
            </w:tcBorders>
            <w:shd w:val="clear" w:color="auto" w:fill="auto"/>
            <w:noWrap/>
            <w:vAlign w:val="center"/>
            <w:hideMark/>
          </w:tcPr>
          <w:p w14:paraId="0E9BAB52"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5081467"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22035BF5"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75EB83BE" w14:textId="77777777" w:rsidR="00905B53" w:rsidRPr="002640F0" w:rsidRDefault="00905B53" w:rsidP="005C1A69">
            <w:pPr>
              <w:spacing w:line="360" w:lineRule="auto"/>
              <w:rPr>
                <w:color w:val="000000"/>
                <w:sz w:val="16"/>
                <w:szCs w:val="16"/>
              </w:rPr>
            </w:pPr>
            <w:r w:rsidRPr="002640F0">
              <w:rPr>
                <w:color w:val="000000"/>
                <w:sz w:val="16"/>
                <w:szCs w:val="16"/>
              </w:rPr>
              <w:t>17.372**</w:t>
            </w:r>
          </w:p>
        </w:tc>
        <w:tc>
          <w:tcPr>
            <w:tcW w:w="550" w:type="pct"/>
            <w:tcBorders>
              <w:top w:val="nil"/>
              <w:left w:val="nil"/>
              <w:bottom w:val="nil"/>
              <w:right w:val="nil"/>
            </w:tcBorders>
            <w:shd w:val="clear" w:color="auto" w:fill="auto"/>
            <w:noWrap/>
            <w:vAlign w:val="center"/>
            <w:hideMark/>
          </w:tcPr>
          <w:p w14:paraId="672A03A3"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51DA688B"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42E97EA7" w14:textId="77777777" w:rsidR="00905B53" w:rsidRPr="002640F0" w:rsidRDefault="00905B53" w:rsidP="005C1A69">
            <w:pPr>
              <w:spacing w:line="360" w:lineRule="auto"/>
              <w:rPr>
                <w:color w:val="000000"/>
                <w:sz w:val="16"/>
                <w:szCs w:val="16"/>
              </w:rPr>
            </w:pPr>
          </w:p>
        </w:tc>
      </w:tr>
      <w:tr w:rsidR="00905B53" w:rsidRPr="002640F0" w14:paraId="3779F200"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0431DE4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082881CA" w14:textId="77777777" w:rsidR="00905B53" w:rsidRPr="002640F0" w:rsidRDefault="00905B53" w:rsidP="005C1A69">
            <w:pPr>
              <w:spacing w:line="360" w:lineRule="auto"/>
              <w:rPr>
                <w:color w:val="000000"/>
                <w:sz w:val="16"/>
                <w:szCs w:val="16"/>
              </w:rPr>
            </w:pPr>
            <w:r w:rsidRPr="002640F0">
              <w:rPr>
                <w:color w:val="000000"/>
                <w:sz w:val="16"/>
                <w:szCs w:val="16"/>
              </w:rPr>
              <w:t>(2.424)</w:t>
            </w:r>
          </w:p>
        </w:tc>
        <w:tc>
          <w:tcPr>
            <w:tcW w:w="549" w:type="pct"/>
            <w:tcBorders>
              <w:top w:val="nil"/>
              <w:left w:val="nil"/>
              <w:bottom w:val="nil"/>
              <w:right w:val="nil"/>
            </w:tcBorders>
            <w:shd w:val="clear" w:color="auto" w:fill="auto"/>
            <w:noWrap/>
            <w:vAlign w:val="center"/>
            <w:hideMark/>
          </w:tcPr>
          <w:p w14:paraId="1507E6DF"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6B30AD3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4572C7CA"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5F6766EC" w14:textId="77777777" w:rsidR="00905B53" w:rsidRPr="002640F0" w:rsidRDefault="00905B53" w:rsidP="005C1A69">
            <w:pPr>
              <w:spacing w:line="360" w:lineRule="auto"/>
              <w:rPr>
                <w:color w:val="000000"/>
                <w:sz w:val="16"/>
                <w:szCs w:val="16"/>
              </w:rPr>
            </w:pPr>
            <w:r w:rsidRPr="002640F0">
              <w:rPr>
                <w:color w:val="000000"/>
                <w:sz w:val="16"/>
                <w:szCs w:val="16"/>
              </w:rPr>
              <w:t>(5.711)</w:t>
            </w:r>
          </w:p>
        </w:tc>
        <w:tc>
          <w:tcPr>
            <w:tcW w:w="550" w:type="pct"/>
            <w:tcBorders>
              <w:top w:val="nil"/>
              <w:left w:val="nil"/>
              <w:bottom w:val="nil"/>
              <w:right w:val="nil"/>
            </w:tcBorders>
            <w:shd w:val="clear" w:color="auto" w:fill="auto"/>
            <w:noWrap/>
            <w:vAlign w:val="center"/>
            <w:hideMark/>
          </w:tcPr>
          <w:p w14:paraId="1CE46412"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00DFD571"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260C0DCB" w14:textId="77777777" w:rsidR="00905B53" w:rsidRPr="002640F0" w:rsidRDefault="00905B53" w:rsidP="005C1A69">
            <w:pPr>
              <w:spacing w:line="360" w:lineRule="auto"/>
              <w:rPr>
                <w:color w:val="000000"/>
                <w:sz w:val="16"/>
                <w:szCs w:val="16"/>
              </w:rPr>
            </w:pPr>
          </w:p>
        </w:tc>
      </w:tr>
      <w:tr w:rsidR="00905B53" w:rsidRPr="002640F0" w14:paraId="602C3D33"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5C45B364" w14:textId="77777777" w:rsidR="00905B53" w:rsidRPr="002640F0" w:rsidRDefault="00905B53" w:rsidP="005C1A69">
            <w:pPr>
              <w:spacing w:line="360" w:lineRule="auto"/>
              <w:rPr>
                <w:color w:val="000000"/>
                <w:sz w:val="16"/>
                <w:szCs w:val="16"/>
              </w:rPr>
            </w:pPr>
            <w:r w:rsidRPr="002640F0">
              <w:rPr>
                <w:color w:val="000000"/>
                <w:sz w:val="16"/>
                <w:szCs w:val="16"/>
              </w:rPr>
              <w:t>SC*Population change</w:t>
            </w:r>
          </w:p>
        </w:tc>
        <w:tc>
          <w:tcPr>
            <w:tcW w:w="551" w:type="pct"/>
            <w:tcBorders>
              <w:top w:val="nil"/>
              <w:left w:val="nil"/>
              <w:bottom w:val="nil"/>
              <w:right w:val="single" w:sz="4" w:space="0" w:color="auto"/>
            </w:tcBorders>
            <w:shd w:val="clear" w:color="auto" w:fill="auto"/>
            <w:noWrap/>
            <w:vAlign w:val="center"/>
            <w:hideMark/>
          </w:tcPr>
          <w:p w14:paraId="78FFED33"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0D3BB09F" w14:textId="77777777" w:rsidR="00905B53" w:rsidRPr="002640F0" w:rsidRDefault="00905B53" w:rsidP="005C1A69">
            <w:pPr>
              <w:spacing w:line="360" w:lineRule="auto"/>
              <w:rPr>
                <w:color w:val="000000"/>
                <w:sz w:val="16"/>
                <w:szCs w:val="16"/>
              </w:rPr>
            </w:pPr>
            <w:r w:rsidRPr="002640F0">
              <w:rPr>
                <w:color w:val="000000"/>
                <w:sz w:val="16"/>
                <w:szCs w:val="16"/>
              </w:rPr>
              <w:t>-8.046**</w:t>
            </w:r>
          </w:p>
        </w:tc>
        <w:tc>
          <w:tcPr>
            <w:tcW w:w="550" w:type="pct"/>
            <w:tcBorders>
              <w:top w:val="nil"/>
              <w:left w:val="single" w:sz="4" w:space="0" w:color="auto"/>
              <w:bottom w:val="nil"/>
              <w:right w:val="single" w:sz="4" w:space="0" w:color="auto"/>
            </w:tcBorders>
            <w:shd w:val="clear" w:color="auto" w:fill="auto"/>
            <w:noWrap/>
            <w:vAlign w:val="center"/>
            <w:hideMark/>
          </w:tcPr>
          <w:p w14:paraId="45F3773D"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283230D5"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288834C5"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0C5D37CC" w14:textId="77777777" w:rsidR="00905B53" w:rsidRPr="002640F0" w:rsidRDefault="00905B53" w:rsidP="005C1A69">
            <w:pPr>
              <w:spacing w:line="360" w:lineRule="auto"/>
              <w:rPr>
                <w:color w:val="000000"/>
                <w:sz w:val="16"/>
                <w:szCs w:val="16"/>
              </w:rPr>
            </w:pPr>
            <w:r w:rsidRPr="002640F0">
              <w:rPr>
                <w:color w:val="000000"/>
                <w:sz w:val="16"/>
                <w:szCs w:val="16"/>
              </w:rPr>
              <w:t>8.037**</w:t>
            </w:r>
          </w:p>
        </w:tc>
        <w:tc>
          <w:tcPr>
            <w:tcW w:w="549" w:type="pct"/>
            <w:tcBorders>
              <w:top w:val="nil"/>
              <w:left w:val="single" w:sz="4" w:space="0" w:color="auto"/>
              <w:bottom w:val="nil"/>
              <w:right w:val="single" w:sz="4" w:space="0" w:color="auto"/>
            </w:tcBorders>
            <w:shd w:val="clear" w:color="auto" w:fill="auto"/>
            <w:noWrap/>
            <w:vAlign w:val="center"/>
            <w:hideMark/>
          </w:tcPr>
          <w:p w14:paraId="6F32327F"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73C82479" w14:textId="77777777" w:rsidR="00905B53" w:rsidRPr="002640F0" w:rsidRDefault="00905B53" w:rsidP="005C1A69">
            <w:pPr>
              <w:spacing w:line="360" w:lineRule="auto"/>
              <w:rPr>
                <w:color w:val="000000"/>
                <w:sz w:val="16"/>
                <w:szCs w:val="16"/>
              </w:rPr>
            </w:pPr>
          </w:p>
        </w:tc>
      </w:tr>
      <w:tr w:rsidR="00905B53" w:rsidRPr="002640F0" w14:paraId="463CE7B5"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1C34C87D"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2FFC19A9"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75712F59" w14:textId="77777777" w:rsidR="00905B53" w:rsidRPr="002640F0" w:rsidRDefault="00905B53" w:rsidP="005C1A69">
            <w:pPr>
              <w:spacing w:line="360" w:lineRule="auto"/>
              <w:rPr>
                <w:color w:val="000000"/>
                <w:sz w:val="16"/>
                <w:szCs w:val="16"/>
              </w:rPr>
            </w:pPr>
            <w:r w:rsidRPr="002640F0">
              <w:rPr>
                <w:color w:val="000000"/>
                <w:sz w:val="16"/>
                <w:szCs w:val="16"/>
              </w:rPr>
              <w:t>(2.554)</w:t>
            </w:r>
          </w:p>
        </w:tc>
        <w:tc>
          <w:tcPr>
            <w:tcW w:w="550" w:type="pct"/>
            <w:tcBorders>
              <w:top w:val="nil"/>
              <w:left w:val="single" w:sz="4" w:space="0" w:color="auto"/>
              <w:bottom w:val="nil"/>
              <w:right w:val="single" w:sz="4" w:space="0" w:color="auto"/>
            </w:tcBorders>
            <w:shd w:val="clear" w:color="auto" w:fill="auto"/>
            <w:noWrap/>
            <w:vAlign w:val="center"/>
            <w:hideMark/>
          </w:tcPr>
          <w:p w14:paraId="12326A10"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331B9D8A"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457773AD"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129D84B3" w14:textId="77777777" w:rsidR="00905B53" w:rsidRPr="002640F0" w:rsidRDefault="00905B53" w:rsidP="005C1A69">
            <w:pPr>
              <w:spacing w:line="360" w:lineRule="auto"/>
              <w:rPr>
                <w:color w:val="000000"/>
                <w:sz w:val="16"/>
                <w:szCs w:val="16"/>
              </w:rPr>
            </w:pPr>
            <w:r w:rsidRPr="002640F0">
              <w:rPr>
                <w:color w:val="000000"/>
                <w:sz w:val="16"/>
                <w:szCs w:val="16"/>
              </w:rPr>
              <w:t>(3.01)</w:t>
            </w:r>
          </w:p>
        </w:tc>
        <w:tc>
          <w:tcPr>
            <w:tcW w:w="549" w:type="pct"/>
            <w:tcBorders>
              <w:top w:val="nil"/>
              <w:left w:val="single" w:sz="4" w:space="0" w:color="auto"/>
              <w:bottom w:val="nil"/>
              <w:right w:val="single" w:sz="4" w:space="0" w:color="auto"/>
            </w:tcBorders>
            <w:shd w:val="clear" w:color="auto" w:fill="auto"/>
            <w:noWrap/>
            <w:vAlign w:val="center"/>
            <w:hideMark/>
          </w:tcPr>
          <w:p w14:paraId="3FF87A21"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3A72192F" w14:textId="77777777" w:rsidR="00905B53" w:rsidRPr="002640F0" w:rsidRDefault="00905B53" w:rsidP="005C1A69">
            <w:pPr>
              <w:spacing w:line="360" w:lineRule="auto"/>
              <w:rPr>
                <w:color w:val="000000"/>
                <w:sz w:val="16"/>
                <w:szCs w:val="16"/>
              </w:rPr>
            </w:pPr>
          </w:p>
        </w:tc>
      </w:tr>
      <w:tr w:rsidR="00905B53" w:rsidRPr="002640F0" w14:paraId="00116D53"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2991D71C" w14:textId="77777777" w:rsidR="00905B53" w:rsidRPr="002640F0" w:rsidRDefault="00905B53" w:rsidP="005C1A69">
            <w:pPr>
              <w:spacing w:line="360" w:lineRule="auto"/>
              <w:rPr>
                <w:color w:val="000000"/>
                <w:sz w:val="16"/>
                <w:szCs w:val="16"/>
              </w:rPr>
            </w:pPr>
            <w:r w:rsidRPr="002640F0">
              <w:rPr>
                <w:color w:val="000000"/>
                <w:sz w:val="16"/>
                <w:szCs w:val="16"/>
              </w:rPr>
              <w:t>SC*Earnings change</w:t>
            </w:r>
          </w:p>
        </w:tc>
        <w:tc>
          <w:tcPr>
            <w:tcW w:w="551" w:type="pct"/>
            <w:tcBorders>
              <w:top w:val="nil"/>
              <w:left w:val="nil"/>
              <w:bottom w:val="nil"/>
              <w:right w:val="single" w:sz="4" w:space="0" w:color="auto"/>
            </w:tcBorders>
            <w:shd w:val="clear" w:color="auto" w:fill="auto"/>
            <w:noWrap/>
            <w:vAlign w:val="center"/>
            <w:hideMark/>
          </w:tcPr>
          <w:p w14:paraId="5AF6042B"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2B0ACBE6"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583D0E12" w14:textId="77777777" w:rsidR="00905B53" w:rsidRPr="002640F0" w:rsidRDefault="00905B53" w:rsidP="005C1A69">
            <w:pPr>
              <w:spacing w:line="360" w:lineRule="auto"/>
              <w:rPr>
                <w:color w:val="000000"/>
                <w:sz w:val="16"/>
                <w:szCs w:val="16"/>
              </w:rPr>
            </w:pPr>
            <w:r w:rsidRPr="002640F0">
              <w:rPr>
                <w:color w:val="000000"/>
                <w:sz w:val="16"/>
                <w:szCs w:val="16"/>
              </w:rPr>
              <w:t>-44.58***</w:t>
            </w:r>
          </w:p>
        </w:tc>
        <w:tc>
          <w:tcPr>
            <w:tcW w:w="549" w:type="pct"/>
            <w:tcBorders>
              <w:top w:val="nil"/>
              <w:left w:val="nil"/>
              <w:bottom w:val="nil"/>
              <w:right w:val="nil"/>
            </w:tcBorders>
            <w:shd w:val="clear" w:color="auto" w:fill="auto"/>
            <w:noWrap/>
            <w:vAlign w:val="center"/>
            <w:hideMark/>
          </w:tcPr>
          <w:p w14:paraId="3951A860"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CB52A91"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1D2EBF4A"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256D3FB8" w14:textId="77777777" w:rsidR="00905B53" w:rsidRPr="002640F0" w:rsidRDefault="00905B53" w:rsidP="005C1A69">
            <w:pPr>
              <w:spacing w:line="360" w:lineRule="auto"/>
              <w:rPr>
                <w:color w:val="000000"/>
                <w:sz w:val="16"/>
                <w:szCs w:val="16"/>
              </w:rPr>
            </w:pPr>
            <w:r w:rsidRPr="002640F0">
              <w:rPr>
                <w:color w:val="000000"/>
                <w:sz w:val="16"/>
                <w:szCs w:val="16"/>
              </w:rPr>
              <w:t>9.453†</w:t>
            </w:r>
          </w:p>
        </w:tc>
        <w:tc>
          <w:tcPr>
            <w:tcW w:w="524" w:type="pct"/>
            <w:tcBorders>
              <w:top w:val="nil"/>
              <w:left w:val="nil"/>
              <w:bottom w:val="nil"/>
              <w:right w:val="nil"/>
            </w:tcBorders>
            <w:shd w:val="clear" w:color="auto" w:fill="auto"/>
            <w:noWrap/>
            <w:vAlign w:val="center"/>
            <w:hideMark/>
          </w:tcPr>
          <w:p w14:paraId="6B323468" w14:textId="77777777" w:rsidR="00905B53" w:rsidRPr="002640F0" w:rsidRDefault="00905B53" w:rsidP="005C1A69">
            <w:pPr>
              <w:spacing w:line="360" w:lineRule="auto"/>
              <w:rPr>
                <w:color w:val="000000"/>
                <w:sz w:val="16"/>
                <w:szCs w:val="16"/>
              </w:rPr>
            </w:pPr>
          </w:p>
        </w:tc>
      </w:tr>
      <w:tr w:rsidR="00905B53" w:rsidRPr="002640F0" w14:paraId="038C7552"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379BC013"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6D24783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2B2498E5"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360A449C" w14:textId="77777777" w:rsidR="00905B53" w:rsidRPr="002640F0" w:rsidRDefault="00905B53" w:rsidP="005C1A69">
            <w:pPr>
              <w:spacing w:line="360" w:lineRule="auto"/>
              <w:rPr>
                <w:color w:val="000000"/>
                <w:sz w:val="16"/>
                <w:szCs w:val="16"/>
              </w:rPr>
            </w:pPr>
            <w:r w:rsidRPr="002640F0">
              <w:rPr>
                <w:color w:val="000000"/>
                <w:sz w:val="16"/>
                <w:szCs w:val="16"/>
              </w:rPr>
              <w:t>(8.312)</w:t>
            </w:r>
          </w:p>
        </w:tc>
        <w:tc>
          <w:tcPr>
            <w:tcW w:w="549" w:type="pct"/>
            <w:tcBorders>
              <w:top w:val="nil"/>
              <w:left w:val="nil"/>
              <w:bottom w:val="nil"/>
              <w:right w:val="nil"/>
            </w:tcBorders>
            <w:shd w:val="clear" w:color="auto" w:fill="auto"/>
            <w:noWrap/>
            <w:vAlign w:val="center"/>
            <w:hideMark/>
          </w:tcPr>
          <w:p w14:paraId="42F6F016"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1665468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4650386F"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0E91D06C" w14:textId="77777777" w:rsidR="00905B53" w:rsidRPr="002640F0" w:rsidRDefault="00905B53" w:rsidP="005C1A69">
            <w:pPr>
              <w:spacing w:line="360" w:lineRule="auto"/>
              <w:rPr>
                <w:color w:val="000000"/>
                <w:sz w:val="16"/>
                <w:szCs w:val="16"/>
              </w:rPr>
            </w:pPr>
            <w:r w:rsidRPr="002640F0">
              <w:rPr>
                <w:color w:val="000000"/>
                <w:sz w:val="16"/>
                <w:szCs w:val="16"/>
              </w:rPr>
              <w:t>(5.028)</w:t>
            </w:r>
          </w:p>
        </w:tc>
        <w:tc>
          <w:tcPr>
            <w:tcW w:w="524" w:type="pct"/>
            <w:tcBorders>
              <w:top w:val="nil"/>
              <w:left w:val="nil"/>
              <w:bottom w:val="nil"/>
              <w:right w:val="nil"/>
            </w:tcBorders>
            <w:shd w:val="clear" w:color="auto" w:fill="auto"/>
            <w:noWrap/>
            <w:vAlign w:val="center"/>
            <w:hideMark/>
          </w:tcPr>
          <w:p w14:paraId="0AF56766" w14:textId="77777777" w:rsidR="00905B53" w:rsidRPr="002640F0" w:rsidRDefault="00905B53" w:rsidP="005C1A69">
            <w:pPr>
              <w:spacing w:line="360" w:lineRule="auto"/>
              <w:rPr>
                <w:color w:val="000000"/>
                <w:sz w:val="16"/>
                <w:szCs w:val="16"/>
              </w:rPr>
            </w:pPr>
          </w:p>
        </w:tc>
      </w:tr>
      <w:tr w:rsidR="00905B53" w:rsidRPr="002640F0" w14:paraId="752AB29E"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3E7D8648" w14:textId="77777777" w:rsidR="00905B53" w:rsidRPr="002640F0" w:rsidRDefault="00905B53" w:rsidP="005C1A69">
            <w:pPr>
              <w:spacing w:line="360" w:lineRule="auto"/>
              <w:rPr>
                <w:color w:val="000000"/>
                <w:sz w:val="16"/>
                <w:szCs w:val="16"/>
              </w:rPr>
            </w:pPr>
            <w:r w:rsidRPr="002640F0">
              <w:rPr>
                <w:color w:val="000000"/>
                <w:sz w:val="16"/>
                <w:szCs w:val="16"/>
              </w:rPr>
              <w:t>SC*Wages change</w:t>
            </w:r>
          </w:p>
        </w:tc>
        <w:tc>
          <w:tcPr>
            <w:tcW w:w="551" w:type="pct"/>
            <w:tcBorders>
              <w:top w:val="nil"/>
              <w:left w:val="nil"/>
              <w:bottom w:val="nil"/>
              <w:right w:val="single" w:sz="4" w:space="0" w:color="auto"/>
            </w:tcBorders>
            <w:shd w:val="clear" w:color="auto" w:fill="auto"/>
            <w:noWrap/>
            <w:vAlign w:val="center"/>
            <w:hideMark/>
          </w:tcPr>
          <w:p w14:paraId="70955A89"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2CBF2691"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3C3758A0"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324FC4B2" w14:textId="77777777" w:rsidR="00905B53" w:rsidRPr="002640F0" w:rsidRDefault="00905B53" w:rsidP="005C1A69">
            <w:pPr>
              <w:spacing w:line="360" w:lineRule="auto"/>
              <w:rPr>
                <w:color w:val="000000"/>
                <w:sz w:val="16"/>
                <w:szCs w:val="16"/>
              </w:rPr>
            </w:pPr>
            <w:r w:rsidRPr="002640F0">
              <w:rPr>
                <w:color w:val="000000"/>
                <w:sz w:val="16"/>
                <w:szCs w:val="16"/>
              </w:rPr>
              <w:t>-57.424***</w:t>
            </w:r>
          </w:p>
        </w:tc>
        <w:tc>
          <w:tcPr>
            <w:tcW w:w="550" w:type="pct"/>
            <w:tcBorders>
              <w:top w:val="nil"/>
              <w:left w:val="single" w:sz="4" w:space="0" w:color="auto"/>
              <w:bottom w:val="nil"/>
              <w:right w:val="single" w:sz="4" w:space="0" w:color="auto"/>
            </w:tcBorders>
            <w:shd w:val="clear" w:color="auto" w:fill="auto"/>
            <w:noWrap/>
            <w:vAlign w:val="center"/>
            <w:hideMark/>
          </w:tcPr>
          <w:p w14:paraId="3939C0F3"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77ABED69"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19BFCBC2"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6DF899A1" w14:textId="77777777" w:rsidR="00905B53" w:rsidRPr="002640F0" w:rsidRDefault="00905B53" w:rsidP="005C1A69">
            <w:pPr>
              <w:spacing w:line="360" w:lineRule="auto"/>
              <w:rPr>
                <w:color w:val="000000"/>
                <w:sz w:val="16"/>
                <w:szCs w:val="16"/>
              </w:rPr>
            </w:pPr>
            <w:r w:rsidRPr="002640F0">
              <w:rPr>
                <w:color w:val="000000"/>
                <w:sz w:val="16"/>
                <w:szCs w:val="16"/>
              </w:rPr>
              <w:t>15.644*</w:t>
            </w:r>
          </w:p>
        </w:tc>
      </w:tr>
      <w:tr w:rsidR="00905B53" w:rsidRPr="002640F0" w14:paraId="4F5DBEC4"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02133E47"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3748EC68"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03A2179F"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7C70DDF7"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11003735" w14:textId="77777777" w:rsidR="00905B53" w:rsidRPr="002640F0" w:rsidRDefault="00905B53" w:rsidP="005C1A69">
            <w:pPr>
              <w:spacing w:line="360" w:lineRule="auto"/>
              <w:rPr>
                <w:color w:val="000000"/>
                <w:sz w:val="16"/>
                <w:szCs w:val="16"/>
              </w:rPr>
            </w:pPr>
            <w:r w:rsidRPr="002640F0">
              <w:rPr>
                <w:color w:val="000000"/>
                <w:sz w:val="16"/>
                <w:szCs w:val="16"/>
              </w:rPr>
              <w:t>(9.075)</w:t>
            </w:r>
          </w:p>
        </w:tc>
        <w:tc>
          <w:tcPr>
            <w:tcW w:w="550" w:type="pct"/>
            <w:tcBorders>
              <w:top w:val="nil"/>
              <w:left w:val="single" w:sz="4" w:space="0" w:color="auto"/>
              <w:bottom w:val="nil"/>
              <w:right w:val="single" w:sz="4" w:space="0" w:color="auto"/>
            </w:tcBorders>
            <w:shd w:val="clear" w:color="auto" w:fill="auto"/>
            <w:noWrap/>
            <w:vAlign w:val="center"/>
            <w:hideMark/>
          </w:tcPr>
          <w:p w14:paraId="5052A413"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0D6D531C"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361A035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1EFF9E04" w14:textId="77777777" w:rsidR="00905B53" w:rsidRPr="002640F0" w:rsidRDefault="00905B53" w:rsidP="005C1A69">
            <w:pPr>
              <w:spacing w:line="360" w:lineRule="auto"/>
              <w:rPr>
                <w:color w:val="000000"/>
                <w:sz w:val="16"/>
                <w:szCs w:val="16"/>
              </w:rPr>
            </w:pPr>
            <w:r w:rsidRPr="002640F0">
              <w:rPr>
                <w:color w:val="000000"/>
                <w:sz w:val="16"/>
                <w:szCs w:val="16"/>
              </w:rPr>
              <w:t>(6.873)</w:t>
            </w:r>
          </w:p>
        </w:tc>
      </w:tr>
      <w:tr w:rsidR="00905B53" w:rsidRPr="002640F0" w14:paraId="6BEA876C"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5A6C51B3" w14:textId="77777777" w:rsidR="00905B53" w:rsidRPr="002640F0" w:rsidRDefault="00905B53" w:rsidP="005C1A69">
            <w:pPr>
              <w:spacing w:line="360" w:lineRule="auto"/>
              <w:rPr>
                <w:color w:val="000000"/>
                <w:sz w:val="16"/>
                <w:szCs w:val="16"/>
              </w:rPr>
            </w:pPr>
            <w:r w:rsidRPr="002640F0">
              <w:rPr>
                <w:color w:val="000000"/>
                <w:sz w:val="16"/>
                <w:szCs w:val="16"/>
              </w:rPr>
              <w:t>Controls</w:t>
            </w:r>
          </w:p>
        </w:tc>
        <w:tc>
          <w:tcPr>
            <w:tcW w:w="551" w:type="pct"/>
            <w:tcBorders>
              <w:top w:val="nil"/>
              <w:left w:val="nil"/>
              <w:bottom w:val="nil"/>
              <w:right w:val="single" w:sz="4" w:space="0" w:color="auto"/>
            </w:tcBorders>
            <w:shd w:val="clear" w:color="auto" w:fill="auto"/>
            <w:noWrap/>
            <w:vAlign w:val="center"/>
            <w:hideMark/>
          </w:tcPr>
          <w:p w14:paraId="08871A78"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49" w:type="pct"/>
            <w:tcBorders>
              <w:top w:val="nil"/>
              <w:left w:val="nil"/>
              <w:bottom w:val="nil"/>
              <w:right w:val="nil"/>
            </w:tcBorders>
            <w:shd w:val="clear" w:color="auto" w:fill="auto"/>
            <w:noWrap/>
            <w:vAlign w:val="center"/>
            <w:hideMark/>
          </w:tcPr>
          <w:p w14:paraId="420F2A49"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50" w:type="pct"/>
            <w:tcBorders>
              <w:top w:val="nil"/>
              <w:left w:val="single" w:sz="4" w:space="0" w:color="auto"/>
              <w:bottom w:val="nil"/>
              <w:right w:val="single" w:sz="4" w:space="0" w:color="auto"/>
            </w:tcBorders>
            <w:shd w:val="clear" w:color="auto" w:fill="auto"/>
            <w:noWrap/>
            <w:vAlign w:val="center"/>
            <w:hideMark/>
          </w:tcPr>
          <w:p w14:paraId="5AD6114D"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49" w:type="pct"/>
            <w:tcBorders>
              <w:top w:val="nil"/>
              <w:left w:val="nil"/>
              <w:bottom w:val="nil"/>
              <w:right w:val="nil"/>
            </w:tcBorders>
            <w:shd w:val="clear" w:color="auto" w:fill="auto"/>
            <w:noWrap/>
            <w:vAlign w:val="center"/>
            <w:hideMark/>
          </w:tcPr>
          <w:p w14:paraId="6162AE8E"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50" w:type="pct"/>
            <w:tcBorders>
              <w:top w:val="nil"/>
              <w:left w:val="single" w:sz="4" w:space="0" w:color="auto"/>
              <w:bottom w:val="nil"/>
              <w:right w:val="single" w:sz="4" w:space="0" w:color="auto"/>
            </w:tcBorders>
            <w:shd w:val="clear" w:color="auto" w:fill="auto"/>
            <w:noWrap/>
            <w:vAlign w:val="center"/>
            <w:hideMark/>
          </w:tcPr>
          <w:p w14:paraId="21CF79E5"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50" w:type="pct"/>
            <w:tcBorders>
              <w:top w:val="nil"/>
              <w:left w:val="nil"/>
              <w:bottom w:val="nil"/>
              <w:right w:val="nil"/>
            </w:tcBorders>
            <w:shd w:val="clear" w:color="auto" w:fill="auto"/>
            <w:noWrap/>
            <w:vAlign w:val="center"/>
            <w:hideMark/>
          </w:tcPr>
          <w:p w14:paraId="2F8406C8"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49" w:type="pct"/>
            <w:tcBorders>
              <w:top w:val="nil"/>
              <w:left w:val="single" w:sz="4" w:space="0" w:color="auto"/>
              <w:bottom w:val="nil"/>
              <w:right w:val="single" w:sz="4" w:space="0" w:color="auto"/>
            </w:tcBorders>
            <w:shd w:val="clear" w:color="auto" w:fill="auto"/>
            <w:noWrap/>
            <w:vAlign w:val="center"/>
            <w:hideMark/>
          </w:tcPr>
          <w:p w14:paraId="7704F028"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24" w:type="pct"/>
            <w:tcBorders>
              <w:top w:val="nil"/>
              <w:left w:val="nil"/>
              <w:bottom w:val="nil"/>
              <w:right w:val="nil"/>
            </w:tcBorders>
            <w:shd w:val="clear" w:color="auto" w:fill="auto"/>
            <w:noWrap/>
            <w:vAlign w:val="center"/>
            <w:hideMark/>
          </w:tcPr>
          <w:p w14:paraId="137E3601" w14:textId="77777777" w:rsidR="00905B53" w:rsidRPr="002640F0" w:rsidRDefault="00905B53" w:rsidP="005C1A69">
            <w:pPr>
              <w:spacing w:line="360" w:lineRule="auto"/>
              <w:rPr>
                <w:color w:val="000000"/>
                <w:sz w:val="16"/>
                <w:szCs w:val="16"/>
              </w:rPr>
            </w:pPr>
            <w:r w:rsidRPr="002640F0">
              <w:rPr>
                <w:color w:val="000000"/>
                <w:sz w:val="16"/>
                <w:szCs w:val="16"/>
              </w:rPr>
              <w:t>YES</w:t>
            </w:r>
          </w:p>
        </w:tc>
      </w:tr>
      <w:tr w:rsidR="00905B53" w:rsidRPr="00057254" w14:paraId="5674068C"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1F5A29E1" w14:textId="77777777" w:rsidR="00905B53" w:rsidRPr="002640F0" w:rsidRDefault="00905B53" w:rsidP="005C1A69">
            <w:pPr>
              <w:spacing w:line="360" w:lineRule="auto"/>
              <w:rPr>
                <w:color w:val="000000"/>
                <w:sz w:val="16"/>
                <w:szCs w:val="16"/>
              </w:rPr>
            </w:pPr>
            <w:r w:rsidRPr="002640F0">
              <w:rPr>
                <w:color w:val="000000"/>
                <w:sz w:val="16"/>
                <w:szCs w:val="16"/>
              </w:rPr>
              <w:t>State FE</w:t>
            </w:r>
          </w:p>
        </w:tc>
        <w:tc>
          <w:tcPr>
            <w:tcW w:w="551" w:type="pct"/>
            <w:tcBorders>
              <w:top w:val="nil"/>
              <w:left w:val="nil"/>
              <w:bottom w:val="nil"/>
              <w:right w:val="single" w:sz="4" w:space="0" w:color="auto"/>
            </w:tcBorders>
            <w:shd w:val="clear" w:color="auto" w:fill="auto"/>
            <w:noWrap/>
            <w:vAlign w:val="center"/>
            <w:hideMark/>
          </w:tcPr>
          <w:p w14:paraId="610568F0"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49" w:type="pct"/>
            <w:tcBorders>
              <w:top w:val="nil"/>
              <w:left w:val="nil"/>
              <w:bottom w:val="nil"/>
              <w:right w:val="nil"/>
            </w:tcBorders>
            <w:shd w:val="clear" w:color="auto" w:fill="auto"/>
            <w:noWrap/>
            <w:vAlign w:val="center"/>
            <w:hideMark/>
          </w:tcPr>
          <w:p w14:paraId="2797B4FA"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50" w:type="pct"/>
            <w:tcBorders>
              <w:top w:val="nil"/>
              <w:left w:val="single" w:sz="4" w:space="0" w:color="auto"/>
              <w:bottom w:val="nil"/>
              <w:right w:val="single" w:sz="4" w:space="0" w:color="auto"/>
            </w:tcBorders>
            <w:shd w:val="clear" w:color="auto" w:fill="auto"/>
            <w:noWrap/>
            <w:vAlign w:val="center"/>
            <w:hideMark/>
          </w:tcPr>
          <w:p w14:paraId="0206A2FB"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49" w:type="pct"/>
            <w:tcBorders>
              <w:top w:val="nil"/>
              <w:left w:val="nil"/>
              <w:bottom w:val="nil"/>
              <w:right w:val="nil"/>
            </w:tcBorders>
            <w:shd w:val="clear" w:color="auto" w:fill="auto"/>
            <w:noWrap/>
            <w:vAlign w:val="center"/>
            <w:hideMark/>
          </w:tcPr>
          <w:p w14:paraId="53A72796"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50" w:type="pct"/>
            <w:tcBorders>
              <w:top w:val="nil"/>
              <w:left w:val="single" w:sz="4" w:space="0" w:color="auto"/>
              <w:bottom w:val="nil"/>
              <w:right w:val="single" w:sz="4" w:space="0" w:color="auto"/>
            </w:tcBorders>
            <w:shd w:val="clear" w:color="auto" w:fill="auto"/>
            <w:noWrap/>
            <w:vAlign w:val="center"/>
            <w:hideMark/>
          </w:tcPr>
          <w:p w14:paraId="4EA68C5F"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50" w:type="pct"/>
            <w:tcBorders>
              <w:top w:val="nil"/>
              <w:left w:val="nil"/>
              <w:bottom w:val="nil"/>
              <w:right w:val="nil"/>
            </w:tcBorders>
            <w:shd w:val="clear" w:color="auto" w:fill="auto"/>
            <w:noWrap/>
            <w:vAlign w:val="center"/>
            <w:hideMark/>
          </w:tcPr>
          <w:p w14:paraId="6663F20D"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49" w:type="pct"/>
            <w:tcBorders>
              <w:top w:val="nil"/>
              <w:left w:val="single" w:sz="4" w:space="0" w:color="auto"/>
              <w:bottom w:val="nil"/>
              <w:right w:val="single" w:sz="4" w:space="0" w:color="auto"/>
            </w:tcBorders>
            <w:shd w:val="clear" w:color="auto" w:fill="auto"/>
            <w:noWrap/>
            <w:vAlign w:val="center"/>
            <w:hideMark/>
          </w:tcPr>
          <w:p w14:paraId="2349B8E3"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24" w:type="pct"/>
            <w:tcBorders>
              <w:top w:val="nil"/>
              <w:left w:val="nil"/>
              <w:bottom w:val="nil"/>
              <w:right w:val="nil"/>
            </w:tcBorders>
            <w:shd w:val="clear" w:color="auto" w:fill="auto"/>
            <w:noWrap/>
            <w:vAlign w:val="center"/>
            <w:hideMark/>
          </w:tcPr>
          <w:p w14:paraId="5E469FF9" w14:textId="77777777" w:rsidR="00905B53" w:rsidRPr="00057254" w:rsidRDefault="00905B53" w:rsidP="005C1A69">
            <w:pPr>
              <w:spacing w:line="360" w:lineRule="auto"/>
              <w:rPr>
                <w:color w:val="000000"/>
                <w:sz w:val="16"/>
                <w:szCs w:val="16"/>
              </w:rPr>
            </w:pPr>
            <w:r w:rsidRPr="002640F0">
              <w:rPr>
                <w:color w:val="000000"/>
                <w:sz w:val="16"/>
                <w:szCs w:val="16"/>
              </w:rPr>
              <w:t>YES</w:t>
            </w:r>
          </w:p>
        </w:tc>
      </w:tr>
    </w:tbl>
    <w:p w14:paraId="3C2C02B3" w14:textId="77777777" w:rsidR="00905B53" w:rsidRPr="00057254" w:rsidRDefault="00905B53" w:rsidP="00905B53">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7F705EB2" w14:textId="009753EE" w:rsidR="00905B53" w:rsidRPr="00057254" w:rsidRDefault="00455620" w:rsidP="00905B53">
      <w:pPr>
        <w:spacing w:before="240" w:line="480" w:lineRule="auto"/>
      </w:pPr>
      <w:r>
        <w:rPr>
          <w:b/>
          <w:bCs/>
        </w:rPr>
        <w:lastRenderedPageBreak/>
        <w:t>E.</w:t>
      </w:r>
      <w:r w:rsidR="00905B53">
        <w:rPr>
          <w:b/>
          <w:bCs/>
        </w:rPr>
        <w:t>3</w:t>
      </w:r>
      <w:r w:rsidR="00905B53" w:rsidRPr="00057254">
        <w:rPr>
          <w:b/>
          <w:bCs/>
        </w:rPr>
        <w:t>.</w:t>
      </w:r>
      <w:r w:rsidR="00905B53" w:rsidRPr="00057254">
        <w:t xml:space="preserve"> Interactions between social capital and economic change</w:t>
      </w:r>
      <w:r w:rsidR="00905B53">
        <w:t xml:space="preserve">, 2016 elections </w:t>
      </w:r>
      <w:r w:rsidR="00905B53" w:rsidRPr="00057254">
        <w:t xml:space="preserve">(Part </w:t>
      </w:r>
      <w:r w:rsidR="00905B53">
        <w:t>3</w:t>
      </w:r>
      <w:r w:rsidR="00905B53" w:rsidRPr="00057254">
        <w:t>)</w:t>
      </w:r>
    </w:p>
    <w:tbl>
      <w:tblPr>
        <w:tblW w:w="5000" w:type="pct"/>
        <w:tblLook w:val="04A0" w:firstRow="1" w:lastRow="0" w:firstColumn="1" w:lastColumn="0" w:noHBand="0" w:noVBand="1"/>
      </w:tblPr>
      <w:tblGrid>
        <w:gridCol w:w="3322"/>
        <w:gridCol w:w="1426"/>
        <w:gridCol w:w="1426"/>
        <w:gridCol w:w="1426"/>
        <w:gridCol w:w="1426"/>
      </w:tblGrid>
      <w:tr w:rsidR="00905B53" w:rsidRPr="00057254" w14:paraId="6D3B67B4" w14:textId="77777777" w:rsidTr="005C1A69">
        <w:trPr>
          <w:trHeight w:val="320"/>
        </w:trPr>
        <w:tc>
          <w:tcPr>
            <w:tcW w:w="1840" w:type="pct"/>
            <w:tcBorders>
              <w:top w:val="nil"/>
              <w:left w:val="nil"/>
              <w:bottom w:val="single" w:sz="4" w:space="0" w:color="auto"/>
              <w:right w:val="single" w:sz="4" w:space="0" w:color="auto"/>
            </w:tcBorders>
            <w:shd w:val="clear" w:color="auto" w:fill="auto"/>
            <w:noWrap/>
            <w:vAlign w:val="center"/>
            <w:hideMark/>
          </w:tcPr>
          <w:p w14:paraId="14EDD26B"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3160" w:type="pct"/>
            <w:gridSpan w:val="4"/>
            <w:tcBorders>
              <w:top w:val="nil"/>
              <w:left w:val="nil"/>
              <w:bottom w:val="single" w:sz="4" w:space="0" w:color="auto"/>
              <w:right w:val="nil"/>
            </w:tcBorders>
            <w:shd w:val="clear" w:color="auto" w:fill="auto"/>
            <w:noWrap/>
            <w:vAlign w:val="center"/>
            <w:hideMark/>
          </w:tcPr>
          <w:p w14:paraId="02AE212D" w14:textId="77777777" w:rsidR="00905B53" w:rsidRPr="00057254" w:rsidRDefault="00905B53" w:rsidP="005C1A69">
            <w:pPr>
              <w:spacing w:line="360" w:lineRule="auto"/>
              <w:jc w:val="center"/>
              <w:rPr>
                <w:b/>
                <w:bCs/>
                <w:color w:val="000000"/>
                <w:sz w:val="16"/>
                <w:szCs w:val="16"/>
              </w:rPr>
            </w:pPr>
            <w:r w:rsidRPr="00057254">
              <w:rPr>
                <w:b/>
                <w:bCs/>
                <w:color w:val="000000"/>
                <w:sz w:val="16"/>
                <w:szCs w:val="16"/>
              </w:rPr>
              <w:t>Economic Connectedness</w:t>
            </w:r>
          </w:p>
        </w:tc>
      </w:tr>
      <w:tr w:rsidR="00905B53" w:rsidRPr="00057254" w14:paraId="1E7D2255"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1B06529D" w14:textId="77777777" w:rsidR="00905B53" w:rsidRPr="00057254" w:rsidRDefault="00905B53" w:rsidP="005C1A69">
            <w:pPr>
              <w:spacing w:line="360" w:lineRule="auto"/>
              <w:rPr>
                <w:color w:val="000000"/>
                <w:sz w:val="16"/>
                <w:szCs w:val="16"/>
              </w:rPr>
            </w:pPr>
            <w:r w:rsidRPr="00057254">
              <w:rPr>
                <w:color w:val="000000"/>
                <w:sz w:val="16"/>
                <w:szCs w:val="16"/>
              </w:rPr>
              <w:t>Income per capita (2016)</w:t>
            </w:r>
          </w:p>
        </w:tc>
        <w:tc>
          <w:tcPr>
            <w:tcW w:w="790" w:type="pct"/>
            <w:tcBorders>
              <w:top w:val="nil"/>
              <w:left w:val="nil"/>
              <w:bottom w:val="nil"/>
              <w:right w:val="single" w:sz="4" w:space="0" w:color="auto"/>
            </w:tcBorders>
            <w:shd w:val="clear" w:color="auto" w:fill="auto"/>
            <w:noWrap/>
            <w:vAlign w:val="center"/>
            <w:hideMark/>
          </w:tcPr>
          <w:p w14:paraId="5C9C22EE" w14:textId="77777777" w:rsidR="00905B53" w:rsidRPr="00057254" w:rsidRDefault="00905B53" w:rsidP="005C1A69">
            <w:pPr>
              <w:spacing w:line="360" w:lineRule="auto"/>
              <w:rPr>
                <w:color w:val="000000"/>
                <w:sz w:val="16"/>
                <w:szCs w:val="16"/>
              </w:rPr>
            </w:pPr>
            <w:r w:rsidRPr="00057254">
              <w:rPr>
                <w:color w:val="000000"/>
                <w:sz w:val="16"/>
                <w:szCs w:val="16"/>
              </w:rPr>
              <w:t>-0.000***</w:t>
            </w:r>
          </w:p>
        </w:tc>
        <w:tc>
          <w:tcPr>
            <w:tcW w:w="790" w:type="pct"/>
            <w:tcBorders>
              <w:top w:val="nil"/>
              <w:left w:val="nil"/>
              <w:bottom w:val="nil"/>
              <w:right w:val="nil"/>
            </w:tcBorders>
            <w:shd w:val="clear" w:color="auto" w:fill="auto"/>
            <w:noWrap/>
            <w:vAlign w:val="center"/>
            <w:hideMark/>
          </w:tcPr>
          <w:p w14:paraId="6CF4F2C1" w14:textId="77777777" w:rsidR="00905B53" w:rsidRPr="00057254" w:rsidRDefault="00905B53" w:rsidP="005C1A69">
            <w:pPr>
              <w:spacing w:line="360" w:lineRule="auto"/>
              <w:rPr>
                <w:color w:val="000000"/>
                <w:sz w:val="16"/>
                <w:szCs w:val="16"/>
              </w:rPr>
            </w:pPr>
            <w:r w:rsidRPr="00057254">
              <w:rPr>
                <w:color w:val="000000"/>
                <w:sz w:val="16"/>
                <w:szCs w:val="16"/>
              </w:rPr>
              <w:t>-0.000***</w:t>
            </w:r>
          </w:p>
        </w:tc>
        <w:tc>
          <w:tcPr>
            <w:tcW w:w="790" w:type="pct"/>
            <w:tcBorders>
              <w:top w:val="nil"/>
              <w:left w:val="single" w:sz="4" w:space="0" w:color="auto"/>
              <w:bottom w:val="nil"/>
              <w:right w:val="single" w:sz="4" w:space="0" w:color="auto"/>
            </w:tcBorders>
            <w:shd w:val="clear" w:color="auto" w:fill="auto"/>
            <w:noWrap/>
            <w:vAlign w:val="center"/>
            <w:hideMark/>
          </w:tcPr>
          <w:p w14:paraId="0C11BE58" w14:textId="77777777" w:rsidR="00905B53" w:rsidRPr="00057254" w:rsidRDefault="00905B53" w:rsidP="005C1A69">
            <w:pPr>
              <w:spacing w:line="360" w:lineRule="auto"/>
              <w:rPr>
                <w:color w:val="000000"/>
                <w:sz w:val="16"/>
                <w:szCs w:val="16"/>
              </w:rPr>
            </w:pPr>
            <w:r w:rsidRPr="00057254">
              <w:rPr>
                <w:color w:val="000000"/>
                <w:sz w:val="16"/>
                <w:szCs w:val="16"/>
              </w:rPr>
              <w:t>-0.000***</w:t>
            </w:r>
          </w:p>
        </w:tc>
        <w:tc>
          <w:tcPr>
            <w:tcW w:w="790" w:type="pct"/>
            <w:tcBorders>
              <w:top w:val="nil"/>
              <w:left w:val="nil"/>
              <w:bottom w:val="nil"/>
              <w:right w:val="nil"/>
            </w:tcBorders>
            <w:shd w:val="clear" w:color="auto" w:fill="auto"/>
            <w:noWrap/>
            <w:vAlign w:val="center"/>
            <w:hideMark/>
          </w:tcPr>
          <w:p w14:paraId="1FBFDC8F" w14:textId="77777777" w:rsidR="00905B53" w:rsidRPr="00057254" w:rsidRDefault="00905B53" w:rsidP="005C1A69">
            <w:pPr>
              <w:spacing w:line="360" w:lineRule="auto"/>
              <w:rPr>
                <w:color w:val="000000"/>
                <w:sz w:val="16"/>
                <w:szCs w:val="16"/>
              </w:rPr>
            </w:pPr>
            <w:r w:rsidRPr="00057254">
              <w:rPr>
                <w:color w:val="000000"/>
                <w:sz w:val="16"/>
                <w:szCs w:val="16"/>
              </w:rPr>
              <w:t>-0.000***</w:t>
            </w:r>
          </w:p>
        </w:tc>
      </w:tr>
      <w:tr w:rsidR="00905B53" w:rsidRPr="00057254" w14:paraId="2876BCE0"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419ADC30"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6CFDF7F3" w14:textId="77777777" w:rsidR="00905B53" w:rsidRPr="00057254" w:rsidRDefault="00905B53" w:rsidP="005C1A69">
            <w:pPr>
              <w:spacing w:line="360" w:lineRule="auto"/>
              <w:rPr>
                <w:color w:val="000000"/>
                <w:sz w:val="16"/>
                <w:szCs w:val="16"/>
              </w:rPr>
            </w:pPr>
            <w:r w:rsidRPr="00057254">
              <w:rPr>
                <w:color w:val="000000"/>
                <w:sz w:val="16"/>
                <w:szCs w:val="16"/>
              </w:rPr>
              <w:t>(0.000)</w:t>
            </w:r>
          </w:p>
        </w:tc>
        <w:tc>
          <w:tcPr>
            <w:tcW w:w="790" w:type="pct"/>
            <w:tcBorders>
              <w:top w:val="nil"/>
              <w:left w:val="nil"/>
              <w:bottom w:val="nil"/>
              <w:right w:val="nil"/>
            </w:tcBorders>
            <w:shd w:val="clear" w:color="auto" w:fill="auto"/>
            <w:noWrap/>
            <w:vAlign w:val="center"/>
            <w:hideMark/>
          </w:tcPr>
          <w:p w14:paraId="661E0F4D" w14:textId="77777777" w:rsidR="00905B53" w:rsidRPr="00057254" w:rsidRDefault="00905B53" w:rsidP="005C1A69">
            <w:pPr>
              <w:spacing w:line="360" w:lineRule="auto"/>
              <w:rPr>
                <w:color w:val="000000"/>
                <w:sz w:val="16"/>
                <w:szCs w:val="16"/>
              </w:rPr>
            </w:pPr>
            <w:r w:rsidRPr="00057254">
              <w:rPr>
                <w:color w:val="000000"/>
                <w:sz w:val="16"/>
                <w:szCs w:val="16"/>
              </w:rPr>
              <w:t>(0.000)</w:t>
            </w:r>
          </w:p>
        </w:tc>
        <w:tc>
          <w:tcPr>
            <w:tcW w:w="790" w:type="pct"/>
            <w:tcBorders>
              <w:top w:val="nil"/>
              <w:left w:val="single" w:sz="4" w:space="0" w:color="auto"/>
              <w:bottom w:val="nil"/>
              <w:right w:val="single" w:sz="4" w:space="0" w:color="auto"/>
            </w:tcBorders>
            <w:shd w:val="clear" w:color="auto" w:fill="auto"/>
            <w:noWrap/>
            <w:vAlign w:val="center"/>
            <w:hideMark/>
          </w:tcPr>
          <w:p w14:paraId="2A3DD7B6" w14:textId="77777777" w:rsidR="00905B53" w:rsidRPr="00057254" w:rsidRDefault="00905B53" w:rsidP="005C1A69">
            <w:pPr>
              <w:spacing w:line="360" w:lineRule="auto"/>
              <w:rPr>
                <w:color w:val="000000"/>
                <w:sz w:val="16"/>
                <w:szCs w:val="16"/>
              </w:rPr>
            </w:pPr>
            <w:r w:rsidRPr="00057254">
              <w:rPr>
                <w:color w:val="000000"/>
                <w:sz w:val="16"/>
                <w:szCs w:val="16"/>
              </w:rPr>
              <w:t>(0.000)</w:t>
            </w:r>
          </w:p>
        </w:tc>
        <w:tc>
          <w:tcPr>
            <w:tcW w:w="790" w:type="pct"/>
            <w:tcBorders>
              <w:top w:val="nil"/>
              <w:left w:val="nil"/>
              <w:bottom w:val="nil"/>
              <w:right w:val="nil"/>
            </w:tcBorders>
            <w:shd w:val="clear" w:color="auto" w:fill="auto"/>
            <w:noWrap/>
            <w:vAlign w:val="center"/>
            <w:hideMark/>
          </w:tcPr>
          <w:p w14:paraId="218939AF" w14:textId="77777777" w:rsidR="00905B53" w:rsidRPr="00057254" w:rsidRDefault="00905B53" w:rsidP="005C1A69">
            <w:pPr>
              <w:spacing w:line="360" w:lineRule="auto"/>
              <w:rPr>
                <w:color w:val="000000"/>
                <w:sz w:val="16"/>
                <w:szCs w:val="16"/>
              </w:rPr>
            </w:pPr>
            <w:r w:rsidRPr="00057254">
              <w:rPr>
                <w:color w:val="000000"/>
                <w:sz w:val="16"/>
                <w:szCs w:val="16"/>
              </w:rPr>
              <w:t>(0.000)</w:t>
            </w:r>
          </w:p>
        </w:tc>
      </w:tr>
      <w:tr w:rsidR="00905B53" w:rsidRPr="00057254" w14:paraId="32257304"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6E38B018" w14:textId="77777777" w:rsidR="00905B53" w:rsidRPr="00057254" w:rsidRDefault="00905B53" w:rsidP="005C1A69">
            <w:pPr>
              <w:spacing w:line="360" w:lineRule="auto"/>
              <w:rPr>
                <w:color w:val="000000"/>
                <w:sz w:val="16"/>
                <w:szCs w:val="16"/>
              </w:rPr>
            </w:pPr>
            <w:r w:rsidRPr="00057254">
              <w:rPr>
                <w:color w:val="000000"/>
                <w:sz w:val="16"/>
                <w:szCs w:val="16"/>
              </w:rPr>
              <w:t>Inequality (Gini 2016)</w:t>
            </w:r>
          </w:p>
        </w:tc>
        <w:tc>
          <w:tcPr>
            <w:tcW w:w="790" w:type="pct"/>
            <w:tcBorders>
              <w:top w:val="nil"/>
              <w:left w:val="nil"/>
              <w:bottom w:val="nil"/>
              <w:right w:val="single" w:sz="4" w:space="0" w:color="auto"/>
            </w:tcBorders>
            <w:shd w:val="clear" w:color="auto" w:fill="auto"/>
            <w:noWrap/>
            <w:vAlign w:val="center"/>
            <w:hideMark/>
          </w:tcPr>
          <w:p w14:paraId="0FC876F1" w14:textId="77777777" w:rsidR="00905B53" w:rsidRPr="00057254" w:rsidRDefault="00905B53" w:rsidP="005C1A69">
            <w:pPr>
              <w:spacing w:line="360" w:lineRule="auto"/>
              <w:rPr>
                <w:color w:val="000000"/>
                <w:sz w:val="16"/>
                <w:szCs w:val="16"/>
              </w:rPr>
            </w:pPr>
            <w:r w:rsidRPr="00057254">
              <w:rPr>
                <w:color w:val="000000"/>
                <w:sz w:val="16"/>
                <w:szCs w:val="16"/>
              </w:rPr>
              <w:t>-0.062*</w:t>
            </w:r>
          </w:p>
        </w:tc>
        <w:tc>
          <w:tcPr>
            <w:tcW w:w="790" w:type="pct"/>
            <w:tcBorders>
              <w:top w:val="nil"/>
              <w:left w:val="nil"/>
              <w:bottom w:val="nil"/>
              <w:right w:val="nil"/>
            </w:tcBorders>
            <w:shd w:val="clear" w:color="auto" w:fill="auto"/>
            <w:noWrap/>
            <w:vAlign w:val="center"/>
            <w:hideMark/>
          </w:tcPr>
          <w:p w14:paraId="1887B686" w14:textId="77777777" w:rsidR="00905B53" w:rsidRPr="00057254" w:rsidRDefault="00905B53" w:rsidP="005C1A69">
            <w:pPr>
              <w:spacing w:line="360" w:lineRule="auto"/>
              <w:rPr>
                <w:color w:val="000000"/>
                <w:sz w:val="16"/>
                <w:szCs w:val="16"/>
              </w:rPr>
            </w:pPr>
            <w:r w:rsidRPr="00057254">
              <w:rPr>
                <w:color w:val="000000"/>
                <w:sz w:val="16"/>
                <w:szCs w:val="16"/>
              </w:rPr>
              <w:t>-0.148***</w:t>
            </w:r>
          </w:p>
        </w:tc>
        <w:tc>
          <w:tcPr>
            <w:tcW w:w="790" w:type="pct"/>
            <w:tcBorders>
              <w:top w:val="nil"/>
              <w:left w:val="single" w:sz="4" w:space="0" w:color="auto"/>
              <w:bottom w:val="nil"/>
              <w:right w:val="single" w:sz="4" w:space="0" w:color="auto"/>
            </w:tcBorders>
            <w:shd w:val="clear" w:color="auto" w:fill="auto"/>
            <w:noWrap/>
            <w:vAlign w:val="center"/>
            <w:hideMark/>
          </w:tcPr>
          <w:p w14:paraId="2971E449" w14:textId="77777777" w:rsidR="00905B53" w:rsidRPr="00057254" w:rsidRDefault="00905B53" w:rsidP="005C1A69">
            <w:pPr>
              <w:spacing w:line="360" w:lineRule="auto"/>
              <w:rPr>
                <w:color w:val="000000"/>
                <w:sz w:val="16"/>
                <w:szCs w:val="16"/>
              </w:rPr>
            </w:pPr>
            <w:r w:rsidRPr="00057254">
              <w:rPr>
                <w:color w:val="000000"/>
                <w:sz w:val="16"/>
                <w:szCs w:val="16"/>
              </w:rPr>
              <w:t>-0.086***</w:t>
            </w:r>
          </w:p>
        </w:tc>
        <w:tc>
          <w:tcPr>
            <w:tcW w:w="790" w:type="pct"/>
            <w:tcBorders>
              <w:top w:val="nil"/>
              <w:left w:val="nil"/>
              <w:bottom w:val="nil"/>
              <w:right w:val="nil"/>
            </w:tcBorders>
            <w:shd w:val="clear" w:color="auto" w:fill="auto"/>
            <w:noWrap/>
            <w:vAlign w:val="center"/>
            <w:hideMark/>
          </w:tcPr>
          <w:p w14:paraId="114F8170" w14:textId="77777777" w:rsidR="00905B53" w:rsidRPr="00057254" w:rsidRDefault="00905B53" w:rsidP="005C1A69">
            <w:pPr>
              <w:spacing w:line="360" w:lineRule="auto"/>
              <w:rPr>
                <w:color w:val="000000"/>
                <w:sz w:val="16"/>
                <w:szCs w:val="16"/>
              </w:rPr>
            </w:pPr>
            <w:r w:rsidRPr="00057254">
              <w:rPr>
                <w:color w:val="000000"/>
                <w:sz w:val="16"/>
                <w:szCs w:val="16"/>
              </w:rPr>
              <w:t>-0.077**</w:t>
            </w:r>
          </w:p>
        </w:tc>
      </w:tr>
      <w:tr w:rsidR="00905B53" w:rsidRPr="00057254" w14:paraId="13B3D2A3"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61BA254F"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3D364521" w14:textId="77777777" w:rsidR="00905B53" w:rsidRPr="00057254" w:rsidRDefault="00905B53" w:rsidP="005C1A69">
            <w:pPr>
              <w:spacing w:line="360" w:lineRule="auto"/>
              <w:rPr>
                <w:color w:val="000000"/>
                <w:sz w:val="16"/>
                <w:szCs w:val="16"/>
              </w:rPr>
            </w:pPr>
            <w:r w:rsidRPr="00057254">
              <w:rPr>
                <w:color w:val="000000"/>
                <w:sz w:val="16"/>
                <w:szCs w:val="16"/>
              </w:rPr>
              <w:t>(0.025)</w:t>
            </w:r>
          </w:p>
        </w:tc>
        <w:tc>
          <w:tcPr>
            <w:tcW w:w="790" w:type="pct"/>
            <w:tcBorders>
              <w:top w:val="nil"/>
              <w:left w:val="nil"/>
              <w:bottom w:val="nil"/>
              <w:right w:val="nil"/>
            </w:tcBorders>
            <w:shd w:val="clear" w:color="auto" w:fill="auto"/>
            <w:noWrap/>
            <w:vAlign w:val="center"/>
            <w:hideMark/>
          </w:tcPr>
          <w:p w14:paraId="6606DF5F" w14:textId="77777777" w:rsidR="00905B53" w:rsidRPr="00057254" w:rsidRDefault="00905B53" w:rsidP="005C1A69">
            <w:pPr>
              <w:spacing w:line="360" w:lineRule="auto"/>
              <w:rPr>
                <w:color w:val="000000"/>
                <w:sz w:val="16"/>
                <w:szCs w:val="16"/>
              </w:rPr>
            </w:pPr>
            <w:r w:rsidRPr="00057254">
              <w:rPr>
                <w:color w:val="000000"/>
                <w:sz w:val="16"/>
                <w:szCs w:val="16"/>
              </w:rPr>
              <w:t>(0.023)</w:t>
            </w:r>
          </w:p>
        </w:tc>
        <w:tc>
          <w:tcPr>
            <w:tcW w:w="790" w:type="pct"/>
            <w:tcBorders>
              <w:top w:val="nil"/>
              <w:left w:val="single" w:sz="4" w:space="0" w:color="auto"/>
              <w:bottom w:val="nil"/>
              <w:right w:val="single" w:sz="4" w:space="0" w:color="auto"/>
            </w:tcBorders>
            <w:shd w:val="clear" w:color="auto" w:fill="auto"/>
            <w:noWrap/>
            <w:vAlign w:val="center"/>
            <w:hideMark/>
          </w:tcPr>
          <w:p w14:paraId="30B43E4B" w14:textId="77777777" w:rsidR="00905B53" w:rsidRPr="00057254" w:rsidRDefault="00905B53" w:rsidP="005C1A69">
            <w:pPr>
              <w:spacing w:line="360" w:lineRule="auto"/>
              <w:rPr>
                <w:color w:val="000000"/>
                <w:sz w:val="16"/>
                <w:szCs w:val="16"/>
              </w:rPr>
            </w:pPr>
            <w:r w:rsidRPr="00057254">
              <w:rPr>
                <w:color w:val="000000"/>
                <w:sz w:val="16"/>
                <w:szCs w:val="16"/>
              </w:rPr>
              <w:t>(0.025)</w:t>
            </w:r>
          </w:p>
        </w:tc>
        <w:tc>
          <w:tcPr>
            <w:tcW w:w="790" w:type="pct"/>
            <w:tcBorders>
              <w:top w:val="nil"/>
              <w:left w:val="nil"/>
              <w:bottom w:val="nil"/>
              <w:right w:val="nil"/>
            </w:tcBorders>
            <w:shd w:val="clear" w:color="auto" w:fill="auto"/>
            <w:noWrap/>
            <w:vAlign w:val="center"/>
            <w:hideMark/>
          </w:tcPr>
          <w:p w14:paraId="0DC6839D" w14:textId="77777777" w:rsidR="00905B53" w:rsidRPr="00057254" w:rsidRDefault="00905B53" w:rsidP="005C1A69">
            <w:pPr>
              <w:spacing w:line="360" w:lineRule="auto"/>
              <w:rPr>
                <w:color w:val="000000"/>
                <w:sz w:val="16"/>
                <w:szCs w:val="16"/>
              </w:rPr>
            </w:pPr>
            <w:r w:rsidRPr="00057254">
              <w:rPr>
                <w:color w:val="000000"/>
                <w:sz w:val="16"/>
                <w:szCs w:val="16"/>
              </w:rPr>
              <w:t>(0.025)</w:t>
            </w:r>
          </w:p>
        </w:tc>
      </w:tr>
      <w:tr w:rsidR="00905B53" w:rsidRPr="00057254" w14:paraId="25E3305B"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74A47E52" w14:textId="77777777" w:rsidR="00905B53" w:rsidRPr="00057254" w:rsidRDefault="00905B53" w:rsidP="005C1A69">
            <w:pPr>
              <w:spacing w:line="360" w:lineRule="auto"/>
              <w:rPr>
                <w:color w:val="000000"/>
                <w:sz w:val="16"/>
                <w:szCs w:val="16"/>
              </w:rPr>
            </w:pPr>
            <w:r w:rsidRPr="00057254">
              <w:rPr>
                <w:color w:val="000000"/>
                <w:sz w:val="16"/>
                <w:szCs w:val="16"/>
              </w:rPr>
              <w:t>Social Capital</w:t>
            </w:r>
          </w:p>
        </w:tc>
        <w:tc>
          <w:tcPr>
            <w:tcW w:w="790" w:type="pct"/>
            <w:tcBorders>
              <w:top w:val="nil"/>
              <w:left w:val="nil"/>
              <w:bottom w:val="nil"/>
              <w:right w:val="single" w:sz="4" w:space="0" w:color="auto"/>
            </w:tcBorders>
            <w:shd w:val="clear" w:color="auto" w:fill="auto"/>
            <w:noWrap/>
            <w:vAlign w:val="center"/>
            <w:hideMark/>
          </w:tcPr>
          <w:p w14:paraId="658EF816" w14:textId="77777777" w:rsidR="00905B53" w:rsidRPr="00057254" w:rsidRDefault="00905B53" w:rsidP="005C1A69">
            <w:pPr>
              <w:spacing w:line="360" w:lineRule="auto"/>
              <w:rPr>
                <w:color w:val="000000"/>
                <w:sz w:val="16"/>
                <w:szCs w:val="16"/>
              </w:rPr>
            </w:pPr>
            <w:r w:rsidRPr="00057254">
              <w:rPr>
                <w:color w:val="000000"/>
                <w:sz w:val="16"/>
                <w:szCs w:val="16"/>
              </w:rPr>
              <w:t>-0.083***</w:t>
            </w:r>
          </w:p>
        </w:tc>
        <w:tc>
          <w:tcPr>
            <w:tcW w:w="790" w:type="pct"/>
            <w:tcBorders>
              <w:top w:val="nil"/>
              <w:left w:val="nil"/>
              <w:bottom w:val="nil"/>
              <w:right w:val="nil"/>
            </w:tcBorders>
            <w:shd w:val="clear" w:color="auto" w:fill="auto"/>
            <w:noWrap/>
            <w:vAlign w:val="center"/>
            <w:hideMark/>
          </w:tcPr>
          <w:p w14:paraId="38D05E33" w14:textId="77777777" w:rsidR="00905B53" w:rsidRPr="00057254" w:rsidRDefault="00905B53" w:rsidP="005C1A69">
            <w:pPr>
              <w:spacing w:line="360" w:lineRule="auto"/>
              <w:rPr>
                <w:color w:val="000000"/>
                <w:sz w:val="16"/>
                <w:szCs w:val="16"/>
              </w:rPr>
            </w:pPr>
            <w:r w:rsidRPr="00057254">
              <w:rPr>
                <w:color w:val="000000"/>
                <w:sz w:val="16"/>
                <w:szCs w:val="16"/>
              </w:rPr>
              <w:t>-0.076***</w:t>
            </w:r>
          </w:p>
        </w:tc>
        <w:tc>
          <w:tcPr>
            <w:tcW w:w="790" w:type="pct"/>
            <w:tcBorders>
              <w:top w:val="nil"/>
              <w:left w:val="single" w:sz="4" w:space="0" w:color="auto"/>
              <w:bottom w:val="nil"/>
              <w:right w:val="single" w:sz="4" w:space="0" w:color="auto"/>
            </w:tcBorders>
            <w:shd w:val="clear" w:color="auto" w:fill="auto"/>
            <w:noWrap/>
            <w:vAlign w:val="center"/>
            <w:hideMark/>
          </w:tcPr>
          <w:p w14:paraId="2CBAAE2F" w14:textId="77777777" w:rsidR="00905B53" w:rsidRPr="00057254" w:rsidRDefault="00905B53" w:rsidP="005C1A69">
            <w:pPr>
              <w:spacing w:line="360" w:lineRule="auto"/>
              <w:rPr>
                <w:color w:val="000000"/>
                <w:sz w:val="16"/>
                <w:szCs w:val="16"/>
              </w:rPr>
            </w:pPr>
            <w:r w:rsidRPr="00057254">
              <w:rPr>
                <w:color w:val="000000"/>
                <w:sz w:val="16"/>
                <w:szCs w:val="16"/>
              </w:rPr>
              <w:t>-0.199***</w:t>
            </w:r>
          </w:p>
        </w:tc>
        <w:tc>
          <w:tcPr>
            <w:tcW w:w="790" w:type="pct"/>
            <w:tcBorders>
              <w:top w:val="nil"/>
              <w:left w:val="nil"/>
              <w:bottom w:val="nil"/>
              <w:right w:val="nil"/>
            </w:tcBorders>
            <w:shd w:val="clear" w:color="auto" w:fill="auto"/>
            <w:noWrap/>
            <w:vAlign w:val="center"/>
            <w:hideMark/>
          </w:tcPr>
          <w:p w14:paraId="10B90AE2" w14:textId="77777777" w:rsidR="00905B53" w:rsidRPr="00057254" w:rsidRDefault="00905B53" w:rsidP="005C1A69">
            <w:pPr>
              <w:spacing w:line="360" w:lineRule="auto"/>
              <w:rPr>
                <w:color w:val="000000"/>
                <w:sz w:val="16"/>
                <w:szCs w:val="16"/>
              </w:rPr>
            </w:pPr>
            <w:r w:rsidRPr="00057254">
              <w:rPr>
                <w:color w:val="000000"/>
                <w:sz w:val="16"/>
                <w:szCs w:val="16"/>
              </w:rPr>
              <w:t>-0.186***</w:t>
            </w:r>
          </w:p>
        </w:tc>
      </w:tr>
      <w:tr w:rsidR="00905B53" w:rsidRPr="00057254" w14:paraId="08530B23"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17C2EC00"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2BE486C8" w14:textId="77777777" w:rsidR="00905B53" w:rsidRPr="00057254" w:rsidRDefault="00905B53" w:rsidP="005C1A69">
            <w:pPr>
              <w:spacing w:line="360" w:lineRule="auto"/>
              <w:rPr>
                <w:color w:val="000000"/>
                <w:sz w:val="16"/>
                <w:szCs w:val="16"/>
              </w:rPr>
            </w:pPr>
            <w:r w:rsidRPr="00057254">
              <w:rPr>
                <w:color w:val="000000"/>
                <w:sz w:val="16"/>
                <w:szCs w:val="16"/>
              </w:rPr>
              <w:t>(0.009)</w:t>
            </w:r>
          </w:p>
        </w:tc>
        <w:tc>
          <w:tcPr>
            <w:tcW w:w="790" w:type="pct"/>
            <w:tcBorders>
              <w:top w:val="nil"/>
              <w:left w:val="nil"/>
              <w:bottom w:val="nil"/>
              <w:right w:val="nil"/>
            </w:tcBorders>
            <w:shd w:val="clear" w:color="auto" w:fill="auto"/>
            <w:noWrap/>
            <w:vAlign w:val="center"/>
            <w:hideMark/>
          </w:tcPr>
          <w:p w14:paraId="791364C5" w14:textId="77777777" w:rsidR="00905B53" w:rsidRPr="00057254" w:rsidRDefault="00905B53" w:rsidP="005C1A69">
            <w:pPr>
              <w:spacing w:line="360" w:lineRule="auto"/>
              <w:rPr>
                <w:color w:val="000000"/>
                <w:sz w:val="16"/>
                <w:szCs w:val="16"/>
              </w:rPr>
            </w:pPr>
            <w:r w:rsidRPr="00057254">
              <w:rPr>
                <w:color w:val="000000"/>
                <w:sz w:val="16"/>
                <w:szCs w:val="16"/>
              </w:rPr>
              <w:t>(0.008)</w:t>
            </w:r>
          </w:p>
        </w:tc>
        <w:tc>
          <w:tcPr>
            <w:tcW w:w="790" w:type="pct"/>
            <w:tcBorders>
              <w:top w:val="nil"/>
              <w:left w:val="single" w:sz="4" w:space="0" w:color="auto"/>
              <w:bottom w:val="nil"/>
              <w:right w:val="single" w:sz="4" w:space="0" w:color="auto"/>
            </w:tcBorders>
            <w:shd w:val="clear" w:color="auto" w:fill="auto"/>
            <w:noWrap/>
            <w:vAlign w:val="center"/>
            <w:hideMark/>
          </w:tcPr>
          <w:p w14:paraId="780DC9A8" w14:textId="77777777" w:rsidR="00905B53" w:rsidRPr="00057254" w:rsidRDefault="00905B53" w:rsidP="005C1A69">
            <w:pPr>
              <w:spacing w:line="360" w:lineRule="auto"/>
              <w:rPr>
                <w:color w:val="000000"/>
                <w:sz w:val="16"/>
                <w:szCs w:val="16"/>
              </w:rPr>
            </w:pPr>
            <w:r w:rsidRPr="00057254">
              <w:rPr>
                <w:color w:val="000000"/>
                <w:sz w:val="16"/>
                <w:szCs w:val="16"/>
              </w:rPr>
              <w:t>(0.02)</w:t>
            </w:r>
          </w:p>
        </w:tc>
        <w:tc>
          <w:tcPr>
            <w:tcW w:w="790" w:type="pct"/>
            <w:tcBorders>
              <w:top w:val="nil"/>
              <w:left w:val="nil"/>
              <w:bottom w:val="nil"/>
              <w:right w:val="nil"/>
            </w:tcBorders>
            <w:shd w:val="clear" w:color="auto" w:fill="auto"/>
            <w:noWrap/>
            <w:vAlign w:val="center"/>
            <w:hideMark/>
          </w:tcPr>
          <w:p w14:paraId="43FE280B" w14:textId="77777777" w:rsidR="00905B53" w:rsidRPr="00057254" w:rsidRDefault="00905B53" w:rsidP="005C1A69">
            <w:pPr>
              <w:spacing w:line="360" w:lineRule="auto"/>
              <w:rPr>
                <w:color w:val="000000"/>
                <w:sz w:val="16"/>
                <w:szCs w:val="16"/>
              </w:rPr>
            </w:pPr>
            <w:r w:rsidRPr="00057254">
              <w:rPr>
                <w:color w:val="000000"/>
                <w:sz w:val="16"/>
                <w:szCs w:val="16"/>
              </w:rPr>
              <w:t>(0.035)</w:t>
            </w:r>
          </w:p>
        </w:tc>
      </w:tr>
      <w:tr w:rsidR="00905B53" w:rsidRPr="00057254" w14:paraId="37580338"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74DEE8B9" w14:textId="77777777" w:rsidR="00905B53" w:rsidRPr="00057254" w:rsidRDefault="00905B53" w:rsidP="005C1A69">
            <w:pPr>
              <w:spacing w:line="360" w:lineRule="auto"/>
              <w:rPr>
                <w:color w:val="000000"/>
                <w:sz w:val="16"/>
                <w:szCs w:val="16"/>
              </w:rPr>
            </w:pPr>
            <w:r w:rsidRPr="00057254">
              <w:rPr>
                <w:color w:val="000000"/>
                <w:sz w:val="16"/>
                <w:szCs w:val="16"/>
              </w:rPr>
              <w:t>Employment change 1980-2016</w:t>
            </w:r>
          </w:p>
        </w:tc>
        <w:tc>
          <w:tcPr>
            <w:tcW w:w="790" w:type="pct"/>
            <w:tcBorders>
              <w:top w:val="nil"/>
              <w:left w:val="nil"/>
              <w:bottom w:val="nil"/>
              <w:right w:val="single" w:sz="4" w:space="0" w:color="auto"/>
            </w:tcBorders>
            <w:shd w:val="clear" w:color="auto" w:fill="auto"/>
            <w:noWrap/>
            <w:vAlign w:val="center"/>
            <w:hideMark/>
          </w:tcPr>
          <w:p w14:paraId="2692E517" w14:textId="77777777" w:rsidR="00905B53" w:rsidRPr="00057254" w:rsidRDefault="00905B53" w:rsidP="005C1A69">
            <w:pPr>
              <w:spacing w:line="360" w:lineRule="auto"/>
              <w:rPr>
                <w:color w:val="000000"/>
                <w:sz w:val="16"/>
                <w:szCs w:val="16"/>
              </w:rPr>
            </w:pPr>
            <w:r w:rsidRPr="00057254">
              <w:rPr>
                <w:color w:val="000000"/>
                <w:sz w:val="16"/>
                <w:szCs w:val="16"/>
              </w:rPr>
              <w:t>0.779</w:t>
            </w:r>
          </w:p>
        </w:tc>
        <w:tc>
          <w:tcPr>
            <w:tcW w:w="790" w:type="pct"/>
            <w:tcBorders>
              <w:top w:val="nil"/>
              <w:left w:val="nil"/>
              <w:bottom w:val="nil"/>
              <w:right w:val="nil"/>
            </w:tcBorders>
            <w:shd w:val="clear" w:color="auto" w:fill="auto"/>
            <w:noWrap/>
            <w:vAlign w:val="center"/>
            <w:hideMark/>
          </w:tcPr>
          <w:p w14:paraId="6C6B5BC6"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6DACB283"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154947E6" w14:textId="77777777" w:rsidR="00905B53" w:rsidRPr="00057254" w:rsidRDefault="00905B53" w:rsidP="005C1A69">
            <w:pPr>
              <w:spacing w:line="360" w:lineRule="auto"/>
              <w:rPr>
                <w:color w:val="000000"/>
                <w:sz w:val="16"/>
                <w:szCs w:val="16"/>
              </w:rPr>
            </w:pPr>
          </w:p>
        </w:tc>
      </w:tr>
      <w:tr w:rsidR="00905B53" w:rsidRPr="00057254" w14:paraId="5BBCAA36"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46804BD1"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42E96DE9" w14:textId="77777777" w:rsidR="00905B53" w:rsidRPr="00057254" w:rsidRDefault="00905B53" w:rsidP="005C1A69">
            <w:pPr>
              <w:spacing w:line="360" w:lineRule="auto"/>
              <w:rPr>
                <w:color w:val="000000"/>
                <w:sz w:val="16"/>
                <w:szCs w:val="16"/>
              </w:rPr>
            </w:pPr>
            <w:r w:rsidRPr="00057254">
              <w:rPr>
                <w:color w:val="000000"/>
                <w:sz w:val="16"/>
                <w:szCs w:val="16"/>
              </w:rPr>
              <w:t>(0.592)</w:t>
            </w:r>
          </w:p>
        </w:tc>
        <w:tc>
          <w:tcPr>
            <w:tcW w:w="790" w:type="pct"/>
            <w:tcBorders>
              <w:top w:val="nil"/>
              <w:left w:val="nil"/>
              <w:bottom w:val="nil"/>
              <w:right w:val="nil"/>
            </w:tcBorders>
            <w:shd w:val="clear" w:color="auto" w:fill="auto"/>
            <w:noWrap/>
            <w:vAlign w:val="center"/>
            <w:hideMark/>
          </w:tcPr>
          <w:p w14:paraId="102A6D72"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46B5742C"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3A3699F2" w14:textId="77777777" w:rsidR="00905B53" w:rsidRPr="00057254" w:rsidRDefault="00905B53" w:rsidP="005C1A69">
            <w:pPr>
              <w:spacing w:line="360" w:lineRule="auto"/>
              <w:rPr>
                <w:color w:val="000000"/>
                <w:sz w:val="16"/>
                <w:szCs w:val="16"/>
              </w:rPr>
            </w:pPr>
          </w:p>
        </w:tc>
      </w:tr>
      <w:tr w:rsidR="00905B53" w:rsidRPr="00057254" w14:paraId="50D10BB0"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6FDAB687" w14:textId="77777777" w:rsidR="00905B53" w:rsidRPr="00057254" w:rsidRDefault="00905B53" w:rsidP="005C1A69">
            <w:pPr>
              <w:spacing w:line="360" w:lineRule="auto"/>
              <w:rPr>
                <w:color w:val="000000"/>
                <w:sz w:val="16"/>
                <w:szCs w:val="16"/>
              </w:rPr>
            </w:pPr>
            <w:r w:rsidRPr="00057254">
              <w:rPr>
                <w:color w:val="000000"/>
                <w:sz w:val="16"/>
                <w:szCs w:val="16"/>
              </w:rPr>
              <w:t>Population change 1980-2016</w:t>
            </w:r>
          </w:p>
        </w:tc>
        <w:tc>
          <w:tcPr>
            <w:tcW w:w="790" w:type="pct"/>
            <w:tcBorders>
              <w:top w:val="nil"/>
              <w:left w:val="nil"/>
              <w:bottom w:val="nil"/>
              <w:right w:val="single" w:sz="4" w:space="0" w:color="auto"/>
            </w:tcBorders>
            <w:shd w:val="clear" w:color="auto" w:fill="auto"/>
            <w:noWrap/>
            <w:vAlign w:val="center"/>
            <w:hideMark/>
          </w:tcPr>
          <w:p w14:paraId="34993BE0"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759ACA54" w14:textId="77777777" w:rsidR="00905B53" w:rsidRPr="00057254" w:rsidRDefault="00905B53" w:rsidP="005C1A69">
            <w:pPr>
              <w:spacing w:line="360" w:lineRule="auto"/>
              <w:rPr>
                <w:color w:val="000000"/>
                <w:sz w:val="16"/>
                <w:szCs w:val="16"/>
              </w:rPr>
            </w:pPr>
            <w:r w:rsidRPr="00057254">
              <w:rPr>
                <w:color w:val="000000"/>
                <w:sz w:val="16"/>
                <w:szCs w:val="16"/>
              </w:rPr>
              <w:t>-0.511†</w:t>
            </w:r>
          </w:p>
        </w:tc>
        <w:tc>
          <w:tcPr>
            <w:tcW w:w="790" w:type="pct"/>
            <w:tcBorders>
              <w:top w:val="nil"/>
              <w:left w:val="single" w:sz="4" w:space="0" w:color="auto"/>
              <w:bottom w:val="nil"/>
              <w:right w:val="single" w:sz="4" w:space="0" w:color="auto"/>
            </w:tcBorders>
            <w:shd w:val="clear" w:color="auto" w:fill="auto"/>
            <w:noWrap/>
            <w:vAlign w:val="center"/>
            <w:hideMark/>
          </w:tcPr>
          <w:p w14:paraId="4E50DD12"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0F3DCC3D" w14:textId="77777777" w:rsidR="00905B53" w:rsidRPr="00057254" w:rsidRDefault="00905B53" w:rsidP="005C1A69">
            <w:pPr>
              <w:spacing w:line="360" w:lineRule="auto"/>
              <w:rPr>
                <w:color w:val="000000"/>
                <w:sz w:val="16"/>
                <w:szCs w:val="16"/>
              </w:rPr>
            </w:pPr>
          </w:p>
        </w:tc>
      </w:tr>
      <w:tr w:rsidR="00905B53" w:rsidRPr="00057254" w14:paraId="22E334BF"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7EBA3C5F"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49AAF5C2"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3EA2E6DF" w14:textId="77777777" w:rsidR="00905B53" w:rsidRPr="00057254" w:rsidRDefault="00905B53" w:rsidP="005C1A69">
            <w:pPr>
              <w:spacing w:line="360" w:lineRule="auto"/>
              <w:rPr>
                <w:color w:val="000000"/>
                <w:sz w:val="16"/>
                <w:szCs w:val="16"/>
              </w:rPr>
            </w:pPr>
            <w:r w:rsidRPr="00057254">
              <w:rPr>
                <w:color w:val="000000"/>
                <w:sz w:val="16"/>
                <w:szCs w:val="16"/>
              </w:rPr>
              <w:t>(0.298)</w:t>
            </w:r>
          </w:p>
        </w:tc>
        <w:tc>
          <w:tcPr>
            <w:tcW w:w="790" w:type="pct"/>
            <w:tcBorders>
              <w:top w:val="nil"/>
              <w:left w:val="single" w:sz="4" w:space="0" w:color="auto"/>
              <w:bottom w:val="nil"/>
              <w:right w:val="single" w:sz="4" w:space="0" w:color="auto"/>
            </w:tcBorders>
            <w:shd w:val="clear" w:color="auto" w:fill="auto"/>
            <w:noWrap/>
            <w:vAlign w:val="center"/>
            <w:hideMark/>
          </w:tcPr>
          <w:p w14:paraId="0A7FD939"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65BD1BDF" w14:textId="77777777" w:rsidR="00905B53" w:rsidRPr="00057254" w:rsidRDefault="00905B53" w:rsidP="005C1A69">
            <w:pPr>
              <w:spacing w:line="360" w:lineRule="auto"/>
              <w:rPr>
                <w:color w:val="000000"/>
                <w:sz w:val="16"/>
                <w:szCs w:val="16"/>
              </w:rPr>
            </w:pPr>
          </w:p>
        </w:tc>
      </w:tr>
      <w:tr w:rsidR="00905B53" w:rsidRPr="00057254" w14:paraId="4C311A8F"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016B4B19" w14:textId="77777777" w:rsidR="00905B53" w:rsidRPr="00057254" w:rsidRDefault="00905B53" w:rsidP="005C1A69">
            <w:pPr>
              <w:spacing w:line="360" w:lineRule="auto"/>
              <w:rPr>
                <w:color w:val="000000"/>
                <w:sz w:val="16"/>
                <w:szCs w:val="16"/>
              </w:rPr>
            </w:pPr>
            <w:r w:rsidRPr="00057254">
              <w:rPr>
                <w:color w:val="000000"/>
                <w:sz w:val="16"/>
                <w:szCs w:val="16"/>
              </w:rPr>
              <w:t>Average earnings per job change 1980-2016</w:t>
            </w:r>
          </w:p>
        </w:tc>
        <w:tc>
          <w:tcPr>
            <w:tcW w:w="790" w:type="pct"/>
            <w:tcBorders>
              <w:top w:val="nil"/>
              <w:left w:val="nil"/>
              <w:bottom w:val="nil"/>
              <w:right w:val="single" w:sz="4" w:space="0" w:color="auto"/>
            </w:tcBorders>
            <w:shd w:val="clear" w:color="auto" w:fill="auto"/>
            <w:noWrap/>
            <w:vAlign w:val="center"/>
            <w:hideMark/>
          </w:tcPr>
          <w:p w14:paraId="0C2CAB0B"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28AA77E0"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2EC5982B" w14:textId="77777777" w:rsidR="00905B53" w:rsidRPr="00057254" w:rsidRDefault="00905B53" w:rsidP="005C1A69">
            <w:pPr>
              <w:spacing w:line="360" w:lineRule="auto"/>
              <w:rPr>
                <w:color w:val="000000"/>
                <w:sz w:val="16"/>
                <w:szCs w:val="16"/>
              </w:rPr>
            </w:pPr>
            <w:r w:rsidRPr="00057254">
              <w:rPr>
                <w:color w:val="000000"/>
                <w:sz w:val="16"/>
                <w:szCs w:val="16"/>
              </w:rPr>
              <w:t>-1.616***</w:t>
            </w:r>
          </w:p>
        </w:tc>
        <w:tc>
          <w:tcPr>
            <w:tcW w:w="790" w:type="pct"/>
            <w:tcBorders>
              <w:top w:val="nil"/>
              <w:left w:val="nil"/>
              <w:bottom w:val="nil"/>
              <w:right w:val="nil"/>
            </w:tcBorders>
            <w:shd w:val="clear" w:color="auto" w:fill="auto"/>
            <w:noWrap/>
            <w:vAlign w:val="center"/>
            <w:hideMark/>
          </w:tcPr>
          <w:p w14:paraId="6D6B65E6" w14:textId="77777777" w:rsidR="00905B53" w:rsidRPr="00057254" w:rsidRDefault="00905B53" w:rsidP="005C1A69">
            <w:pPr>
              <w:spacing w:line="360" w:lineRule="auto"/>
              <w:rPr>
                <w:color w:val="000000"/>
                <w:sz w:val="16"/>
                <w:szCs w:val="16"/>
              </w:rPr>
            </w:pPr>
          </w:p>
        </w:tc>
      </w:tr>
      <w:tr w:rsidR="00905B53" w:rsidRPr="00057254" w14:paraId="5ADE8760"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12D4B4B2"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0524D4DA"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71066DE8"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1EB35EC2" w14:textId="77777777" w:rsidR="00905B53" w:rsidRPr="00057254" w:rsidRDefault="00905B53" w:rsidP="005C1A69">
            <w:pPr>
              <w:spacing w:line="360" w:lineRule="auto"/>
              <w:rPr>
                <w:color w:val="000000"/>
                <w:sz w:val="16"/>
                <w:szCs w:val="16"/>
              </w:rPr>
            </w:pPr>
            <w:r w:rsidRPr="00057254">
              <w:rPr>
                <w:color w:val="000000"/>
                <w:sz w:val="16"/>
                <w:szCs w:val="16"/>
              </w:rPr>
              <w:t>(0.4)</w:t>
            </w:r>
          </w:p>
        </w:tc>
        <w:tc>
          <w:tcPr>
            <w:tcW w:w="790" w:type="pct"/>
            <w:tcBorders>
              <w:top w:val="nil"/>
              <w:left w:val="nil"/>
              <w:bottom w:val="nil"/>
              <w:right w:val="nil"/>
            </w:tcBorders>
            <w:shd w:val="clear" w:color="auto" w:fill="auto"/>
            <w:noWrap/>
            <w:vAlign w:val="center"/>
            <w:hideMark/>
          </w:tcPr>
          <w:p w14:paraId="62470D85" w14:textId="77777777" w:rsidR="00905B53" w:rsidRPr="00057254" w:rsidRDefault="00905B53" w:rsidP="005C1A69">
            <w:pPr>
              <w:spacing w:line="360" w:lineRule="auto"/>
              <w:rPr>
                <w:color w:val="000000"/>
                <w:sz w:val="16"/>
                <w:szCs w:val="16"/>
              </w:rPr>
            </w:pPr>
          </w:p>
        </w:tc>
      </w:tr>
      <w:tr w:rsidR="00905B53" w:rsidRPr="00057254" w14:paraId="3600720C"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25FC4279" w14:textId="77777777" w:rsidR="00905B53" w:rsidRPr="00057254" w:rsidRDefault="00905B53" w:rsidP="005C1A69">
            <w:pPr>
              <w:spacing w:line="360" w:lineRule="auto"/>
              <w:rPr>
                <w:color w:val="000000"/>
                <w:sz w:val="16"/>
                <w:szCs w:val="16"/>
              </w:rPr>
            </w:pPr>
            <w:r w:rsidRPr="00057254">
              <w:rPr>
                <w:color w:val="000000"/>
                <w:sz w:val="16"/>
                <w:szCs w:val="16"/>
              </w:rPr>
              <w:t>Average wages and salaries change 1980 2017</w:t>
            </w:r>
          </w:p>
        </w:tc>
        <w:tc>
          <w:tcPr>
            <w:tcW w:w="790" w:type="pct"/>
            <w:tcBorders>
              <w:top w:val="nil"/>
              <w:left w:val="nil"/>
              <w:bottom w:val="nil"/>
              <w:right w:val="single" w:sz="4" w:space="0" w:color="auto"/>
            </w:tcBorders>
            <w:shd w:val="clear" w:color="auto" w:fill="auto"/>
            <w:noWrap/>
            <w:vAlign w:val="center"/>
            <w:hideMark/>
          </w:tcPr>
          <w:p w14:paraId="598ED234"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57230236"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7518ABFA"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4E8A9845" w14:textId="77777777" w:rsidR="00905B53" w:rsidRPr="00057254" w:rsidRDefault="00905B53" w:rsidP="005C1A69">
            <w:pPr>
              <w:spacing w:line="360" w:lineRule="auto"/>
              <w:rPr>
                <w:color w:val="000000"/>
                <w:sz w:val="16"/>
                <w:szCs w:val="16"/>
              </w:rPr>
            </w:pPr>
            <w:r w:rsidRPr="00057254">
              <w:rPr>
                <w:color w:val="000000"/>
                <w:sz w:val="16"/>
                <w:szCs w:val="16"/>
              </w:rPr>
              <w:t>-2**</w:t>
            </w:r>
          </w:p>
        </w:tc>
      </w:tr>
      <w:tr w:rsidR="00905B53" w:rsidRPr="00057254" w14:paraId="4F8559BF"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4A240E2D"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6440A9B0"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1FBAC0DF"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5A85EF1F"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5F33565F" w14:textId="77777777" w:rsidR="00905B53" w:rsidRPr="00057254" w:rsidRDefault="00905B53" w:rsidP="005C1A69">
            <w:pPr>
              <w:spacing w:line="360" w:lineRule="auto"/>
              <w:rPr>
                <w:color w:val="000000"/>
                <w:sz w:val="16"/>
                <w:szCs w:val="16"/>
              </w:rPr>
            </w:pPr>
            <w:r w:rsidRPr="00057254">
              <w:rPr>
                <w:color w:val="000000"/>
                <w:sz w:val="16"/>
                <w:szCs w:val="16"/>
              </w:rPr>
              <w:t>(0.701)</w:t>
            </w:r>
          </w:p>
        </w:tc>
      </w:tr>
      <w:tr w:rsidR="00905B53" w:rsidRPr="00057254" w14:paraId="6CF97027"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49D0C90E" w14:textId="77777777" w:rsidR="00905B53" w:rsidRPr="00057254" w:rsidRDefault="00905B53" w:rsidP="005C1A69">
            <w:pPr>
              <w:spacing w:line="360" w:lineRule="auto"/>
              <w:rPr>
                <w:color w:val="000000"/>
                <w:sz w:val="16"/>
                <w:szCs w:val="16"/>
              </w:rPr>
            </w:pPr>
            <w:r w:rsidRPr="00057254">
              <w:rPr>
                <w:color w:val="000000"/>
                <w:sz w:val="16"/>
                <w:szCs w:val="16"/>
              </w:rPr>
              <w:t>Interactions</w:t>
            </w:r>
          </w:p>
        </w:tc>
        <w:tc>
          <w:tcPr>
            <w:tcW w:w="790" w:type="pct"/>
            <w:tcBorders>
              <w:top w:val="nil"/>
              <w:left w:val="nil"/>
              <w:bottom w:val="nil"/>
              <w:right w:val="single" w:sz="4" w:space="0" w:color="auto"/>
            </w:tcBorders>
            <w:shd w:val="clear" w:color="auto" w:fill="auto"/>
            <w:noWrap/>
            <w:vAlign w:val="center"/>
            <w:hideMark/>
          </w:tcPr>
          <w:p w14:paraId="69BE01AA"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3952BFF5"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369AF4BE"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71ABF596" w14:textId="77777777" w:rsidR="00905B53" w:rsidRPr="00057254" w:rsidRDefault="00905B53" w:rsidP="005C1A69">
            <w:pPr>
              <w:spacing w:line="360" w:lineRule="auto"/>
              <w:rPr>
                <w:color w:val="000000"/>
                <w:sz w:val="16"/>
                <w:szCs w:val="16"/>
              </w:rPr>
            </w:pPr>
          </w:p>
        </w:tc>
      </w:tr>
      <w:tr w:rsidR="00905B53" w:rsidRPr="00057254" w14:paraId="64B63F1E"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38508154" w14:textId="77777777" w:rsidR="00905B53" w:rsidRPr="00057254" w:rsidRDefault="00905B53" w:rsidP="005C1A69">
            <w:pPr>
              <w:spacing w:line="360" w:lineRule="auto"/>
              <w:rPr>
                <w:color w:val="000000"/>
                <w:sz w:val="16"/>
                <w:szCs w:val="16"/>
              </w:rPr>
            </w:pPr>
            <w:r w:rsidRPr="00057254">
              <w:rPr>
                <w:color w:val="000000"/>
                <w:sz w:val="16"/>
                <w:szCs w:val="16"/>
              </w:rPr>
              <w:t>SC*Employment change</w:t>
            </w:r>
          </w:p>
        </w:tc>
        <w:tc>
          <w:tcPr>
            <w:tcW w:w="790" w:type="pct"/>
            <w:tcBorders>
              <w:top w:val="nil"/>
              <w:left w:val="nil"/>
              <w:bottom w:val="nil"/>
              <w:right w:val="single" w:sz="4" w:space="0" w:color="auto"/>
            </w:tcBorders>
            <w:shd w:val="clear" w:color="auto" w:fill="auto"/>
            <w:noWrap/>
            <w:vAlign w:val="center"/>
            <w:hideMark/>
          </w:tcPr>
          <w:p w14:paraId="037E426B" w14:textId="77777777" w:rsidR="00905B53" w:rsidRPr="00057254" w:rsidRDefault="00905B53" w:rsidP="005C1A69">
            <w:pPr>
              <w:spacing w:line="360" w:lineRule="auto"/>
              <w:rPr>
                <w:color w:val="000000"/>
                <w:sz w:val="16"/>
                <w:szCs w:val="16"/>
              </w:rPr>
            </w:pPr>
            <w:r w:rsidRPr="00057254">
              <w:rPr>
                <w:color w:val="000000"/>
                <w:sz w:val="16"/>
                <w:szCs w:val="16"/>
              </w:rPr>
              <w:t>-1.882**</w:t>
            </w:r>
          </w:p>
        </w:tc>
        <w:tc>
          <w:tcPr>
            <w:tcW w:w="790" w:type="pct"/>
            <w:tcBorders>
              <w:top w:val="nil"/>
              <w:left w:val="nil"/>
              <w:bottom w:val="nil"/>
              <w:right w:val="nil"/>
            </w:tcBorders>
            <w:shd w:val="clear" w:color="auto" w:fill="auto"/>
            <w:noWrap/>
            <w:vAlign w:val="center"/>
            <w:hideMark/>
          </w:tcPr>
          <w:p w14:paraId="1DC6C09D"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6CD81449"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388F18C6" w14:textId="77777777" w:rsidR="00905B53" w:rsidRPr="00057254" w:rsidRDefault="00905B53" w:rsidP="005C1A69">
            <w:pPr>
              <w:spacing w:line="360" w:lineRule="auto"/>
              <w:rPr>
                <w:color w:val="000000"/>
                <w:sz w:val="16"/>
                <w:szCs w:val="16"/>
              </w:rPr>
            </w:pPr>
          </w:p>
        </w:tc>
      </w:tr>
      <w:tr w:rsidR="00905B53" w:rsidRPr="00057254" w14:paraId="4E9DA343"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3EA03DE9"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2473EF95" w14:textId="77777777" w:rsidR="00905B53" w:rsidRPr="00057254" w:rsidRDefault="00905B53" w:rsidP="005C1A69">
            <w:pPr>
              <w:spacing w:line="360" w:lineRule="auto"/>
              <w:rPr>
                <w:color w:val="000000"/>
                <w:sz w:val="16"/>
                <w:szCs w:val="16"/>
              </w:rPr>
            </w:pPr>
            <w:r w:rsidRPr="00057254">
              <w:rPr>
                <w:color w:val="000000"/>
                <w:sz w:val="16"/>
                <w:szCs w:val="16"/>
              </w:rPr>
              <w:t>(0.715)</w:t>
            </w:r>
          </w:p>
        </w:tc>
        <w:tc>
          <w:tcPr>
            <w:tcW w:w="790" w:type="pct"/>
            <w:tcBorders>
              <w:top w:val="nil"/>
              <w:left w:val="nil"/>
              <w:bottom w:val="nil"/>
              <w:right w:val="nil"/>
            </w:tcBorders>
            <w:shd w:val="clear" w:color="auto" w:fill="auto"/>
            <w:noWrap/>
            <w:vAlign w:val="center"/>
            <w:hideMark/>
          </w:tcPr>
          <w:p w14:paraId="0EBAFC1A"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3666242C"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078684B4" w14:textId="77777777" w:rsidR="00905B53" w:rsidRPr="00057254" w:rsidRDefault="00905B53" w:rsidP="005C1A69">
            <w:pPr>
              <w:spacing w:line="360" w:lineRule="auto"/>
              <w:rPr>
                <w:color w:val="000000"/>
                <w:sz w:val="16"/>
                <w:szCs w:val="16"/>
              </w:rPr>
            </w:pPr>
          </w:p>
        </w:tc>
      </w:tr>
      <w:tr w:rsidR="00905B53" w:rsidRPr="00057254" w14:paraId="49DD02BD"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108D322F" w14:textId="77777777" w:rsidR="00905B53" w:rsidRPr="00057254" w:rsidRDefault="00905B53" w:rsidP="005C1A69">
            <w:pPr>
              <w:spacing w:line="360" w:lineRule="auto"/>
              <w:rPr>
                <w:color w:val="000000"/>
                <w:sz w:val="16"/>
                <w:szCs w:val="16"/>
              </w:rPr>
            </w:pPr>
            <w:r w:rsidRPr="00057254">
              <w:rPr>
                <w:color w:val="000000"/>
                <w:sz w:val="16"/>
                <w:szCs w:val="16"/>
              </w:rPr>
              <w:t>SC*Population change</w:t>
            </w:r>
          </w:p>
        </w:tc>
        <w:tc>
          <w:tcPr>
            <w:tcW w:w="790" w:type="pct"/>
            <w:tcBorders>
              <w:top w:val="nil"/>
              <w:left w:val="nil"/>
              <w:bottom w:val="nil"/>
              <w:right w:val="single" w:sz="4" w:space="0" w:color="auto"/>
            </w:tcBorders>
            <w:shd w:val="clear" w:color="auto" w:fill="auto"/>
            <w:noWrap/>
            <w:vAlign w:val="center"/>
            <w:hideMark/>
          </w:tcPr>
          <w:p w14:paraId="13CAFDAF"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6D72D66C" w14:textId="77777777" w:rsidR="00905B53" w:rsidRPr="00057254" w:rsidRDefault="00905B53" w:rsidP="005C1A69">
            <w:pPr>
              <w:spacing w:line="360" w:lineRule="auto"/>
              <w:rPr>
                <w:color w:val="000000"/>
                <w:sz w:val="16"/>
                <w:szCs w:val="16"/>
              </w:rPr>
            </w:pPr>
            <w:r w:rsidRPr="00057254">
              <w:rPr>
                <w:color w:val="000000"/>
                <w:sz w:val="16"/>
                <w:szCs w:val="16"/>
              </w:rPr>
              <w:t>-1.038**</w:t>
            </w:r>
          </w:p>
        </w:tc>
        <w:tc>
          <w:tcPr>
            <w:tcW w:w="790" w:type="pct"/>
            <w:tcBorders>
              <w:top w:val="nil"/>
              <w:left w:val="single" w:sz="4" w:space="0" w:color="auto"/>
              <w:bottom w:val="nil"/>
              <w:right w:val="single" w:sz="4" w:space="0" w:color="auto"/>
            </w:tcBorders>
            <w:shd w:val="clear" w:color="auto" w:fill="auto"/>
            <w:noWrap/>
            <w:vAlign w:val="center"/>
            <w:hideMark/>
          </w:tcPr>
          <w:p w14:paraId="6998E1BF"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2919479C" w14:textId="77777777" w:rsidR="00905B53" w:rsidRPr="00057254" w:rsidRDefault="00905B53" w:rsidP="005C1A69">
            <w:pPr>
              <w:spacing w:line="360" w:lineRule="auto"/>
              <w:rPr>
                <w:color w:val="000000"/>
                <w:sz w:val="16"/>
                <w:szCs w:val="16"/>
              </w:rPr>
            </w:pPr>
          </w:p>
        </w:tc>
      </w:tr>
      <w:tr w:rsidR="00905B53" w:rsidRPr="00057254" w14:paraId="6DF23C52"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3EBEE90C"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3CFF49C6"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28BE17A8" w14:textId="77777777" w:rsidR="00905B53" w:rsidRPr="00057254" w:rsidRDefault="00905B53" w:rsidP="005C1A69">
            <w:pPr>
              <w:spacing w:line="360" w:lineRule="auto"/>
              <w:rPr>
                <w:color w:val="000000"/>
                <w:sz w:val="16"/>
                <w:szCs w:val="16"/>
              </w:rPr>
            </w:pPr>
            <w:r w:rsidRPr="00057254">
              <w:rPr>
                <w:color w:val="000000"/>
                <w:sz w:val="16"/>
                <w:szCs w:val="16"/>
              </w:rPr>
              <w:t>(0.332)</w:t>
            </w:r>
          </w:p>
        </w:tc>
        <w:tc>
          <w:tcPr>
            <w:tcW w:w="790" w:type="pct"/>
            <w:tcBorders>
              <w:top w:val="nil"/>
              <w:left w:val="single" w:sz="4" w:space="0" w:color="auto"/>
              <w:bottom w:val="nil"/>
              <w:right w:val="single" w:sz="4" w:space="0" w:color="auto"/>
            </w:tcBorders>
            <w:shd w:val="clear" w:color="auto" w:fill="auto"/>
            <w:noWrap/>
            <w:vAlign w:val="center"/>
            <w:hideMark/>
          </w:tcPr>
          <w:p w14:paraId="1F9E62FF"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1A4897BF" w14:textId="77777777" w:rsidR="00905B53" w:rsidRPr="00057254" w:rsidRDefault="00905B53" w:rsidP="005C1A69">
            <w:pPr>
              <w:spacing w:line="360" w:lineRule="auto"/>
              <w:rPr>
                <w:color w:val="000000"/>
                <w:sz w:val="16"/>
                <w:szCs w:val="16"/>
              </w:rPr>
            </w:pPr>
          </w:p>
        </w:tc>
      </w:tr>
      <w:tr w:rsidR="00905B53" w:rsidRPr="00057254" w14:paraId="0E0DB62A"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01011000" w14:textId="77777777" w:rsidR="00905B53" w:rsidRPr="00057254" w:rsidRDefault="00905B53" w:rsidP="005C1A69">
            <w:pPr>
              <w:spacing w:line="360" w:lineRule="auto"/>
              <w:rPr>
                <w:color w:val="000000"/>
                <w:sz w:val="16"/>
                <w:szCs w:val="16"/>
              </w:rPr>
            </w:pPr>
            <w:r w:rsidRPr="00057254">
              <w:rPr>
                <w:color w:val="000000"/>
                <w:sz w:val="16"/>
                <w:szCs w:val="16"/>
              </w:rPr>
              <w:t>SC*Earnings change</w:t>
            </w:r>
          </w:p>
        </w:tc>
        <w:tc>
          <w:tcPr>
            <w:tcW w:w="790" w:type="pct"/>
            <w:tcBorders>
              <w:top w:val="nil"/>
              <w:left w:val="nil"/>
              <w:bottom w:val="nil"/>
              <w:right w:val="single" w:sz="4" w:space="0" w:color="auto"/>
            </w:tcBorders>
            <w:shd w:val="clear" w:color="auto" w:fill="auto"/>
            <w:noWrap/>
            <w:vAlign w:val="center"/>
            <w:hideMark/>
          </w:tcPr>
          <w:p w14:paraId="20CF8D5E"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556F1FEC"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23287EBC" w14:textId="77777777" w:rsidR="00905B53" w:rsidRPr="00057254" w:rsidRDefault="00905B53" w:rsidP="005C1A69">
            <w:pPr>
              <w:spacing w:line="360" w:lineRule="auto"/>
              <w:rPr>
                <w:color w:val="000000"/>
                <w:sz w:val="16"/>
                <w:szCs w:val="16"/>
              </w:rPr>
            </w:pPr>
            <w:r w:rsidRPr="00057254">
              <w:rPr>
                <w:color w:val="000000"/>
                <w:sz w:val="16"/>
                <w:szCs w:val="16"/>
              </w:rPr>
              <w:t>2.267***</w:t>
            </w:r>
          </w:p>
        </w:tc>
        <w:tc>
          <w:tcPr>
            <w:tcW w:w="790" w:type="pct"/>
            <w:tcBorders>
              <w:top w:val="nil"/>
              <w:left w:val="nil"/>
              <w:bottom w:val="nil"/>
              <w:right w:val="nil"/>
            </w:tcBorders>
            <w:shd w:val="clear" w:color="auto" w:fill="auto"/>
            <w:noWrap/>
            <w:vAlign w:val="center"/>
            <w:hideMark/>
          </w:tcPr>
          <w:p w14:paraId="6392B3EF" w14:textId="77777777" w:rsidR="00905B53" w:rsidRPr="00057254" w:rsidRDefault="00905B53" w:rsidP="005C1A69">
            <w:pPr>
              <w:spacing w:line="360" w:lineRule="auto"/>
              <w:rPr>
                <w:color w:val="000000"/>
                <w:sz w:val="16"/>
                <w:szCs w:val="16"/>
              </w:rPr>
            </w:pPr>
          </w:p>
        </w:tc>
      </w:tr>
      <w:tr w:rsidR="00905B53" w:rsidRPr="00057254" w14:paraId="49B56AFC"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3F1210AC"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33165ECB"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7C3F5015"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23F03AA1" w14:textId="77777777" w:rsidR="00905B53" w:rsidRPr="00057254" w:rsidRDefault="00905B53" w:rsidP="005C1A69">
            <w:pPr>
              <w:spacing w:line="360" w:lineRule="auto"/>
              <w:rPr>
                <w:color w:val="000000"/>
                <w:sz w:val="16"/>
                <w:szCs w:val="16"/>
              </w:rPr>
            </w:pPr>
            <w:r w:rsidRPr="00057254">
              <w:rPr>
                <w:color w:val="000000"/>
                <w:sz w:val="16"/>
                <w:szCs w:val="16"/>
              </w:rPr>
              <w:t>(0.439)</w:t>
            </w:r>
          </w:p>
        </w:tc>
        <w:tc>
          <w:tcPr>
            <w:tcW w:w="790" w:type="pct"/>
            <w:tcBorders>
              <w:top w:val="nil"/>
              <w:left w:val="nil"/>
              <w:bottom w:val="nil"/>
              <w:right w:val="nil"/>
            </w:tcBorders>
            <w:shd w:val="clear" w:color="auto" w:fill="auto"/>
            <w:noWrap/>
            <w:vAlign w:val="center"/>
            <w:hideMark/>
          </w:tcPr>
          <w:p w14:paraId="5205F5D9" w14:textId="77777777" w:rsidR="00905B53" w:rsidRPr="00057254" w:rsidRDefault="00905B53" w:rsidP="005C1A69">
            <w:pPr>
              <w:spacing w:line="360" w:lineRule="auto"/>
              <w:rPr>
                <w:color w:val="000000"/>
                <w:sz w:val="16"/>
                <w:szCs w:val="16"/>
              </w:rPr>
            </w:pPr>
          </w:p>
        </w:tc>
      </w:tr>
      <w:tr w:rsidR="00905B53" w:rsidRPr="00057254" w14:paraId="19DE775E"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4FD627A1" w14:textId="77777777" w:rsidR="00905B53" w:rsidRPr="00057254" w:rsidRDefault="00905B53" w:rsidP="005C1A69">
            <w:pPr>
              <w:spacing w:line="360" w:lineRule="auto"/>
              <w:rPr>
                <w:color w:val="000000"/>
                <w:sz w:val="16"/>
                <w:szCs w:val="16"/>
              </w:rPr>
            </w:pPr>
            <w:r w:rsidRPr="00057254">
              <w:rPr>
                <w:color w:val="000000"/>
                <w:sz w:val="16"/>
                <w:szCs w:val="16"/>
              </w:rPr>
              <w:t>SC*Wages change</w:t>
            </w:r>
          </w:p>
        </w:tc>
        <w:tc>
          <w:tcPr>
            <w:tcW w:w="790" w:type="pct"/>
            <w:tcBorders>
              <w:top w:val="nil"/>
              <w:left w:val="nil"/>
              <w:bottom w:val="nil"/>
              <w:right w:val="single" w:sz="4" w:space="0" w:color="auto"/>
            </w:tcBorders>
            <w:shd w:val="clear" w:color="auto" w:fill="auto"/>
            <w:noWrap/>
            <w:vAlign w:val="center"/>
            <w:hideMark/>
          </w:tcPr>
          <w:p w14:paraId="65BB1C69"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563DC894"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1B44A6D7"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33C14E1D" w14:textId="77777777" w:rsidR="00905B53" w:rsidRPr="00057254" w:rsidRDefault="00905B53" w:rsidP="005C1A69">
            <w:pPr>
              <w:spacing w:line="360" w:lineRule="auto"/>
              <w:rPr>
                <w:color w:val="000000"/>
                <w:sz w:val="16"/>
                <w:szCs w:val="16"/>
              </w:rPr>
            </w:pPr>
            <w:r w:rsidRPr="00057254">
              <w:rPr>
                <w:color w:val="000000"/>
                <w:sz w:val="16"/>
                <w:szCs w:val="16"/>
              </w:rPr>
              <w:t>2.219**</w:t>
            </w:r>
          </w:p>
        </w:tc>
      </w:tr>
      <w:tr w:rsidR="00905B53" w:rsidRPr="00057254" w14:paraId="37D5F68F"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069619E8"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476C9B11"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2C85C773"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23414C50"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1B19621F" w14:textId="77777777" w:rsidR="00905B53" w:rsidRPr="00057254" w:rsidRDefault="00905B53" w:rsidP="005C1A69">
            <w:pPr>
              <w:spacing w:line="360" w:lineRule="auto"/>
              <w:rPr>
                <w:color w:val="000000"/>
                <w:sz w:val="16"/>
                <w:szCs w:val="16"/>
              </w:rPr>
            </w:pPr>
            <w:r w:rsidRPr="00057254">
              <w:rPr>
                <w:color w:val="000000"/>
                <w:sz w:val="16"/>
                <w:szCs w:val="16"/>
              </w:rPr>
              <w:t>(0.857)</w:t>
            </w:r>
          </w:p>
        </w:tc>
      </w:tr>
      <w:tr w:rsidR="00905B53" w:rsidRPr="00057254" w14:paraId="32449495"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2660A7BD" w14:textId="77777777" w:rsidR="00905B53" w:rsidRPr="00057254" w:rsidRDefault="00905B53" w:rsidP="005C1A69">
            <w:pPr>
              <w:spacing w:line="360" w:lineRule="auto"/>
              <w:rPr>
                <w:color w:val="000000"/>
                <w:sz w:val="16"/>
                <w:szCs w:val="16"/>
              </w:rPr>
            </w:pPr>
            <w:r w:rsidRPr="00057254">
              <w:rPr>
                <w:color w:val="000000"/>
                <w:sz w:val="16"/>
                <w:szCs w:val="16"/>
              </w:rPr>
              <w:t>Controls</w:t>
            </w:r>
          </w:p>
        </w:tc>
        <w:tc>
          <w:tcPr>
            <w:tcW w:w="790" w:type="pct"/>
            <w:tcBorders>
              <w:top w:val="nil"/>
              <w:left w:val="nil"/>
              <w:bottom w:val="nil"/>
              <w:right w:val="single" w:sz="4" w:space="0" w:color="auto"/>
            </w:tcBorders>
            <w:shd w:val="clear" w:color="auto" w:fill="auto"/>
            <w:noWrap/>
            <w:vAlign w:val="center"/>
            <w:hideMark/>
          </w:tcPr>
          <w:p w14:paraId="650FC4B1" w14:textId="77777777" w:rsidR="00905B53" w:rsidRPr="00057254" w:rsidRDefault="00905B53" w:rsidP="005C1A69">
            <w:pPr>
              <w:spacing w:line="360" w:lineRule="auto"/>
              <w:rPr>
                <w:color w:val="000000"/>
                <w:sz w:val="16"/>
                <w:szCs w:val="16"/>
              </w:rPr>
            </w:pPr>
            <w:r w:rsidRPr="00057254">
              <w:rPr>
                <w:color w:val="000000"/>
                <w:sz w:val="16"/>
                <w:szCs w:val="16"/>
              </w:rPr>
              <w:t>YES</w:t>
            </w:r>
          </w:p>
        </w:tc>
        <w:tc>
          <w:tcPr>
            <w:tcW w:w="790" w:type="pct"/>
            <w:tcBorders>
              <w:top w:val="nil"/>
              <w:left w:val="nil"/>
              <w:bottom w:val="nil"/>
              <w:right w:val="nil"/>
            </w:tcBorders>
            <w:shd w:val="clear" w:color="auto" w:fill="auto"/>
            <w:noWrap/>
            <w:vAlign w:val="center"/>
            <w:hideMark/>
          </w:tcPr>
          <w:p w14:paraId="28F99BA2" w14:textId="77777777" w:rsidR="00905B53" w:rsidRPr="00057254" w:rsidRDefault="00905B53" w:rsidP="005C1A69">
            <w:pPr>
              <w:spacing w:line="360" w:lineRule="auto"/>
              <w:rPr>
                <w:color w:val="000000"/>
                <w:sz w:val="16"/>
                <w:szCs w:val="16"/>
              </w:rPr>
            </w:pPr>
            <w:r w:rsidRPr="00057254">
              <w:rPr>
                <w:color w:val="000000"/>
                <w:sz w:val="16"/>
                <w:szCs w:val="16"/>
              </w:rPr>
              <w:t>YES</w:t>
            </w:r>
          </w:p>
        </w:tc>
        <w:tc>
          <w:tcPr>
            <w:tcW w:w="790" w:type="pct"/>
            <w:tcBorders>
              <w:top w:val="nil"/>
              <w:left w:val="single" w:sz="4" w:space="0" w:color="auto"/>
              <w:bottom w:val="nil"/>
              <w:right w:val="single" w:sz="4" w:space="0" w:color="auto"/>
            </w:tcBorders>
            <w:shd w:val="clear" w:color="auto" w:fill="auto"/>
            <w:noWrap/>
            <w:vAlign w:val="center"/>
            <w:hideMark/>
          </w:tcPr>
          <w:p w14:paraId="0AD46DD2" w14:textId="77777777" w:rsidR="00905B53" w:rsidRPr="00057254" w:rsidRDefault="00905B53" w:rsidP="005C1A69">
            <w:pPr>
              <w:spacing w:line="360" w:lineRule="auto"/>
              <w:rPr>
                <w:color w:val="000000"/>
                <w:sz w:val="16"/>
                <w:szCs w:val="16"/>
              </w:rPr>
            </w:pPr>
            <w:r w:rsidRPr="00057254">
              <w:rPr>
                <w:color w:val="000000"/>
                <w:sz w:val="16"/>
                <w:szCs w:val="16"/>
              </w:rPr>
              <w:t>YES</w:t>
            </w:r>
          </w:p>
        </w:tc>
        <w:tc>
          <w:tcPr>
            <w:tcW w:w="790" w:type="pct"/>
            <w:tcBorders>
              <w:top w:val="nil"/>
              <w:left w:val="nil"/>
              <w:bottom w:val="nil"/>
              <w:right w:val="nil"/>
            </w:tcBorders>
            <w:shd w:val="clear" w:color="auto" w:fill="auto"/>
            <w:noWrap/>
            <w:vAlign w:val="center"/>
            <w:hideMark/>
          </w:tcPr>
          <w:p w14:paraId="1285CE35" w14:textId="77777777" w:rsidR="00905B53" w:rsidRPr="00057254" w:rsidRDefault="00905B53" w:rsidP="005C1A69">
            <w:pPr>
              <w:spacing w:line="360" w:lineRule="auto"/>
              <w:rPr>
                <w:color w:val="000000"/>
                <w:sz w:val="16"/>
                <w:szCs w:val="16"/>
              </w:rPr>
            </w:pPr>
            <w:r w:rsidRPr="00057254">
              <w:rPr>
                <w:color w:val="000000"/>
                <w:sz w:val="16"/>
                <w:szCs w:val="16"/>
              </w:rPr>
              <w:t>YES</w:t>
            </w:r>
          </w:p>
        </w:tc>
      </w:tr>
      <w:tr w:rsidR="00905B53" w:rsidRPr="00057254" w14:paraId="5E58E9CB"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0C04DCFE" w14:textId="77777777" w:rsidR="00905B53" w:rsidRPr="00057254" w:rsidRDefault="00905B53" w:rsidP="005C1A69">
            <w:pPr>
              <w:spacing w:line="360" w:lineRule="auto"/>
              <w:rPr>
                <w:color w:val="000000"/>
                <w:sz w:val="16"/>
                <w:szCs w:val="16"/>
              </w:rPr>
            </w:pPr>
            <w:r w:rsidRPr="00057254">
              <w:rPr>
                <w:color w:val="000000"/>
                <w:sz w:val="16"/>
                <w:szCs w:val="16"/>
              </w:rPr>
              <w:t>State FE</w:t>
            </w:r>
          </w:p>
        </w:tc>
        <w:tc>
          <w:tcPr>
            <w:tcW w:w="790" w:type="pct"/>
            <w:tcBorders>
              <w:top w:val="nil"/>
              <w:left w:val="nil"/>
              <w:bottom w:val="nil"/>
              <w:right w:val="single" w:sz="4" w:space="0" w:color="auto"/>
            </w:tcBorders>
            <w:shd w:val="clear" w:color="auto" w:fill="auto"/>
            <w:noWrap/>
            <w:vAlign w:val="center"/>
            <w:hideMark/>
          </w:tcPr>
          <w:p w14:paraId="319EACFA" w14:textId="77777777" w:rsidR="00905B53" w:rsidRPr="00057254" w:rsidRDefault="00905B53" w:rsidP="005C1A69">
            <w:pPr>
              <w:spacing w:line="360" w:lineRule="auto"/>
              <w:rPr>
                <w:color w:val="000000"/>
                <w:sz w:val="16"/>
                <w:szCs w:val="16"/>
              </w:rPr>
            </w:pPr>
            <w:r w:rsidRPr="00057254">
              <w:rPr>
                <w:color w:val="000000"/>
                <w:sz w:val="16"/>
                <w:szCs w:val="16"/>
              </w:rPr>
              <w:t>YES</w:t>
            </w:r>
          </w:p>
        </w:tc>
        <w:tc>
          <w:tcPr>
            <w:tcW w:w="790" w:type="pct"/>
            <w:tcBorders>
              <w:top w:val="nil"/>
              <w:left w:val="nil"/>
              <w:bottom w:val="nil"/>
              <w:right w:val="nil"/>
            </w:tcBorders>
            <w:shd w:val="clear" w:color="auto" w:fill="auto"/>
            <w:noWrap/>
            <w:vAlign w:val="center"/>
            <w:hideMark/>
          </w:tcPr>
          <w:p w14:paraId="2F5ECF35" w14:textId="77777777" w:rsidR="00905B53" w:rsidRPr="00057254" w:rsidRDefault="00905B53" w:rsidP="005C1A69">
            <w:pPr>
              <w:spacing w:line="360" w:lineRule="auto"/>
              <w:rPr>
                <w:color w:val="000000"/>
                <w:sz w:val="16"/>
                <w:szCs w:val="16"/>
              </w:rPr>
            </w:pPr>
            <w:r w:rsidRPr="00057254">
              <w:rPr>
                <w:color w:val="000000"/>
                <w:sz w:val="16"/>
                <w:szCs w:val="16"/>
              </w:rPr>
              <w:t>YES</w:t>
            </w:r>
          </w:p>
        </w:tc>
        <w:tc>
          <w:tcPr>
            <w:tcW w:w="790" w:type="pct"/>
            <w:tcBorders>
              <w:top w:val="nil"/>
              <w:left w:val="single" w:sz="4" w:space="0" w:color="auto"/>
              <w:bottom w:val="nil"/>
              <w:right w:val="single" w:sz="4" w:space="0" w:color="auto"/>
            </w:tcBorders>
            <w:shd w:val="clear" w:color="auto" w:fill="auto"/>
            <w:noWrap/>
            <w:vAlign w:val="center"/>
            <w:hideMark/>
          </w:tcPr>
          <w:p w14:paraId="633FFCAB" w14:textId="77777777" w:rsidR="00905B53" w:rsidRPr="00057254" w:rsidRDefault="00905B53" w:rsidP="005C1A69">
            <w:pPr>
              <w:spacing w:line="360" w:lineRule="auto"/>
              <w:rPr>
                <w:color w:val="000000"/>
                <w:sz w:val="16"/>
                <w:szCs w:val="16"/>
              </w:rPr>
            </w:pPr>
            <w:r w:rsidRPr="00057254">
              <w:rPr>
                <w:color w:val="000000"/>
                <w:sz w:val="16"/>
                <w:szCs w:val="16"/>
              </w:rPr>
              <w:t>YES</w:t>
            </w:r>
          </w:p>
        </w:tc>
        <w:tc>
          <w:tcPr>
            <w:tcW w:w="790" w:type="pct"/>
            <w:tcBorders>
              <w:top w:val="nil"/>
              <w:left w:val="nil"/>
              <w:bottom w:val="nil"/>
              <w:right w:val="nil"/>
            </w:tcBorders>
            <w:shd w:val="clear" w:color="auto" w:fill="auto"/>
            <w:noWrap/>
            <w:vAlign w:val="center"/>
            <w:hideMark/>
          </w:tcPr>
          <w:p w14:paraId="28CD12D9" w14:textId="77777777" w:rsidR="00905B53" w:rsidRPr="00057254" w:rsidRDefault="00905B53" w:rsidP="005C1A69">
            <w:pPr>
              <w:spacing w:line="360" w:lineRule="auto"/>
              <w:rPr>
                <w:color w:val="000000"/>
                <w:sz w:val="16"/>
                <w:szCs w:val="16"/>
              </w:rPr>
            </w:pPr>
            <w:r w:rsidRPr="00057254">
              <w:rPr>
                <w:color w:val="000000"/>
                <w:sz w:val="16"/>
                <w:szCs w:val="16"/>
              </w:rPr>
              <w:t>YES</w:t>
            </w:r>
          </w:p>
        </w:tc>
      </w:tr>
    </w:tbl>
    <w:p w14:paraId="140DFE38" w14:textId="77777777" w:rsidR="00905B53" w:rsidRDefault="00905B53" w:rsidP="00905B53">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4A178D0E" w14:textId="77777777" w:rsidR="00905B53" w:rsidRPr="00057254" w:rsidRDefault="00905B53" w:rsidP="00437C28">
      <w:pPr>
        <w:spacing w:line="480" w:lineRule="auto"/>
        <w:rPr>
          <w:b/>
          <w:bCs/>
        </w:rPr>
      </w:pPr>
    </w:p>
    <w:p w14:paraId="31717470" w14:textId="77777777" w:rsidR="00461E9A" w:rsidRPr="00057254" w:rsidRDefault="00461E9A" w:rsidP="00437C28">
      <w:pPr>
        <w:spacing w:line="480" w:lineRule="auto"/>
        <w:rPr>
          <w:b/>
          <w:bCs/>
        </w:rPr>
      </w:pPr>
    </w:p>
    <w:p w14:paraId="77508CC3" w14:textId="77777777" w:rsidR="00461E9A" w:rsidRDefault="00461E9A" w:rsidP="00437C28">
      <w:pPr>
        <w:spacing w:line="480" w:lineRule="auto"/>
        <w:rPr>
          <w:b/>
          <w:bCs/>
        </w:rPr>
      </w:pPr>
    </w:p>
    <w:p w14:paraId="653AFCA6" w14:textId="77777777" w:rsidR="00905B53" w:rsidRDefault="00905B53" w:rsidP="00437C28">
      <w:pPr>
        <w:spacing w:line="480" w:lineRule="auto"/>
        <w:rPr>
          <w:b/>
          <w:bCs/>
        </w:rPr>
      </w:pPr>
    </w:p>
    <w:p w14:paraId="21003A1A" w14:textId="77777777" w:rsidR="00905B53" w:rsidRDefault="00905B53" w:rsidP="00437C28">
      <w:pPr>
        <w:spacing w:line="480" w:lineRule="auto"/>
        <w:rPr>
          <w:b/>
          <w:bCs/>
        </w:rPr>
      </w:pPr>
    </w:p>
    <w:p w14:paraId="425C3F2C" w14:textId="77777777" w:rsidR="00905B53" w:rsidRDefault="00905B53" w:rsidP="00437C28">
      <w:pPr>
        <w:spacing w:line="480" w:lineRule="auto"/>
        <w:rPr>
          <w:b/>
          <w:bCs/>
        </w:rPr>
      </w:pPr>
    </w:p>
    <w:p w14:paraId="090A1ECE" w14:textId="77777777" w:rsidR="00905B53" w:rsidRDefault="00905B53" w:rsidP="00437C28">
      <w:pPr>
        <w:spacing w:line="480" w:lineRule="auto"/>
        <w:rPr>
          <w:b/>
          <w:bCs/>
        </w:rPr>
      </w:pPr>
    </w:p>
    <w:p w14:paraId="069A5533" w14:textId="77777777" w:rsidR="00905B53" w:rsidRDefault="00905B53" w:rsidP="00437C28">
      <w:pPr>
        <w:spacing w:line="480" w:lineRule="auto"/>
        <w:rPr>
          <w:b/>
          <w:bCs/>
        </w:rPr>
      </w:pPr>
    </w:p>
    <w:p w14:paraId="5CD04BAC" w14:textId="4324EDD9" w:rsidR="00905B53" w:rsidRDefault="00455620" w:rsidP="00905B53">
      <w:pPr>
        <w:spacing w:before="240" w:line="480" w:lineRule="auto"/>
      </w:pPr>
      <w:r>
        <w:rPr>
          <w:b/>
          <w:bCs/>
        </w:rPr>
        <w:lastRenderedPageBreak/>
        <w:t>F.1.</w:t>
      </w:r>
      <w:r w:rsidR="00905B53" w:rsidRPr="00057254">
        <w:t xml:space="preserve"> Interactions between social capital and economic change</w:t>
      </w:r>
      <w:r w:rsidR="00905B53">
        <w:t xml:space="preserve">, 2020 elections </w:t>
      </w:r>
      <w:r w:rsidR="00905B53" w:rsidRPr="00057254">
        <w:t xml:space="preserve">(Part </w:t>
      </w:r>
      <w:r w:rsidR="00905B53">
        <w:t>1</w:t>
      </w:r>
      <w:r w:rsidR="00905B53" w:rsidRPr="00057254">
        <w:t>)</w:t>
      </w:r>
    </w:p>
    <w:tbl>
      <w:tblPr>
        <w:tblW w:w="0" w:type="auto"/>
        <w:tblLayout w:type="fixed"/>
        <w:tblLook w:val="04A0" w:firstRow="1" w:lastRow="0" w:firstColumn="1" w:lastColumn="0" w:noHBand="0" w:noVBand="1"/>
      </w:tblPr>
      <w:tblGrid>
        <w:gridCol w:w="1134"/>
        <w:gridCol w:w="993"/>
        <w:gridCol w:w="992"/>
        <w:gridCol w:w="992"/>
        <w:gridCol w:w="992"/>
        <w:gridCol w:w="993"/>
        <w:gridCol w:w="992"/>
        <w:gridCol w:w="992"/>
        <w:gridCol w:w="946"/>
      </w:tblGrid>
      <w:tr w:rsidR="00905B53" w:rsidRPr="003B774B" w14:paraId="7E596A1E" w14:textId="77777777" w:rsidTr="005C1A69">
        <w:trPr>
          <w:trHeight w:val="320"/>
        </w:trPr>
        <w:tc>
          <w:tcPr>
            <w:tcW w:w="1134" w:type="dxa"/>
            <w:tcBorders>
              <w:top w:val="nil"/>
              <w:left w:val="nil"/>
              <w:bottom w:val="single" w:sz="4" w:space="0" w:color="auto"/>
              <w:right w:val="single" w:sz="4" w:space="0" w:color="auto"/>
            </w:tcBorders>
            <w:shd w:val="clear" w:color="auto" w:fill="auto"/>
            <w:noWrap/>
            <w:vAlign w:val="bottom"/>
            <w:hideMark/>
          </w:tcPr>
          <w:p w14:paraId="3DF3E578"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3969" w:type="dxa"/>
            <w:gridSpan w:val="4"/>
            <w:tcBorders>
              <w:top w:val="nil"/>
              <w:left w:val="nil"/>
              <w:bottom w:val="single" w:sz="4" w:space="0" w:color="auto"/>
              <w:right w:val="nil"/>
            </w:tcBorders>
            <w:shd w:val="clear" w:color="auto" w:fill="auto"/>
            <w:noWrap/>
            <w:vAlign w:val="bottom"/>
            <w:hideMark/>
          </w:tcPr>
          <w:p w14:paraId="50B705AF" w14:textId="77777777" w:rsidR="00905B53" w:rsidRPr="003B774B" w:rsidRDefault="00905B53" w:rsidP="005C1A69">
            <w:pPr>
              <w:spacing w:line="360" w:lineRule="auto"/>
              <w:jc w:val="center"/>
              <w:rPr>
                <w:color w:val="000000"/>
                <w:sz w:val="16"/>
                <w:szCs w:val="16"/>
              </w:rPr>
            </w:pPr>
            <w:r w:rsidRPr="003B774B">
              <w:rPr>
                <w:color w:val="000000"/>
                <w:sz w:val="16"/>
                <w:szCs w:val="16"/>
              </w:rPr>
              <w:t>Civic Org.</w:t>
            </w:r>
          </w:p>
        </w:tc>
        <w:tc>
          <w:tcPr>
            <w:tcW w:w="3923" w:type="dxa"/>
            <w:gridSpan w:val="4"/>
            <w:tcBorders>
              <w:top w:val="nil"/>
              <w:left w:val="single" w:sz="4" w:space="0" w:color="auto"/>
              <w:bottom w:val="single" w:sz="4" w:space="0" w:color="auto"/>
              <w:right w:val="nil"/>
            </w:tcBorders>
            <w:shd w:val="clear" w:color="auto" w:fill="auto"/>
            <w:noWrap/>
            <w:vAlign w:val="bottom"/>
            <w:hideMark/>
          </w:tcPr>
          <w:p w14:paraId="1861E34B" w14:textId="77777777" w:rsidR="00905B53" w:rsidRPr="003B774B" w:rsidRDefault="00905B53" w:rsidP="005C1A69">
            <w:pPr>
              <w:spacing w:line="360" w:lineRule="auto"/>
              <w:jc w:val="center"/>
              <w:rPr>
                <w:color w:val="000000"/>
                <w:sz w:val="16"/>
                <w:szCs w:val="16"/>
              </w:rPr>
            </w:pPr>
            <w:proofErr w:type="spellStart"/>
            <w:r w:rsidRPr="003B774B">
              <w:rPr>
                <w:color w:val="000000"/>
                <w:sz w:val="16"/>
                <w:szCs w:val="16"/>
              </w:rPr>
              <w:t>Volunt</w:t>
            </w:r>
            <w:proofErr w:type="spellEnd"/>
            <w:r w:rsidRPr="003B774B">
              <w:rPr>
                <w:color w:val="000000"/>
                <w:sz w:val="16"/>
                <w:szCs w:val="16"/>
              </w:rPr>
              <w:t>. Rate</w:t>
            </w:r>
          </w:p>
        </w:tc>
      </w:tr>
      <w:tr w:rsidR="00905B53" w:rsidRPr="003B774B" w14:paraId="480690E9"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4748F1BE" w14:textId="77777777" w:rsidR="00905B53" w:rsidRPr="003B774B" w:rsidRDefault="00905B53" w:rsidP="005C1A69">
            <w:pPr>
              <w:spacing w:line="360" w:lineRule="auto"/>
              <w:rPr>
                <w:color w:val="000000"/>
                <w:sz w:val="16"/>
                <w:szCs w:val="16"/>
              </w:rPr>
            </w:pPr>
            <w:r w:rsidRPr="003B774B">
              <w:rPr>
                <w:color w:val="000000"/>
                <w:sz w:val="16"/>
                <w:szCs w:val="16"/>
              </w:rPr>
              <w:t>Income per capita (2016)</w:t>
            </w:r>
          </w:p>
        </w:tc>
        <w:tc>
          <w:tcPr>
            <w:tcW w:w="993" w:type="dxa"/>
            <w:tcBorders>
              <w:top w:val="nil"/>
              <w:left w:val="nil"/>
              <w:bottom w:val="nil"/>
              <w:right w:val="single" w:sz="4" w:space="0" w:color="auto"/>
            </w:tcBorders>
            <w:shd w:val="clear" w:color="auto" w:fill="auto"/>
            <w:noWrap/>
            <w:vAlign w:val="bottom"/>
            <w:hideMark/>
          </w:tcPr>
          <w:p w14:paraId="546ECEA1"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39F9D0B4"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3FC8578B"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03D33449"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bottom"/>
            <w:hideMark/>
          </w:tcPr>
          <w:p w14:paraId="58897E41"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2DBD641F"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55B6D14D"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46" w:type="dxa"/>
            <w:tcBorders>
              <w:top w:val="nil"/>
              <w:left w:val="nil"/>
              <w:bottom w:val="nil"/>
              <w:right w:val="nil"/>
            </w:tcBorders>
            <w:shd w:val="clear" w:color="auto" w:fill="auto"/>
            <w:noWrap/>
            <w:vAlign w:val="bottom"/>
            <w:hideMark/>
          </w:tcPr>
          <w:p w14:paraId="61886138" w14:textId="77777777" w:rsidR="00905B53" w:rsidRPr="003B774B" w:rsidRDefault="00905B53" w:rsidP="005C1A69">
            <w:pPr>
              <w:spacing w:line="360" w:lineRule="auto"/>
              <w:rPr>
                <w:color w:val="000000"/>
                <w:sz w:val="16"/>
                <w:szCs w:val="16"/>
              </w:rPr>
            </w:pPr>
            <w:r w:rsidRPr="003B774B">
              <w:rPr>
                <w:color w:val="000000"/>
                <w:sz w:val="16"/>
                <w:szCs w:val="16"/>
              </w:rPr>
              <w:t>-0.000***</w:t>
            </w:r>
          </w:p>
        </w:tc>
      </w:tr>
      <w:tr w:rsidR="00905B53" w:rsidRPr="003B774B" w14:paraId="36989219"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3EF2263E"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6AB1EC11"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46BA3652"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70C2C213"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7A9C4E62"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bottom"/>
            <w:hideMark/>
          </w:tcPr>
          <w:p w14:paraId="5977ECA0"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68BDAD09"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4FA41639"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46" w:type="dxa"/>
            <w:tcBorders>
              <w:top w:val="nil"/>
              <w:left w:val="nil"/>
              <w:bottom w:val="nil"/>
              <w:right w:val="nil"/>
            </w:tcBorders>
            <w:shd w:val="clear" w:color="auto" w:fill="auto"/>
            <w:noWrap/>
            <w:vAlign w:val="bottom"/>
            <w:hideMark/>
          </w:tcPr>
          <w:p w14:paraId="64F56E62" w14:textId="77777777" w:rsidR="00905B53" w:rsidRPr="003B774B" w:rsidRDefault="00905B53" w:rsidP="005C1A69">
            <w:pPr>
              <w:spacing w:line="360" w:lineRule="auto"/>
              <w:rPr>
                <w:color w:val="000000"/>
                <w:sz w:val="16"/>
                <w:szCs w:val="16"/>
              </w:rPr>
            </w:pPr>
            <w:r w:rsidRPr="003B774B">
              <w:rPr>
                <w:color w:val="000000"/>
                <w:sz w:val="16"/>
                <w:szCs w:val="16"/>
              </w:rPr>
              <w:t>(0.000)</w:t>
            </w:r>
          </w:p>
        </w:tc>
      </w:tr>
      <w:tr w:rsidR="00905B53" w:rsidRPr="003B774B" w14:paraId="153165B7"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1629A386" w14:textId="77777777" w:rsidR="00905B53" w:rsidRPr="003B774B" w:rsidRDefault="00905B53" w:rsidP="005C1A69">
            <w:pPr>
              <w:spacing w:line="360" w:lineRule="auto"/>
              <w:rPr>
                <w:color w:val="000000"/>
                <w:sz w:val="16"/>
                <w:szCs w:val="16"/>
              </w:rPr>
            </w:pPr>
            <w:r w:rsidRPr="003B774B">
              <w:rPr>
                <w:color w:val="000000"/>
                <w:sz w:val="16"/>
                <w:szCs w:val="16"/>
              </w:rPr>
              <w:t>Inequality (Gini 2016)</w:t>
            </w:r>
          </w:p>
        </w:tc>
        <w:tc>
          <w:tcPr>
            <w:tcW w:w="993" w:type="dxa"/>
            <w:tcBorders>
              <w:top w:val="nil"/>
              <w:left w:val="nil"/>
              <w:bottom w:val="nil"/>
              <w:right w:val="single" w:sz="4" w:space="0" w:color="auto"/>
            </w:tcBorders>
            <w:shd w:val="clear" w:color="auto" w:fill="auto"/>
            <w:noWrap/>
            <w:vAlign w:val="bottom"/>
            <w:hideMark/>
          </w:tcPr>
          <w:p w14:paraId="5673085F" w14:textId="77777777" w:rsidR="00905B53" w:rsidRPr="003B774B" w:rsidRDefault="00905B53" w:rsidP="005C1A69">
            <w:pPr>
              <w:spacing w:line="360" w:lineRule="auto"/>
              <w:rPr>
                <w:color w:val="000000"/>
                <w:sz w:val="16"/>
                <w:szCs w:val="16"/>
              </w:rPr>
            </w:pPr>
            <w:r w:rsidRPr="003B774B">
              <w:rPr>
                <w:color w:val="000000"/>
                <w:sz w:val="16"/>
                <w:szCs w:val="16"/>
              </w:rPr>
              <w:t>-0.011</w:t>
            </w:r>
          </w:p>
        </w:tc>
        <w:tc>
          <w:tcPr>
            <w:tcW w:w="992" w:type="dxa"/>
            <w:tcBorders>
              <w:top w:val="nil"/>
              <w:left w:val="nil"/>
              <w:bottom w:val="nil"/>
              <w:right w:val="nil"/>
            </w:tcBorders>
            <w:shd w:val="clear" w:color="auto" w:fill="auto"/>
            <w:noWrap/>
            <w:vAlign w:val="bottom"/>
            <w:hideMark/>
          </w:tcPr>
          <w:p w14:paraId="1615034D" w14:textId="77777777" w:rsidR="00905B53" w:rsidRPr="003B774B" w:rsidRDefault="00905B53" w:rsidP="005C1A69">
            <w:pPr>
              <w:spacing w:line="360" w:lineRule="auto"/>
              <w:jc w:val="center"/>
              <w:rPr>
                <w:color w:val="000000"/>
                <w:sz w:val="16"/>
                <w:szCs w:val="16"/>
              </w:rPr>
            </w:pPr>
            <w:r w:rsidRPr="003B774B">
              <w:rPr>
                <w:color w:val="000000"/>
                <w:sz w:val="16"/>
                <w:szCs w:val="16"/>
              </w:rPr>
              <w:t>-0.1307***</w:t>
            </w:r>
          </w:p>
        </w:tc>
        <w:tc>
          <w:tcPr>
            <w:tcW w:w="992" w:type="dxa"/>
            <w:tcBorders>
              <w:top w:val="nil"/>
              <w:left w:val="single" w:sz="4" w:space="0" w:color="auto"/>
              <w:bottom w:val="nil"/>
              <w:right w:val="single" w:sz="4" w:space="0" w:color="auto"/>
            </w:tcBorders>
            <w:shd w:val="clear" w:color="auto" w:fill="auto"/>
            <w:noWrap/>
            <w:vAlign w:val="bottom"/>
            <w:hideMark/>
          </w:tcPr>
          <w:p w14:paraId="3F2C4BD5" w14:textId="77777777" w:rsidR="00905B53" w:rsidRPr="003B774B" w:rsidRDefault="00905B53" w:rsidP="005C1A69">
            <w:pPr>
              <w:spacing w:line="360" w:lineRule="auto"/>
              <w:rPr>
                <w:color w:val="000000"/>
                <w:sz w:val="16"/>
                <w:szCs w:val="16"/>
              </w:rPr>
            </w:pPr>
            <w:r w:rsidRPr="003B774B">
              <w:rPr>
                <w:color w:val="000000"/>
                <w:sz w:val="16"/>
                <w:szCs w:val="16"/>
              </w:rPr>
              <w:t>-0.023</w:t>
            </w:r>
          </w:p>
        </w:tc>
        <w:tc>
          <w:tcPr>
            <w:tcW w:w="992" w:type="dxa"/>
            <w:tcBorders>
              <w:top w:val="nil"/>
              <w:left w:val="nil"/>
              <w:bottom w:val="nil"/>
              <w:right w:val="nil"/>
            </w:tcBorders>
            <w:shd w:val="clear" w:color="auto" w:fill="auto"/>
            <w:noWrap/>
            <w:vAlign w:val="bottom"/>
            <w:hideMark/>
          </w:tcPr>
          <w:p w14:paraId="21660053" w14:textId="77777777" w:rsidR="00905B53" w:rsidRPr="003B774B" w:rsidRDefault="00905B53" w:rsidP="005C1A69">
            <w:pPr>
              <w:spacing w:line="360" w:lineRule="auto"/>
              <w:rPr>
                <w:color w:val="000000"/>
                <w:sz w:val="16"/>
                <w:szCs w:val="16"/>
              </w:rPr>
            </w:pPr>
            <w:r w:rsidRPr="003B774B">
              <w:rPr>
                <w:color w:val="000000"/>
                <w:sz w:val="16"/>
                <w:szCs w:val="16"/>
              </w:rPr>
              <w:t>-0.025</w:t>
            </w:r>
          </w:p>
        </w:tc>
        <w:tc>
          <w:tcPr>
            <w:tcW w:w="993" w:type="dxa"/>
            <w:tcBorders>
              <w:top w:val="nil"/>
              <w:left w:val="single" w:sz="4" w:space="0" w:color="auto"/>
              <w:bottom w:val="nil"/>
              <w:right w:val="single" w:sz="4" w:space="0" w:color="auto"/>
            </w:tcBorders>
            <w:shd w:val="clear" w:color="auto" w:fill="auto"/>
            <w:noWrap/>
            <w:vAlign w:val="bottom"/>
            <w:hideMark/>
          </w:tcPr>
          <w:p w14:paraId="612730BD" w14:textId="77777777" w:rsidR="00905B53" w:rsidRPr="003B774B" w:rsidRDefault="00905B53" w:rsidP="005C1A69">
            <w:pPr>
              <w:spacing w:line="360" w:lineRule="auto"/>
              <w:rPr>
                <w:color w:val="000000"/>
                <w:sz w:val="16"/>
                <w:szCs w:val="16"/>
              </w:rPr>
            </w:pPr>
            <w:r w:rsidRPr="003B774B">
              <w:rPr>
                <w:color w:val="000000"/>
                <w:sz w:val="16"/>
                <w:szCs w:val="16"/>
              </w:rPr>
              <w:t>-0.001</w:t>
            </w:r>
          </w:p>
        </w:tc>
        <w:tc>
          <w:tcPr>
            <w:tcW w:w="992" w:type="dxa"/>
            <w:tcBorders>
              <w:top w:val="nil"/>
              <w:left w:val="nil"/>
              <w:bottom w:val="nil"/>
              <w:right w:val="nil"/>
            </w:tcBorders>
            <w:shd w:val="clear" w:color="auto" w:fill="auto"/>
            <w:noWrap/>
            <w:vAlign w:val="bottom"/>
            <w:hideMark/>
          </w:tcPr>
          <w:p w14:paraId="3785B287" w14:textId="77777777" w:rsidR="00905B53" w:rsidRPr="003B774B" w:rsidRDefault="00905B53" w:rsidP="005C1A69">
            <w:pPr>
              <w:spacing w:line="360" w:lineRule="auto"/>
              <w:rPr>
                <w:color w:val="000000"/>
                <w:sz w:val="16"/>
                <w:szCs w:val="16"/>
              </w:rPr>
            </w:pPr>
            <w:r w:rsidRPr="003B774B">
              <w:rPr>
                <w:color w:val="000000"/>
                <w:sz w:val="16"/>
                <w:szCs w:val="16"/>
              </w:rPr>
              <w:t>-0.13***</w:t>
            </w:r>
          </w:p>
        </w:tc>
        <w:tc>
          <w:tcPr>
            <w:tcW w:w="992" w:type="dxa"/>
            <w:tcBorders>
              <w:top w:val="nil"/>
              <w:left w:val="single" w:sz="4" w:space="0" w:color="auto"/>
              <w:bottom w:val="nil"/>
              <w:right w:val="single" w:sz="4" w:space="0" w:color="auto"/>
            </w:tcBorders>
            <w:shd w:val="clear" w:color="auto" w:fill="auto"/>
            <w:noWrap/>
            <w:vAlign w:val="bottom"/>
            <w:hideMark/>
          </w:tcPr>
          <w:p w14:paraId="1F1EC627" w14:textId="77777777" w:rsidR="00905B53" w:rsidRPr="003B774B" w:rsidRDefault="00905B53" w:rsidP="005C1A69">
            <w:pPr>
              <w:spacing w:line="360" w:lineRule="auto"/>
              <w:rPr>
                <w:color w:val="000000"/>
                <w:sz w:val="16"/>
                <w:szCs w:val="16"/>
              </w:rPr>
            </w:pPr>
            <w:r w:rsidRPr="003B774B">
              <w:rPr>
                <w:color w:val="000000"/>
                <w:sz w:val="16"/>
                <w:szCs w:val="16"/>
              </w:rPr>
              <w:t>-0.016</w:t>
            </w:r>
          </w:p>
        </w:tc>
        <w:tc>
          <w:tcPr>
            <w:tcW w:w="946" w:type="dxa"/>
            <w:tcBorders>
              <w:top w:val="nil"/>
              <w:left w:val="nil"/>
              <w:bottom w:val="nil"/>
              <w:right w:val="nil"/>
            </w:tcBorders>
            <w:shd w:val="clear" w:color="auto" w:fill="auto"/>
            <w:noWrap/>
            <w:vAlign w:val="bottom"/>
            <w:hideMark/>
          </w:tcPr>
          <w:p w14:paraId="7AA4893A" w14:textId="77777777" w:rsidR="00905B53" w:rsidRPr="003B774B" w:rsidRDefault="00905B53" w:rsidP="005C1A69">
            <w:pPr>
              <w:spacing w:line="360" w:lineRule="auto"/>
              <w:rPr>
                <w:color w:val="000000"/>
                <w:sz w:val="16"/>
                <w:szCs w:val="16"/>
              </w:rPr>
            </w:pPr>
            <w:r w:rsidRPr="003B774B">
              <w:rPr>
                <w:color w:val="000000"/>
                <w:sz w:val="16"/>
                <w:szCs w:val="16"/>
              </w:rPr>
              <w:t>-0.015</w:t>
            </w:r>
          </w:p>
        </w:tc>
      </w:tr>
      <w:tr w:rsidR="00905B53" w:rsidRPr="003B774B" w14:paraId="6D6D6930"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317E9AF"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676CADFF" w14:textId="77777777" w:rsidR="00905B53" w:rsidRPr="003B774B" w:rsidRDefault="00905B53" w:rsidP="005C1A69">
            <w:pPr>
              <w:spacing w:line="360" w:lineRule="auto"/>
              <w:rPr>
                <w:color w:val="000000"/>
                <w:sz w:val="16"/>
                <w:szCs w:val="16"/>
              </w:rPr>
            </w:pPr>
            <w:r w:rsidRPr="003B774B">
              <w:rPr>
                <w:color w:val="000000"/>
                <w:sz w:val="16"/>
                <w:szCs w:val="16"/>
              </w:rPr>
              <w:t>(0.029)</w:t>
            </w:r>
          </w:p>
        </w:tc>
        <w:tc>
          <w:tcPr>
            <w:tcW w:w="992" w:type="dxa"/>
            <w:tcBorders>
              <w:top w:val="nil"/>
              <w:left w:val="nil"/>
              <w:bottom w:val="nil"/>
              <w:right w:val="nil"/>
            </w:tcBorders>
            <w:shd w:val="clear" w:color="auto" w:fill="auto"/>
            <w:noWrap/>
            <w:vAlign w:val="bottom"/>
            <w:hideMark/>
          </w:tcPr>
          <w:p w14:paraId="4F5BFE28" w14:textId="77777777" w:rsidR="00905B53" w:rsidRPr="003B774B" w:rsidRDefault="00905B53" w:rsidP="005C1A69">
            <w:pPr>
              <w:spacing w:line="360" w:lineRule="auto"/>
              <w:rPr>
                <w:color w:val="000000"/>
                <w:sz w:val="16"/>
                <w:szCs w:val="16"/>
              </w:rPr>
            </w:pPr>
            <w:r w:rsidRPr="003B774B">
              <w:rPr>
                <w:color w:val="000000"/>
                <w:sz w:val="16"/>
                <w:szCs w:val="16"/>
              </w:rPr>
              <w:t>(0.027)</w:t>
            </w:r>
          </w:p>
        </w:tc>
        <w:tc>
          <w:tcPr>
            <w:tcW w:w="992" w:type="dxa"/>
            <w:tcBorders>
              <w:top w:val="nil"/>
              <w:left w:val="single" w:sz="4" w:space="0" w:color="auto"/>
              <w:bottom w:val="nil"/>
              <w:right w:val="single" w:sz="4" w:space="0" w:color="auto"/>
            </w:tcBorders>
            <w:shd w:val="clear" w:color="auto" w:fill="auto"/>
            <w:noWrap/>
            <w:vAlign w:val="bottom"/>
            <w:hideMark/>
          </w:tcPr>
          <w:p w14:paraId="17321B4D" w14:textId="77777777" w:rsidR="00905B53" w:rsidRPr="003B774B" w:rsidRDefault="00905B53" w:rsidP="005C1A69">
            <w:pPr>
              <w:spacing w:line="360" w:lineRule="auto"/>
              <w:rPr>
                <w:color w:val="000000"/>
                <w:sz w:val="16"/>
                <w:szCs w:val="16"/>
              </w:rPr>
            </w:pPr>
            <w:r w:rsidRPr="003B774B">
              <w:rPr>
                <w:color w:val="000000"/>
                <w:sz w:val="16"/>
                <w:szCs w:val="16"/>
              </w:rPr>
              <w:t>(0.029)</w:t>
            </w:r>
          </w:p>
        </w:tc>
        <w:tc>
          <w:tcPr>
            <w:tcW w:w="992" w:type="dxa"/>
            <w:tcBorders>
              <w:top w:val="nil"/>
              <w:left w:val="nil"/>
              <w:bottom w:val="nil"/>
              <w:right w:val="nil"/>
            </w:tcBorders>
            <w:shd w:val="clear" w:color="auto" w:fill="auto"/>
            <w:noWrap/>
            <w:vAlign w:val="bottom"/>
            <w:hideMark/>
          </w:tcPr>
          <w:p w14:paraId="784E197C" w14:textId="77777777" w:rsidR="00905B53" w:rsidRPr="003B774B" w:rsidRDefault="00905B53" w:rsidP="005C1A69">
            <w:pPr>
              <w:spacing w:line="360" w:lineRule="auto"/>
              <w:rPr>
                <w:color w:val="000000"/>
                <w:sz w:val="16"/>
                <w:szCs w:val="16"/>
              </w:rPr>
            </w:pPr>
            <w:r w:rsidRPr="003B774B">
              <w:rPr>
                <w:color w:val="000000"/>
                <w:sz w:val="16"/>
                <w:szCs w:val="16"/>
              </w:rPr>
              <w:t>(0.03)</w:t>
            </w:r>
          </w:p>
        </w:tc>
        <w:tc>
          <w:tcPr>
            <w:tcW w:w="993" w:type="dxa"/>
            <w:tcBorders>
              <w:top w:val="nil"/>
              <w:left w:val="single" w:sz="4" w:space="0" w:color="auto"/>
              <w:bottom w:val="nil"/>
              <w:right w:val="single" w:sz="4" w:space="0" w:color="auto"/>
            </w:tcBorders>
            <w:shd w:val="clear" w:color="auto" w:fill="auto"/>
            <w:noWrap/>
            <w:vAlign w:val="bottom"/>
            <w:hideMark/>
          </w:tcPr>
          <w:p w14:paraId="673492F2" w14:textId="77777777" w:rsidR="00905B53" w:rsidRPr="003B774B" w:rsidRDefault="00905B53" w:rsidP="005C1A69">
            <w:pPr>
              <w:spacing w:line="360" w:lineRule="auto"/>
              <w:rPr>
                <w:color w:val="000000"/>
                <w:sz w:val="16"/>
                <w:szCs w:val="16"/>
              </w:rPr>
            </w:pPr>
            <w:r w:rsidRPr="003B774B">
              <w:rPr>
                <w:color w:val="000000"/>
                <w:sz w:val="16"/>
                <w:szCs w:val="16"/>
              </w:rPr>
              <w:t>(0.029)</w:t>
            </w:r>
          </w:p>
        </w:tc>
        <w:tc>
          <w:tcPr>
            <w:tcW w:w="992" w:type="dxa"/>
            <w:tcBorders>
              <w:top w:val="nil"/>
              <w:left w:val="nil"/>
              <w:bottom w:val="nil"/>
              <w:right w:val="nil"/>
            </w:tcBorders>
            <w:shd w:val="clear" w:color="auto" w:fill="auto"/>
            <w:noWrap/>
            <w:vAlign w:val="bottom"/>
            <w:hideMark/>
          </w:tcPr>
          <w:p w14:paraId="66F63324" w14:textId="77777777" w:rsidR="00905B53" w:rsidRPr="003B774B" w:rsidRDefault="00905B53" w:rsidP="005C1A69">
            <w:pPr>
              <w:spacing w:line="360" w:lineRule="auto"/>
              <w:rPr>
                <w:color w:val="000000"/>
                <w:sz w:val="16"/>
                <w:szCs w:val="16"/>
              </w:rPr>
            </w:pPr>
            <w:r w:rsidRPr="003B774B">
              <w:rPr>
                <w:color w:val="000000"/>
                <w:sz w:val="16"/>
                <w:szCs w:val="16"/>
              </w:rPr>
              <w:t>(0.027)</w:t>
            </w:r>
          </w:p>
        </w:tc>
        <w:tc>
          <w:tcPr>
            <w:tcW w:w="992" w:type="dxa"/>
            <w:tcBorders>
              <w:top w:val="nil"/>
              <w:left w:val="single" w:sz="4" w:space="0" w:color="auto"/>
              <w:bottom w:val="nil"/>
              <w:right w:val="single" w:sz="4" w:space="0" w:color="auto"/>
            </w:tcBorders>
            <w:shd w:val="clear" w:color="auto" w:fill="auto"/>
            <w:noWrap/>
            <w:vAlign w:val="bottom"/>
            <w:hideMark/>
          </w:tcPr>
          <w:p w14:paraId="0E14D522" w14:textId="77777777" w:rsidR="00905B53" w:rsidRPr="003B774B" w:rsidRDefault="00905B53" w:rsidP="005C1A69">
            <w:pPr>
              <w:spacing w:line="360" w:lineRule="auto"/>
              <w:rPr>
                <w:color w:val="000000"/>
                <w:sz w:val="16"/>
                <w:szCs w:val="16"/>
              </w:rPr>
            </w:pPr>
            <w:r w:rsidRPr="003B774B">
              <w:rPr>
                <w:color w:val="000000"/>
                <w:sz w:val="16"/>
                <w:szCs w:val="16"/>
              </w:rPr>
              <w:t>(0.029)</w:t>
            </w:r>
          </w:p>
        </w:tc>
        <w:tc>
          <w:tcPr>
            <w:tcW w:w="946" w:type="dxa"/>
            <w:tcBorders>
              <w:top w:val="nil"/>
              <w:left w:val="nil"/>
              <w:bottom w:val="nil"/>
              <w:right w:val="nil"/>
            </w:tcBorders>
            <w:shd w:val="clear" w:color="auto" w:fill="auto"/>
            <w:noWrap/>
            <w:vAlign w:val="bottom"/>
            <w:hideMark/>
          </w:tcPr>
          <w:p w14:paraId="50411FCA" w14:textId="77777777" w:rsidR="00905B53" w:rsidRPr="003B774B" w:rsidRDefault="00905B53" w:rsidP="005C1A69">
            <w:pPr>
              <w:spacing w:line="360" w:lineRule="auto"/>
              <w:rPr>
                <w:color w:val="000000"/>
                <w:sz w:val="16"/>
                <w:szCs w:val="16"/>
              </w:rPr>
            </w:pPr>
            <w:r w:rsidRPr="003B774B">
              <w:rPr>
                <w:color w:val="000000"/>
                <w:sz w:val="16"/>
                <w:szCs w:val="16"/>
              </w:rPr>
              <w:t>(0.029)</w:t>
            </w:r>
          </w:p>
        </w:tc>
      </w:tr>
      <w:tr w:rsidR="00905B53" w:rsidRPr="003B774B" w14:paraId="7998EA95"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19694A5B" w14:textId="77777777" w:rsidR="00905B53" w:rsidRPr="003B774B" w:rsidRDefault="00905B53" w:rsidP="005C1A69">
            <w:pPr>
              <w:spacing w:line="360" w:lineRule="auto"/>
              <w:rPr>
                <w:color w:val="000000"/>
                <w:sz w:val="16"/>
                <w:szCs w:val="16"/>
              </w:rPr>
            </w:pPr>
            <w:r w:rsidRPr="003B774B">
              <w:rPr>
                <w:color w:val="000000"/>
                <w:sz w:val="16"/>
                <w:szCs w:val="16"/>
              </w:rPr>
              <w:t>Social Capital</w:t>
            </w:r>
          </w:p>
        </w:tc>
        <w:tc>
          <w:tcPr>
            <w:tcW w:w="993" w:type="dxa"/>
            <w:tcBorders>
              <w:top w:val="nil"/>
              <w:left w:val="nil"/>
              <w:bottom w:val="nil"/>
              <w:right w:val="single" w:sz="4" w:space="0" w:color="auto"/>
            </w:tcBorders>
            <w:shd w:val="clear" w:color="auto" w:fill="auto"/>
            <w:noWrap/>
            <w:vAlign w:val="bottom"/>
            <w:hideMark/>
          </w:tcPr>
          <w:p w14:paraId="77563888" w14:textId="77777777" w:rsidR="00905B53" w:rsidRPr="003B774B" w:rsidRDefault="00905B53" w:rsidP="005C1A69">
            <w:pPr>
              <w:spacing w:line="360" w:lineRule="auto"/>
              <w:rPr>
                <w:color w:val="000000"/>
                <w:sz w:val="16"/>
                <w:szCs w:val="16"/>
              </w:rPr>
            </w:pPr>
            <w:r w:rsidRPr="003B774B">
              <w:rPr>
                <w:color w:val="000000"/>
                <w:sz w:val="16"/>
                <w:szCs w:val="16"/>
              </w:rPr>
              <w:t>0.306*</w:t>
            </w:r>
          </w:p>
        </w:tc>
        <w:tc>
          <w:tcPr>
            <w:tcW w:w="992" w:type="dxa"/>
            <w:tcBorders>
              <w:top w:val="nil"/>
              <w:left w:val="nil"/>
              <w:bottom w:val="nil"/>
              <w:right w:val="nil"/>
            </w:tcBorders>
            <w:shd w:val="clear" w:color="auto" w:fill="auto"/>
            <w:noWrap/>
            <w:vAlign w:val="bottom"/>
            <w:hideMark/>
          </w:tcPr>
          <w:p w14:paraId="41C3B171" w14:textId="77777777" w:rsidR="00905B53" w:rsidRPr="003B774B" w:rsidRDefault="00905B53" w:rsidP="005C1A69">
            <w:pPr>
              <w:spacing w:line="360" w:lineRule="auto"/>
              <w:rPr>
                <w:color w:val="000000"/>
                <w:sz w:val="16"/>
                <w:szCs w:val="16"/>
              </w:rPr>
            </w:pPr>
            <w:r w:rsidRPr="003B774B">
              <w:rPr>
                <w:color w:val="000000"/>
                <w:sz w:val="16"/>
                <w:szCs w:val="16"/>
              </w:rPr>
              <w:t>-0.241**</w:t>
            </w:r>
          </w:p>
        </w:tc>
        <w:tc>
          <w:tcPr>
            <w:tcW w:w="992" w:type="dxa"/>
            <w:tcBorders>
              <w:top w:val="nil"/>
              <w:left w:val="single" w:sz="4" w:space="0" w:color="auto"/>
              <w:bottom w:val="nil"/>
              <w:right w:val="single" w:sz="4" w:space="0" w:color="auto"/>
            </w:tcBorders>
            <w:shd w:val="clear" w:color="auto" w:fill="auto"/>
            <w:noWrap/>
            <w:vAlign w:val="bottom"/>
            <w:hideMark/>
          </w:tcPr>
          <w:p w14:paraId="0B7B1572" w14:textId="77777777" w:rsidR="00905B53" w:rsidRPr="003B774B" w:rsidRDefault="00905B53" w:rsidP="005C1A69">
            <w:pPr>
              <w:spacing w:line="360" w:lineRule="auto"/>
              <w:rPr>
                <w:color w:val="000000"/>
                <w:sz w:val="16"/>
                <w:szCs w:val="16"/>
              </w:rPr>
            </w:pPr>
            <w:r w:rsidRPr="003B774B">
              <w:rPr>
                <w:color w:val="000000"/>
                <w:sz w:val="16"/>
                <w:szCs w:val="16"/>
              </w:rPr>
              <w:t>0.516</w:t>
            </w:r>
          </w:p>
        </w:tc>
        <w:tc>
          <w:tcPr>
            <w:tcW w:w="992" w:type="dxa"/>
            <w:tcBorders>
              <w:top w:val="nil"/>
              <w:left w:val="nil"/>
              <w:bottom w:val="nil"/>
              <w:right w:val="nil"/>
            </w:tcBorders>
            <w:shd w:val="clear" w:color="auto" w:fill="auto"/>
            <w:noWrap/>
            <w:vAlign w:val="bottom"/>
            <w:hideMark/>
          </w:tcPr>
          <w:p w14:paraId="0BF25E48" w14:textId="77777777" w:rsidR="00905B53" w:rsidRPr="003B774B" w:rsidRDefault="00905B53" w:rsidP="005C1A69">
            <w:pPr>
              <w:spacing w:line="360" w:lineRule="auto"/>
              <w:rPr>
                <w:color w:val="000000"/>
                <w:sz w:val="16"/>
                <w:szCs w:val="16"/>
              </w:rPr>
            </w:pPr>
            <w:r w:rsidRPr="003B774B">
              <w:rPr>
                <w:color w:val="000000"/>
                <w:sz w:val="16"/>
                <w:szCs w:val="16"/>
              </w:rPr>
              <w:t>-0.14</w:t>
            </w:r>
          </w:p>
        </w:tc>
        <w:tc>
          <w:tcPr>
            <w:tcW w:w="993" w:type="dxa"/>
            <w:tcBorders>
              <w:top w:val="nil"/>
              <w:left w:val="single" w:sz="4" w:space="0" w:color="auto"/>
              <w:bottom w:val="nil"/>
              <w:right w:val="single" w:sz="4" w:space="0" w:color="auto"/>
            </w:tcBorders>
            <w:shd w:val="clear" w:color="auto" w:fill="auto"/>
            <w:noWrap/>
            <w:vAlign w:val="bottom"/>
            <w:hideMark/>
          </w:tcPr>
          <w:p w14:paraId="6C17958B" w14:textId="77777777" w:rsidR="00905B53" w:rsidRPr="003B774B" w:rsidRDefault="00905B53" w:rsidP="005C1A69">
            <w:pPr>
              <w:spacing w:line="360" w:lineRule="auto"/>
              <w:rPr>
                <w:color w:val="000000"/>
                <w:sz w:val="16"/>
                <w:szCs w:val="16"/>
              </w:rPr>
            </w:pPr>
            <w:r w:rsidRPr="003B774B">
              <w:rPr>
                <w:color w:val="000000"/>
                <w:sz w:val="16"/>
                <w:szCs w:val="16"/>
              </w:rPr>
              <w:t>0.216***</w:t>
            </w:r>
          </w:p>
        </w:tc>
        <w:tc>
          <w:tcPr>
            <w:tcW w:w="992" w:type="dxa"/>
            <w:tcBorders>
              <w:top w:val="nil"/>
              <w:left w:val="nil"/>
              <w:bottom w:val="nil"/>
              <w:right w:val="nil"/>
            </w:tcBorders>
            <w:shd w:val="clear" w:color="auto" w:fill="auto"/>
            <w:noWrap/>
            <w:vAlign w:val="bottom"/>
            <w:hideMark/>
          </w:tcPr>
          <w:p w14:paraId="5FD0E7D6" w14:textId="77777777" w:rsidR="00905B53" w:rsidRPr="003B774B" w:rsidRDefault="00905B53" w:rsidP="005C1A69">
            <w:pPr>
              <w:spacing w:line="360" w:lineRule="auto"/>
              <w:rPr>
                <w:color w:val="000000"/>
                <w:sz w:val="16"/>
                <w:szCs w:val="16"/>
              </w:rPr>
            </w:pPr>
            <w:r w:rsidRPr="003B774B">
              <w:rPr>
                <w:color w:val="000000"/>
                <w:sz w:val="16"/>
                <w:szCs w:val="16"/>
              </w:rPr>
              <w:t>0.057*</w:t>
            </w:r>
          </w:p>
        </w:tc>
        <w:tc>
          <w:tcPr>
            <w:tcW w:w="992" w:type="dxa"/>
            <w:tcBorders>
              <w:top w:val="nil"/>
              <w:left w:val="single" w:sz="4" w:space="0" w:color="auto"/>
              <w:bottom w:val="nil"/>
              <w:right w:val="single" w:sz="4" w:space="0" w:color="auto"/>
            </w:tcBorders>
            <w:shd w:val="clear" w:color="auto" w:fill="auto"/>
            <w:noWrap/>
            <w:vAlign w:val="bottom"/>
            <w:hideMark/>
          </w:tcPr>
          <w:p w14:paraId="6C5ADD9F" w14:textId="77777777" w:rsidR="00905B53" w:rsidRPr="003B774B" w:rsidRDefault="00905B53" w:rsidP="005C1A69">
            <w:pPr>
              <w:spacing w:line="360" w:lineRule="auto"/>
              <w:rPr>
                <w:color w:val="000000"/>
                <w:sz w:val="16"/>
                <w:szCs w:val="16"/>
              </w:rPr>
            </w:pPr>
            <w:r w:rsidRPr="003B774B">
              <w:rPr>
                <w:color w:val="000000"/>
                <w:sz w:val="16"/>
                <w:szCs w:val="16"/>
              </w:rPr>
              <w:t>0.273*</w:t>
            </w:r>
          </w:p>
        </w:tc>
        <w:tc>
          <w:tcPr>
            <w:tcW w:w="946" w:type="dxa"/>
            <w:tcBorders>
              <w:top w:val="nil"/>
              <w:left w:val="nil"/>
              <w:bottom w:val="nil"/>
              <w:right w:val="nil"/>
            </w:tcBorders>
            <w:shd w:val="clear" w:color="auto" w:fill="auto"/>
            <w:noWrap/>
            <w:vAlign w:val="bottom"/>
            <w:hideMark/>
          </w:tcPr>
          <w:p w14:paraId="74F517A4" w14:textId="77777777" w:rsidR="00905B53" w:rsidRPr="003B774B" w:rsidRDefault="00905B53" w:rsidP="005C1A69">
            <w:pPr>
              <w:spacing w:line="360" w:lineRule="auto"/>
              <w:rPr>
                <w:color w:val="000000"/>
                <w:sz w:val="16"/>
                <w:szCs w:val="16"/>
              </w:rPr>
            </w:pPr>
            <w:r w:rsidRPr="003B774B">
              <w:rPr>
                <w:color w:val="000000"/>
                <w:sz w:val="16"/>
                <w:szCs w:val="16"/>
              </w:rPr>
              <w:t>0.544**</w:t>
            </w:r>
          </w:p>
        </w:tc>
      </w:tr>
      <w:tr w:rsidR="00905B53" w:rsidRPr="003B774B" w14:paraId="19D1F9B9"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7A6C47A4"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270565FA" w14:textId="77777777" w:rsidR="00905B53" w:rsidRPr="003B774B" w:rsidRDefault="00905B53" w:rsidP="005C1A69">
            <w:pPr>
              <w:spacing w:line="360" w:lineRule="auto"/>
              <w:rPr>
                <w:color w:val="000000"/>
                <w:sz w:val="16"/>
                <w:szCs w:val="16"/>
              </w:rPr>
            </w:pPr>
            <w:r w:rsidRPr="003B774B">
              <w:rPr>
                <w:color w:val="000000"/>
                <w:sz w:val="16"/>
                <w:szCs w:val="16"/>
              </w:rPr>
              <w:t>(0.138)</w:t>
            </w:r>
          </w:p>
        </w:tc>
        <w:tc>
          <w:tcPr>
            <w:tcW w:w="992" w:type="dxa"/>
            <w:tcBorders>
              <w:top w:val="nil"/>
              <w:left w:val="nil"/>
              <w:bottom w:val="nil"/>
              <w:right w:val="nil"/>
            </w:tcBorders>
            <w:shd w:val="clear" w:color="auto" w:fill="auto"/>
            <w:noWrap/>
            <w:vAlign w:val="bottom"/>
            <w:hideMark/>
          </w:tcPr>
          <w:p w14:paraId="1525E3FE" w14:textId="77777777" w:rsidR="00905B53" w:rsidRPr="003B774B" w:rsidRDefault="00905B53" w:rsidP="005C1A69">
            <w:pPr>
              <w:spacing w:line="360" w:lineRule="auto"/>
              <w:rPr>
                <w:color w:val="000000"/>
                <w:sz w:val="16"/>
                <w:szCs w:val="16"/>
              </w:rPr>
            </w:pPr>
            <w:r w:rsidRPr="003B774B">
              <w:rPr>
                <w:color w:val="000000"/>
                <w:sz w:val="16"/>
                <w:szCs w:val="16"/>
              </w:rPr>
              <w:t>(0.093)</w:t>
            </w:r>
          </w:p>
        </w:tc>
        <w:tc>
          <w:tcPr>
            <w:tcW w:w="992" w:type="dxa"/>
            <w:tcBorders>
              <w:top w:val="nil"/>
              <w:left w:val="single" w:sz="4" w:space="0" w:color="auto"/>
              <w:bottom w:val="nil"/>
              <w:right w:val="single" w:sz="4" w:space="0" w:color="auto"/>
            </w:tcBorders>
            <w:shd w:val="clear" w:color="auto" w:fill="auto"/>
            <w:noWrap/>
            <w:vAlign w:val="bottom"/>
            <w:hideMark/>
          </w:tcPr>
          <w:p w14:paraId="69A83547" w14:textId="77777777" w:rsidR="00905B53" w:rsidRPr="003B774B" w:rsidRDefault="00905B53" w:rsidP="005C1A69">
            <w:pPr>
              <w:spacing w:line="360" w:lineRule="auto"/>
              <w:rPr>
                <w:color w:val="000000"/>
                <w:sz w:val="16"/>
                <w:szCs w:val="16"/>
              </w:rPr>
            </w:pPr>
            <w:r w:rsidRPr="003B774B">
              <w:rPr>
                <w:color w:val="000000"/>
                <w:sz w:val="16"/>
                <w:szCs w:val="16"/>
              </w:rPr>
              <w:t>(0.359)</w:t>
            </w:r>
          </w:p>
        </w:tc>
        <w:tc>
          <w:tcPr>
            <w:tcW w:w="992" w:type="dxa"/>
            <w:tcBorders>
              <w:top w:val="nil"/>
              <w:left w:val="nil"/>
              <w:bottom w:val="nil"/>
              <w:right w:val="nil"/>
            </w:tcBorders>
            <w:shd w:val="clear" w:color="auto" w:fill="auto"/>
            <w:noWrap/>
            <w:vAlign w:val="bottom"/>
            <w:hideMark/>
          </w:tcPr>
          <w:p w14:paraId="7510D2DC" w14:textId="77777777" w:rsidR="00905B53" w:rsidRPr="003B774B" w:rsidRDefault="00905B53" w:rsidP="005C1A69">
            <w:pPr>
              <w:spacing w:line="360" w:lineRule="auto"/>
              <w:rPr>
                <w:color w:val="000000"/>
                <w:sz w:val="16"/>
                <w:szCs w:val="16"/>
              </w:rPr>
            </w:pPr>
            <w:r w:rsidRPr="003B774B">
              <w:rPr>
                <w:color w:val="000000"/>
                <w:sz w:val="16"/>
                <w:szCs w:val="16"/>
              </w:rPr>
              <w:t>(0.604)</w:t>
            </w:r>
          </w:p>
        </w:tc>
        <w:tc>
          <w:tcPr>
            <w:tcW w:w="993" w:type="dxa"/>
            <w:tcBorders>
              <w:top w:val="nil"/>
              <w:left w:val="single" w:sz="4" w:space="0" w:color="auto"/>
              <w:bottom w:val="nil"/>
              <w:right w:val="single" w:sz="4" w:space="0" w:color="auto"/>
            </w:tcBorders>
            <w:shd w:val="clear" w:color="auto" w:fill="auto"/>
            <w:noWrap/>
            <w:vAlign w:val="bottom"/>
            <w:hideMark/>
          </w:tcPr>
          <w:p w14:paraId="21763B9C" w14:textId="77777777" w:rsidR="00905B53" w:rsidRPr="003B774B" w:rsidRDefault="00905B53" w:rsidP="005C1A69">
            <w:pPr>
              <w:spacing w:line="360" w:lineRule="auto"/>
              <w:rPr>
                <w:color w:val="000000"/>
                <w:sz w:val="16"/>
                <w:szCs w:val="16"/>
              </w:rPr>
            </w:pPr>
            <w:r w:rsidRPr="003B774B">
              <w:rPr>
                <w:color w:val="000000"/>
                <w:sz w:val="16"/>
                <w:szCs w:val="16"/>
              </w:rPr>
              <w:t>(0.038)</w:t>
            </w:r>
          </w:p>
        </w:tc>
        <w:tc>
          <w:tcPr>
            <w:tcW w:w="992" w:type="dxa"/>
            <w:tcBorders>
              <w:top w:val="nil"/>
              <w:left w:val="nil"/>
              <w:bottom w:val="nil"/>
              <w:right w:val="nil"/>
            </w:tcBorders>
            <w:shd w:val="clear" w:color="auto" w:fill="auto"/>
            <w:noWrap/>
            <w:vAlign w:val="bottom"/>
            <w:hideMark/>
          </w:tcPr>
          <w:p w14:paraId="4FD9828C" w14:textId="77777777" w:rsidR="00905B53" w:rsidRPr="003B774B" w:rsidRDefault="00905B53" w:rsidP="005C1A69">
            <w:pPr>
              <w:spacing w:line="360" w:lineRule="auto"/>
              <w:rPr>
                <w:color w:val="000000"/>
                <w:sz w:val="16"/>
                <w:szCs w:val="16"/>
              </w:rPr>
            </w:pPr>
            <w:r w:rsidRPr="003B774B">
              <w:rPr>
                <w:color w:val="000000"/>
                <w:sz w:val="16"/>
                <w:szCs w:val="16"/>
              </w:rPr>
              <w:t>(0.026)</w:t>
            </w:r>
          </w:p>
        </w:tc>
        <w:tc>
          <w:tcPr>
            <w:tcW w:w="992" w:type="dxa"/>
            <w:tcBorders>
              <w:top w:val="nil"/>
              <w:left w:val="single" w:sz="4" w:space="0" w:color="auto"/>
              <w:bottom w:val="nil"/>
              <w:right w:val="single" w:sz="4" w:space="0" w:color="auto"/>
            </w:tcBorders>
            <w:shd w:val="clear" w:color="auto" w:fill="auto"/>
            <w:noWrap/>
            <w:vAlign w:val="bottom"/>
            <w:hideMark/>
          </w:tcPr>
          <w:p w14:paraId="66721B82" w14:textId="77777777" w:rsidR="00905B53" w:rsidRPr="003B774B" w:rsidRDefault="00905B53" w:rsidP="005C1A69">
            <w:pPr>
              <w:spacing w:line="360" w:lineRule="auto"/>
              <w:rPr>
                <w:color w:val="000000"/>
                <w:sz w:val="16"/>
                <w:szCs w:val="16"/>
              </w:rPr>
            </w:pPr>
            <w:r w:rsidRPr="003B774B">
              <w:rPr>
                <w:color w:val="000000"/>
                <w:sz w:val="16"/>
                <w:szCs w:val="16"/>
              </w:rPr>
              <w:t>(0.115)</w:t>
            </w:r>
          </w:p>
        </w:tc>
        <w:tc>
          <w:tcPr>
            <w:tcW w:w="946" w:type="dxa"/>
            <w:tcBorders>
              <w:top w:val="nil"/>
              <w:left w:val="nil"/>
              <w:bottom w:val="nil"/>
              <w:right w:val="nil"/>
            </w:tcBorders>
            <w:shd w:val="clear" w:color="auto" w:fill="auto"/>
            <w:noWrap/>
            <w:vAlign w:val="bottom"/>
            <w:hideMark/>
          </w:tcPr>
          <w:p w14:paraId="42964496" w14:textId="77777777" w:rsidR="00905B53" w:rsidRPr="003B774B" w:rsidRDefault="00905B53" w:rsidP="005C1A69">
            <w:pPr>
              <w:spacing w:line="360" w:lineRule="auto"/>
              <w:rPr>
                <w:color w:val="000000"/>
                <w:sz w:val="16"/>
                <w:szCs w:val="16"/>
              </w:rPr>
            </w:pPr>
            <w:r w:rsidRPr="003B774B">
              <w:rPr>
                <w:color w:val="000000"/>
                <w:sz w:val="16"/>
                <w:szCs w:val="16"/>
              </w:rPr>
              <w:t>(0.198)</w:t>
            </w:r>
          </w:p>
        </w:tc>
      </w:tr>
      <w:tr w:rsidR="00905B53" w:rsidRPr="003B774B" w14:paraId="2B0C9881"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765EFC5" w14:textId="77777777" w:rsidR="00905B53" w:rsidRPr="003B774B" w:rsidRDefault="00905B53" w:rsidP="005C1A69">
            <w:pPr>
              <w:spacing w:line="360" w:lineRule="auto"/>
              <w:rPr>
                <w:color w:val="000000"/>
                <w:sz w:val="16"/>
                <w:szCs w:val="16"/>
              </w:rPr>
            </w:pPr>
            <w:r w:rsidRPr="003B774B">
              <w:rPr>
                <w:color w:val="000000"/>
                <w:sz w:val="16"/>
                <w:szCs w:val="16"/>
              </w:rPr>
              <w:t>Employment change 1980-2016</w:t>
            </w:r>
          </w:p>
        </w:tc>
        <w:tc>
          <w:tcPr>
            <w:tcW w:w="993" w:type="dxa"/>
            <w:tcBorders>
              <w:top w:val="nil"/>
              <w:left w:val="nil"/>
              <w:bottom w:val="nil"/>
              <w:right w:val="single" w:sz="4" w:space="0" w:color="auto"/>
            </w:tcBorders>
            <w:shd w:val="clear" w:color="auto" w:fill="auto"/>
            <w:noWrap/>
            <w:vAlign w:val="bottom"/>
            <w:hideMark/>
          </w:tcPr>
          <w:p w14:paraId="0CAC2FF0" w14:textId="77777777" w:rsidR="00905B53" w:rsidRPr="003B774B" w:rsidRDefault="00905B53" w:rsidP="005C1A69">
            <w:pPr>
              <w:spacing w:line="360" w:lineRule="auto"/>
              <w:rPr>
                <w:color w:val="000000"/>
                <w:sz w:val="16"/>
                <w:szCs w:val="16"/>
              </w:rPr>
            </w:pPr>
            <w:r w:rsidRPr="003B774B">
              <w:rPr>
                <w:color w:val="000000"/>
                <w:sz w:val="16"/>
                <w:szCs w:val="16"/>
              </w:rPr>
              <w:t>-1.017**</w:t>
            </w:r>
          </w:p>
        </w:tc>
        <w:tc>
          <w:tcPr>
            <w:tcW w:w="992" w:type="dxa"/>
            <w:tcBorders>
              <w:top w:val="nil"/>
              <w:left w:val="nil"/>
              <w:bottom w:val="nil"/>
              <w:right w:val="nil"/>
            </w:tcBorders>
            <w:shd w:val="clear" w:color="auto" w:fill="auto"/>
            <w:noWrap/>
            <w:vAlign w:val="bottom"/>
            <w:hideMark/>
          </w:tcPr>
          <w:p w14:paraId="44B7B5B9"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6C34223"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BCD20F1"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27758A6E" w14:textId="77777777" w:rsidR="00905B53" w:rsidRPr="003B774B" w:rsidRDefault="00905B53" w:rsidP="005C1A69">
            <w:pPr>
              <w:spacing w:line="360" w:lineRule="auto"/>
              <w:rPr>
                <w:color w:val="000000"/>
                <w:sz w:val="16"/>
                <w:szCs w:val="16"/>
              </w:rPr>
            </w:pPr>
            <w:r w:rsidRPr="003B774B">
              <w:rPr>
                <w:color w:val="000000"/>
                <w:sz w:val="16"/>
                <w:szCs w:val="16"/>
              </w:rPr>
              <w:t>0.652†</w:t>
            </w:r>
          </w:p>
        </w:tc>
        <w:tc>
          <w:tcPr>
            <w:tcW w:w="992" w:type="dxa"/>
            <w:tcBorders>
              <w:top w:val="nil"/>
              <w:left w:val="nil"/>
              <w:bottom w:val="nil"/>
              <w:right w:val="nil"/>
            </w:tcBorders>
            <w:shd w:val="clear" w:color="auto" w:fill="auto"/>
            <w:noWrap/>
            <w:vAlign w:val="bottom"/>
            <w:hideMark/>
          </w:tcPr>
          <w:p w14:paraId="634C5F5F"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3F3AF4F"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36991D7A" w14:textId="77777777" w:rsidR="00905B53" w:rsidRPr="003B774B" w:rsidRDefault="00905B53" w:rsidP="005C1A69">
            <w:pPr>
              <w:spacing w:line="360" w:lineRule="auto"/>
              <w:rPr>
                <w:color w:val="000000"/>
                <w:sz w:val="16"/>
                <w:szCs w:val="16"/>
              </w:rPr>
            </w:pPr>
          </w:p>
        </w:tc>
      </w:tr>
      <w:tr w:rsidR="00905B53" w:rsidRPr="003B774B" w14:paraId="59B3D733"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1D4355C5"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3B3E364A" w14:textId="77777777" w:rsidR="00905B53" w:rsidRPr="003B774B" w:rsidRDefault="00905B53" w:rsidP="005C1A69">
            <w:pPr>
              <w:spacing w:line="360" w:lineRule="auto"/>
              <w:rPr>
                <w:color w:val="000000"/>
                <w:sz w:val="16"/>
                <w:szCs w:val="16"/>
              </w:rPr>
            </w:pPr>
            <w:r w:rsidRPr="003B774B">
              <w:rPr>
                <w:color w:val="000000"/>
                <w:sz w:val="16"/>
                <w:szCs w:val="16"/>
              </w:rPr>
              <w:t>(0.321)</w:t>
            </w:r>
          </w:p>
        </w:tc>
        <w:tc>
          <w:tcPr>
            <w:tcW w:w="992" w:type="dxa"/>
            <w:tcBorders>
              <w:top w:val="nil"/>
              <w:left w:val="nil"/>
              <w:bottom w:val="nil"/>
              <w:right w:val="nil"/>
            </w:tcBorders>
            <w:shd w:val="clear" w:color="auto" w:fill="auto"/>
            <w:noWrap/>
            <w:vAlign w:val="bottom"/>
            <w:hideMark/>
          </w:tcPr>
          <w:p w14:paraId="5CB598E9"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DB80F4B"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92F7242"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0C3F28CB" w14:textId="77777777" w:rsidR="00905B53" w:rsidRPr="003B774B" w:rsidRDefault="00905B53" w:rsidP="005C1A69">
            <w:pPr>
              <w:spacing w:line="360" w:lineRule="auto"/>
              <w:rPr>
                <w:color w:val="000000"/>
                <w:sz w:val="16"/>
                <w:szCs w:val="16"/>
              </w:rPr>
            </w:pPr>
            <w:r w:rsidRPr="003B774B">
              <w:rPr>
                <w:color w:val="000000"/>
                <w:sz w:val="16"/>
                <w:szCs w:val="16"/>
              </w:rPr>
              <w:t>(0.380)</w:t>
            </w:r>
          </w:p>
        </w:tc>
        <w:tc>
          <w:tcPr>
            <w:tcW w:w="992" w:type="dxa"/>
            <w:tcBorders>
              <w:top w:val="nil"/>
              <w:left w:val="nil"/>
              <w:bottom w:val="nil"/>
              <w:right w:val="nil"/>
            </w:tcBorders>
            <w:shd w:val="clear" w:color="auto" w:fill="auto"/>
            <w:noWrap/>
            <w:vAlign w:val="bottom"/>
            <w:hideMark/>
          </w:tcPr>
          <w:p w14:paraId="6E0CACEA"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7527D8C"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32A75D52" w14:textId="77777777" w:rsidR="00905B53" w:rsidRPr="003B774B" w:rsidRDefault="00905B53" w:rsidP="005C1A69">
            <w:pPr>
              <w:spacing w:line="360" w:lineRule="auto"/>
              <w:rPr>
                <w:color w:val="000000"/>
                <w:sz w:val="16"/>
                <w:szCs w:val="16"/>
              </w:rPr>
            </w:pPr>
          </w:p>
        </w:tc>
      </w:tr>
      <w:tr w:rsidR="00905B53" w:rsidRPr="003B774B" w14:paraId="3C499BFD"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63539325" w14:textId="77777777" w:rsidR="00905B53" w:rsidRPr="003B774B" w:rsidRDefault="00905B53" w:rsidP="005C1A69">
            <w:pPr>
              <w:spacing w:line="360" w:lineRule="auto"/>
              <w:rPr>
                <w:color w:val="000000"/>
                <w:sz w:val="16"/>
                <w:szCs w:val="16"/>
              </w:rPr>
            </w:pPr>
            <w:r w:rsidRPr="003B774B">
              <w:rPr>
                <w:color w:val="000000"/>
                <w:sz w:val="16"/>
                <w:szCs w:val="16"/>
              </w:rPr>
              <w:t>Population change 1980-2016</w:t>
            </w:r>
          </w:p>
        </w:tc>
        <w:tc>
          <w:tcPr>
            <w:tcW w:w="993" w:type="dxa"/>
            <w:tcBorders>
              <w:top w:val="nil"/>
              <w:left w:val="nil"/>
              <w:bottom w:val="nil"/>
              <w:right w:val="single" w:sz="4" w:space="0" w:color="auto"/>
            </w:tcBorders>
            <w:shd w:val="clear" w:color="auto" w:fill="auto"/>
            <w:noWrap/>
            <w:vAlign w:val="bottom"/>
            <w:hideMark/>
          </w:tcPr>
          <w:p w14:paraId="1840E78F"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D0008C2" w14:textId="77777777" w:rsidR="00905B53" w:rsidRPr="003B774B" w:rsidRDefault="00905B53" w:rsidP="005C1A69">
            <w:pPr>
              <w:spacing w:line="360" w:lineRule="auto"/>
              <w:rPr>
                <w:color w:val="000000"/>
                <w:sz w:val="16"/>
                <w:szCs w:val="16"/>
              </w:rPr>
            </w:pPr>
            <w:r w:rsidRPr="003B774B">
              <w:rPr>
                <w:color w:val="000000"/>
                <w:sz w:val="16"/>
                <w:szCs w:val="16"/>
              </w:rPr>
              <w:t>-2.414***</w:t>
            </w:r>
          </w:p>
        </w:tc>
        <w:tc>
          <w:tcPr>
            <w:tcW w:w="992" w:type="dxa"/>
            <w:tcBorders>
              <w:top w:val="nil"/>
              <w:left w:val="single" w:sz="4" w:space="0" w:color="auto"/>
              <w:bottom w:val="nil"/>
              <w:right w:val="single" w:sz="4" w:space="0" w:color="auto"/>
            </w:tcBorders>
            <w:shd w:val="clear" w:color="auto" w:fill="auto"/>
            <w:noWrap/>
            <w:vAlign w:val="bottom"/>
            <w:hideMark/>
          </w:tcPr>
          <w:p w14:paraId="555CA99B"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EE382D0"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591E47CB"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9B5159A" w14:textId="77777777" w:rsidR="00905B53" w:rsidRPr="003B774B" w:rsidRDefault="00905B53" w:rsidP="005C1A69">
            <w:pPr>
              <w:spacing w:line="360" w:lineRule="auto"/>
              <w:rPr>
                <w:color w:val="000000"/>
                <w:sz w:val="16"/>
                <w:szCs w:val="16"/>
              </w:rPr>
            </w:pPr>
            <w:r w:rsidRPr="003B774B">
              <w:rPr>
                <w:color w:val="000000"/>
                <w:sz w:val="16"/>
                <w:szCs w:val="16"/>
              </w:rPr>
              <w:t>-1.996***</w:t>
            </w:r>
          </w:p>
        </w:tc>
        <w:tc>
          <w:tcPr>
            <w:tcW w:w="992" w:type="dxa"/>
            <w:tcBorders>
              <w:top w:val="nil"/>
              <w:left w:val="single" w:sz="4" w:space="0" w:color="auto"/>
              <w:bottom w:val="nil"/>
              <w:right w:val="single" w:sz="4" w:space="0" w:color="auto"/>
            </w:tcBorders>
            <w:shd w:val="clear" w:color="auto" w:fill="auto"/>
            <w:noWrap/>
            <w:vAlign w:val="bottom"/>
            <w:hideMark/>
          </w:tcPr>
          <w:p w14:paraId="330AB380"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3C950766" w14:textId="77777777" w:rsidR="00905B53" w:rsidRPr="003B774B" w:rsidRDefault="00905B53" w:rsidP="005C1A69">
            <w:pPr>
              <w:spacing w:line="360" w:lineRule="auto"/>
              <w:rPr>
                <w:color w:val="000000"/>
                <w:sz w:val="16"/>
                <w:szCs w:val="16"/>
              </w:rPr>
            </w:pPr>
          </w:p>
        </w:tc>
      </w:tr>
      <w:tr w:rsidR="00905B53" w:rsidRPr="003B774B" w14:paraId="6794BBA9"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6EF1FAC5"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542E4ACE"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EF8A89D" w14:textId="77777777" w:rsidR="00905B53" w:rsidRPr="003B774B" w:rsidRDefault="00905B53" w:rsidP="005C1A69">
            <w:pPr>
              <w:spacing w:line="360" w:lineRule="auto"/>
              <w:rPr>
                <w:color w:val="000000"/>
                <w:sz w:val="16"/>
                <w:szCs w:val="16"/>
              </w:rPr>
            </w:pPr>
            <w:r w:rsidRPr="003B774B">
              <w:rPr>
                <w:color w:val="000000"/>
                <w:sz w:val="16"/>
                <w:szCs w:val="16"/>
              </w:rPr>
              <w:t>(0.155)</w:t>
            </w:r>
          </w:p>
        </w:tc>
        <w:tc>
          <w:tcPr>
            <w:tcW w:w="992" w:type="dxa"/>
            <w:tcBorders>
              <w:top w:val="nil"/>
              <w:left w:val="single" w:sz="4" w:space="0" w:color="auto"/>
              <w:bottom w:val="nil"/>
              <w:right w:val="single" w:sz="4" w:space="0" w:color="auto"/>
            </w:tcBorders>
            <w:shd w:val="clear" w:color="auto" w:fill="auto"/>
            <w:noWrap/>
            <w:vAlign w:val="bottom"/>
            <w:hideMark/>
          </w:tcPr>
          <w:p w14:paraId="74695876"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873A75F"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57E8AEC4"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4858B71" w14:textId="77777777" w:rsidR="00905B53" w:rsidRPr="003B774B" w:rsidRDefault="00905B53" w:rsidP="005C1A69">
            <w:pPr>
              <w:spacing w:line="360" w:lineRule="auto"/>
              <w:rPr>
                <w:color w:val="000000"/>
                <w:sz w:val="16"/>
                <w:szCs w:val="16"/>
              </w:rPr>
            </w:pPr>
            <w:r w:rsidRPr="003B774B">
              <w:rPr>
                <w:color w:val="000000"/>
                <w:sz w:val="16"/>
                <w:szCs w:val="16"/>
              </w:rPr>
              <w:t>(0.182)</w:t>
            </w:r>
          </w:p>
        </w:tc>
        <w:tc>
          <w:tcPr>
            <w:tcW w:w="992" w:type="dxa"/>
            <w:tcBorders>
              <w:top w:val="nil"/>
              <w:left w:val="single" w:sz="4" w:space="0" w:color="auto"/>
              <w:bottom w:val="nil"/>
              <w:right w:val="single" w:sz="4" w:space="0" w:color="auto"/>
            </w:tcBorders>
            <w:shd w:val="clear" w:color="auto" w:fill="auto"/>
            <w:noWrap/>
            <w:vAlign w:val="bottom"/>
            <w:hideMark/>
          </w:tcPr>
          <w:p w14:paraId="624339A7"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4807A012" w14:textId="77777777" w:rsidR="00905B53" w:rsidRPr="003B774B" w:rsidRDefault="00905B53" w:rsidP="005C1A69">
            <w:pPr>
              <w:spacing w:line="360" w:lineRule="auto"/>
              <w:rPr>
                <w:color w:val="000000"/>
                <w:sz w:val="16"/>
                <w:szCs w:val="16"/>
              </w:rPr>
            </w:pPr>
          </w:p>
        </w:tc>
      </w:tr>
      <w:tr w:rsidR="00905B53" w:rsidRPr="003B774B" w14:paraId="690D4F13"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4FF03C87" w14:textId="77777777" w:rsidR="00905B53" w:rsidRPr="003B774B" w:rsidRDefault="00905B53" w:rsidP="005C1A69">
            <w:pPr>
              <w:spacing w:line="360" w:lineRule="auto"/>
              <w:rPr>
                <w:color w:val="000000"/>
                <w:sz w:val="16"/>
                <w:szCs w:val="16"/>
              </w:rPr>
            </w:pPr>
            <w:r w:rsidRPr="003B774B">
              <w:rPr>
                <w:color w:val="000000"/>
                <w:sz w:val="16"/>
                <w:szCs w:val="16"/>
              </w:rPr>
              <w:t>Average earnings per job change 1980-2016</w:t>
            </w:r>
          </w:p>
        </w:tc>
        <w:tc>
          <w:tcPr>
            <w:tcW w:w="993" w:type="dxa"/>
            <w:tcBorders>
              <w:top w:val="nil"/>
              <w:left w:val="nil"/>
              <w:bottom w:val="nil"/>
              <w:right w:val="single" w:sz="4" w:space="0" w:color="auto"/>
            </w:tcBorders>
            <w:shd w:val="clear" w:color="auto" w:fill="auto"/>
            <w:noWrap/>
            <w:vAlign w:val="bottom"/>
            <w:hideMark/>
          </w:tcPr>
          <w:p w14:paraId="4E4EE3BB"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43834ADC"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EDBB02B" w14:textId="77777777" w:rsidR="00905B53" w:rsidRPr="003B774B" w:rsidRDefault="00905B53" w:rsidP="005C1A69">
            <w:pPr>
              <w:spacing w:line="360" w:lineRule="auto"/>
              <w:rPr>
                <w:color w:val="000000"/>
                <w:sz w:val="16"/>
                <w:szCs w:val="16"/>
              </w:rPr>
            </w:pPr>
            <w:r w:rsidRPr="003B774B">
              <w:rPr>
                <w:color w:val="000000"/>
                <w:sz w:val="16"/>
                <w:szCs w:val="16"/>
              </w:rPr>
              <w:t>0.472†</w:t>
            </w:r>
          </w:p>
        </w:tc>
        <w:tc>
          <w:tcPr>
            <w:tcW w:w="992" w:type="dxa"/>
            <w:tcBorders>
              <w:top w:val="nil"/>
              <w:left w:val="nil"/>
              <w:bottom w:val="nil"/>
              <w:right w:val="nil"/>
            </w:tcBorders>
            <w:shd w:val="clear" w:color="auto" w:fill="auto"/>
            <w:noWrap/>
            <w:vAlign w:val="bottom"/>
            <w:hideMark/>
          </w:tcPr>
          <w:p w14:paraId="6D0217B8"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0454CD3B"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44520CC0"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AC0040F" w14:textId="77777777" w:rsidR="00905B53" w:rsidRPr="003B774B" w:rsidRDefault="00905B53" w:rsidP="005C1A69">
            <w:pPr>
              <w:spacing w:line="360" w:lineRule="auto"/>
              <w:rPr>
                <w:color w:val="000000"/>
                <w:sz w:val="16"/>
                <w:szCs w:val="16"/>
              </w:rPr>
            </w:pPr>
            <w:r w:rsidRPr="003B774B">
              <w:rPr>
                <w:color w:val="000000"/>
                <w:sz w:val="16"/>
                <w:szCs w:val="16"/>
              </w:rPr>
              <w:t>0.689**</w:t>
            </w:r>
          </w:p>
        </w:tc>
        <w:tc>
          <w:tcPr>
            <w:tcW w:w="946" w:type="dxa"/>
            <w:tcBorders>
              <w:top w:val="nil"/>
              <w:left w:val="nil"/>
              <w:bottom w:val="nil"/>
              <w:right w:val="nil"/>
            </w:tcBorders>
            <w:shd w:val="clear" w:color="auto" w:fill="auto"/>
            <w:noWrap/>
            <w:vAlign w:val="bottom"/>
            <w:hideMark/>
          </w:tcPr>
          <w:p w14:paraId="536872EA" w14:textId="77777777" w:rsidR="00905B53" w:rsidRPr="003B774B" w:rsidRDefault="00905B53" w:rsidP="005C1A69">
            <w:pPr>
              <w:spacing w:line="360" w:lineRule="auto"/>
              <w:rPr>
                <w:color w:val="000000"/>
                <w:sz w:val="16"/>
                <w:szCs w:val="16"/>
              </w:rPr>
            </w:pPr>
          </w:p>
        </w:tc>
      </w:tr>
      <w:tr w:rsidR="00905B53" w:rsidRPr="003B774B" w14:paraId="500B4D5E"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3E9F8476"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08A986AD"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6AA04C39"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2991B73" w14:textId="77777777" w:rsidR="00905B53" w:rsidRPr="003B774B" w:rsidRDefault="00905B53" w:rsidP="005C1A69">
            <w:pPr>
              <w:spacing w:line="360" w:lineRule="auto"/>
              <w:rPr>
                <w:color w:val="000000"/>
                <w:sz w:val="16"/>
                <w:szCs w:val="16"/>
              </w:rPr>
            </w:pPr>
            <w:r w:rsidRPr="003B774B">
              <w:rPr>
                <w:color w:val="000000"/>
                <w:sz w:val="16"/>
                <w:szCs w:val="16"/>
              </w:rPr>
              <w:t>(0.244)</w:t>
            </w:r>
          </w:p>
        </w:tc>
        <w:tc>
          <w:tcPr>
            <w:tcW w:w="992" w:type="dxa"/>
            <w:tcBorders>
              <w:top w:val="nil"/>
              <w:left w:val="nil"/>
              <w:bottom w:val="nil"/>
              <w:right w:val="nil"/>
            </w:tcBorders>
            <w:shd w:val="clear" w:color="auto" w:fill="auto"/>
            <w:noWrap/>
            <w:vAlign w:val="bottom"/>
            <w:hideMark/>
          </w:tcPr>
          <w:p w14:paraId="66BEBE1A"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3E8FD58B"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2F001721"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1841A77" w14:textId="77777777" w:rsidR="00905B53" w:rsidRPr="003B774B" w:rsidRDefault="00905B53" w:rsidP="005C1A69">
            <w:pPr>
              <w:spacing w:line="360" w:lineRule="auto"/>
              <w:rPr>
                <w:color w:val="000000"/>
                <w:sz w:val="16"/>
                <w:szCs w:val="16"/>
              </w:rPr>
            </w:pPr>
            <w:r w:rsidRPr="003B774B">
              <w:rPr>
                <w:color w:val="000000"/>
                <w:sz w:val="16"/>
                <w:szCs w:val="16"/>
              </w:rPr>
              <w:t>(0.256)</w:t>
            </w:r>
          </w:p>
        </w:tc>
        <w:tc>
          <w:tcPr>
            <w:tcW w:w="946" w:type="dxa"/>
            <w:tcBorders>
              <w:top w:val="nil"/>
              <w:left w:val="nil"/>
              <w:bottom w:val="nil"/>
              <w:right w:val="nil"/>
            </w:tcBorders>
            <w:shd w:val="clear" w:color="auto" w:fill="auto"/>
            <w:noWrap/>
            <w:vAlign w:val="bottom"/>
            <w:hideMark/>
          </w:tcPr>
          <w:p w14:paraId="33F81A07" w14:textId="77777777" w:rsidR="00905B53" w:rsidRPr="003B774B" w:rsidRDefault="00905B53" w:rsidP="005C1A69">
            <w:pPr>
              <w:spacing w:line="360" w:lineRule="auto"/>
              <w:rPr>
                <w:color w:val="000000"/>
                <w:sz w:val="16"/>
                <w:szCs w:val="16"/>
              </w:rPr>
            </w:pPr>
          </w:p>
        </w:tc>
      </w:tr>
      <w:tr w:rsidR="00905B53" w:rsidRPr="003B774B" w14:paraId="7BE37533"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5CA3EC48" w14:textId="77777777" w:rsidR="00905B53" w:rsidRPr="003B774B" w:rsidRDefault="00905B53" w:rsidP="005C1A69">
            <w:pPr>
              <w:spacing w:line="360" w:lineRule="auto"/>
              <w:rPr>
                <w:color w:val="000000"/>
                <w:sz w:val="16"/>
                <w:szCs w:val="16"/>
              </w:rPr>
            </w:pPr>
            <w:r w:rsidRPr="003B774B">
              <w:rPr>
                <w:color w:val="000000"/>
                <w:sz w:val="16"/>
                <w:szCs w:val="16"/>
              </w:rPr>
              <w:t>Average wages and salaries change 1980 2017</w:t>
            </w:r>
          </w:p>
        </w:tc>
        <w:tc>
          <w:tcPr>
            <w:tcW w:w="993" w:type="dxa"/>
            <w:tcBorders>
              <w:top w:val="nil"/>
              <w:left w:val="nil"/>
              <w:bottom w:val="nil"/>
              <w:right w:val="single" w:sz="4" w:space="0" w:color="auto"/>
            </w:tcBorders>
            <w:shd w:val="clear" w:color="auto" w:fill="auto"/>
            <w:noWrap/>
            <w:vAlign w:val="bottom"/>
            <w:hideMark/>
          </w:tcPr>
          <w:p w14:paraId="17AC7DE5"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4F6677B5"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90B3977"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2EA8547C" w14:textId="77777777" w:rsidR="00905B53" w:rsidRPr="003B774B" w:rsidRDefault="00905B53" w:rsidP="005C1A69">
            <w:pPr>
              <w:spacing w:line="360" w:lineRule="auto"/>
              <w:rPr>
                <w:color w:val="000000"/>
                <w:sz w:val="16"/>
                <w:szCs w:val="16"/>
              </w:rPr>
            </w:pPr>
            <w:r w:rsidRPr="003B774B">
              <w:rPr>
                <w:color w:val="000000"/>
                <w:sz w:val="16"/>
                <w:szCs w:val="16"/>
              </w:rPr>
              <w:t>-0.416</w:t>
            </w:r>
          </w:p>
        </w:tc>
        <w:tc>
          <w:tcPr>
            <w:tcW w:w="993" w:type="dxa"/>
            <w:tcBorders>
              <w:top w:val="nil"/>
              <w:left w:val="single" w:sz="4" w:space="0" w:color="auto"/>
              <w:bottom w:val="nil"/>
              <w:right w:val="single" w:sz="4" w:space="0" w:color="auto"/>
            </w:tcBorders>
            <w:shd w:val="clear" w:color="auto" w:fill="auto"/>
            <w:noWrap/>
            <w:vAlign w:val="bottom"/>
            <w:hideMark/>
          </w:tcPr>
          <w:p w14:paraId="0ABDF31D"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34245FC0"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27A15C6"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50A242A4" w14:textId="77777777" w:rsidR="00905B53" w:rsidRPr="003B774B" w:rsidRDefault="00905B53" w:rsidP="005C1A69">
            <w:pPr>
              <w:spacing w:line="360" w:lineRule="auto"/>
              <w:rPr>
                <w:color w:val="000000"/>
                <w:sz w:val="16"/>
                <w:szCs w:val="16"/>
              </w:rPr>
            </w:pPr>
            <w:r w:rsidRPr="003B774B">
              <w:rPr>
                <w:color w:val="000000"/>
                <w:sz w:val="16"/>
                <w:szCs w:val="16"/>
              </w:rPr>
              <w:t>0.697</w:t>
            </w:r>
          </w:p>
        </w:tc>
      </w:tr>
      <w:tr w:rsidR="00905B53" w:rsidRPr="003B774B" w14:paraId="04FC4534"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60142DBF"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012BDAC6"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A747E01"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21295F3"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E0F695A" w14:textId="77777777" w:rsidR="00905B53" w:rsidRPr="003B774B" w:rsidRDefault="00905B53" w:rsidP="005C1A69">
            <w:pPr>
              <w:spacing w:line="360" w:lineRule="auto"/>
              <w:rPr>
                <w:color w:val="000000"/>
                <w:sz w:val="16"/>
                <w:szCs w:val="16"/>
              </w:rPr>
            </w:pPr>
            <w:r w:rsidRPr="003B774B">
              <w:rPr>
                <w:color w:val="000000"/>
                <w:sz w:val="16"/>
                <w:szCs w:val="16"/>
              </w:rPr>
              <w:t>(0.371)</w:t>
            </w:r>
          </w:p>
        </w:tc>
        <w:tc>
          <w:tcPr>
            <w:tcW w:w="993" w:type="dxa"/>
            <w:tcBorders>
              <w:top w:val="nil"/>
              <w:left w:val="single" w:sz="4" w:space="0" w:color="auto"/>
              <w:bottom w:val="nil"/>
              <w:right w:val="single" w:sz="4" w:space="0" w:color="auto"/>
            </w:tcBorders>
            <w:shd w:val="clear" w:color="auto" w:fill="auto"/>
            <w:noWrap/>
            <w:vAlign w:val="bottom"/>
            <w:hideMark/>
          </w:tcPr>
          <w:p w14:paraId="00496A45"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B7E7641"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D8B58A4"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45D484ED" w14:textId="77777777" w:rsidR="00905B53" w:rsidRPr="003B774B" w:rsidRDefault="00905B53" w:rsidP="005C1A69">
            <w:pPr>
              <w:spacing w:line="360" w:lineRule="auto"/>
              <w:rPr>
                <w:color w:val="000000"/>
                <w:sz w:val="16"/>
                <w:szCs w:val="16"/>
              </w:rPr>
            </w:pPr>
            <w:r w:rsidRPr="003B774B">
              <w:rPr>
                <w:color w:val="000000"/>
                <w:sz w:val="16"/>
                <w:szCs w:val="16"/>
              </w:rPr>
              <w:t>(0.441)</w:t>
            </w:r>
          </w:p>
        </w:tc>
      </w:tr>
      <w:tr w:rsidR="00905B53" w:rsidRPr="003B774B" w14:paraId="184E9B3C"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5CF78BD8" w14:textId="77777777" w:rsidR="00905B53" w:rsidRPr="003B774B" w:rsidRDefault="00905B53" w:rsidP="005C1A69">
            <w:pPr>
              <w:spacing w:line="360" w:lineRule="auto"/>
              <w:rPr>
                <w:color w:val="000000"/>
                <w:sz w:val="16"/>
                <w:szCs w:val="16"/>
              </w:rPr>
            </w:pPr>
            <w:r w:rsidRPr="003B774B">
              <w:rPr>
                <w:color w:val="000000"/>
                <w:sz w:val="16"/>
                <w:szCs w:val="16"/>
              </w:rPr>
              <w:t>Interactions</w:t>
            </w:r>
          </w:p>
        </w:tc>
        <w:tc>
          <w:tcPr>
            <w:tcW w:w="993" w:type="dxa"/>
            <w:tcBorders>
              <w:top w:val="nil"/>
              <w:left w:val="nil"/>
              <w:bottom w:val="nil"/>
              <w:right w:val="single" w:sz="4" w:space="0" w:color="auto"/>
            </w:tcBorders>
            <w:shd w:val="clear" w:color="auto" w:fill="auto"/>
            <w:noWrap/>
            <w:vAlign w:val="bottom"/>
            <w:hideMark/>
          </w:tcPr>
          <w:p w14:paraId="1FBCC0E7"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274112D2"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67BBEE9"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457A219"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40F26E6D"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2F83212B"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49C32BB"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07530E0C" w14:textId="77777777" w:rsidR="00905B53" w:rsidRPr="003B774B" w:rsidRDefault="00905B53" w:rsidP="005C1A69">
            <w:pPr>
              <w:spacing w:line="360" w:lineRule="auto"/>
              <w:rPr>
                <w:color w:val="000000"/>
                <w:sz w:val="16"/>
                <w:szCs w:val="16"/>
              </w:rPr>
            </w:pPr>
          </w:p>
        </w:tc>
      </w:tr>
      <w:tr w:rsidR="00905B53" w:rsidRPr="003B774B" w14:paraId="6499EA0D"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1AA5FB1B" w14:textId="77777777" w:rsidR="00905B53" w:rsidRPr="003B774B" w:rsidRDefault="00905B53" w:rsidP="005C1A69">
            <w:pPr>
              <w:spacing w:line="360" w:lineRule="auto"/>
              <w:rPr>
                <w:color w:val="000000"/>
                <w:sz w:val="16"/>
                <w:szCs w:val="16"/>
              </w:rPr>
            </w:pPr>
            <w:r w:rsidRPr="003B774B">
              <w:rPr>
                <w:color w:val="000000"/>
                <w:sz w:val="16"/>
                <w:szCs w:val="16"/>
              </w:rPr>
              <w:t>SC*Employment change</w:t>
            </w:r>
          </w:p>
        </w:tc>
        <w:tc>
          <w:tcPr>
            <w:tcW w:w="993" w:type="dxa"/>
            <w:tcBorders>
              <w:top w:val="nil"/>
              <w:left w:val="nil"/>
              <w:bottom w:val="nil"/>
              <w:right w:val="single" w:sz="4" w:space="0" w:color="auto"/>
            </w:tcBorders>
            <w:shd w:val="clear" w:color="auto" w:fill="auto"/>
            <w:noWrap/>
            <w:vAlign w:val="bottom"/>
            <w:hideMark/>
          </w:tcPr>
          <w:p w14:paraId="6C9EF806" w14:textId="77777777" w:rsidR="00905B53" w:rsidRPr="003B774B" w:rsidRDefault="00905B53" w:rsidP="005C1A69">
            <w:pPr>
              <w:spacing w:line="360" w:lineRule="auto"/>
              <w:rPr>
                <w:color w:val="000000"/>
                <w:sz w:val="16"/>
                <w:szCs w:val="16"/>
              </w:rPr>
            </w:pPr>
            <w:r w:rsidRPr="003B774B">
              <w:rPr>
                <w:color w:val="000000"/>
                <w:sz w:val="16"/>
                <w:szCs w:val="16"/>
              </w:rPr>
              <w:t>11.132</w:t>
            </w:r>
          </w:p>
        </w:tc>
        <w:tc>
          <w:tcPr>
            <w:tcW w:w="992" w:type="dxa"/>
            <w:tcBorders>
              <w:top w:val="nil"/>
              <w:left w:val="nil"/>
              <w:bottom w:val="nil"/>
              <w:right w:val="nil"/>
            </w:tcBorders>
            <w:shd w:val="clear" w:color="auto" w:fill="auto"/>
            <w:noWrap/>
            <w:vAlign w:val="bottom"/>
            <w:hideMark/>
          </w:tcPr>
          <w:p w14:paraId="299DE761" w14:textId="77777777" w:rsidR="00905B53" w:rsidRPr="003B774B" w:rsidRDefault="00905B53" w:rsidP="005C1A69">
            <w:pPr>
              <w:spacing w:line="360" w:lineRule="auto"/>
              <w:jc w:val="right"/>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9C24EFA"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E5CA563"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63419543" w14:textId="77777777" w:rsidR="00905B53" w:rsidRPr="003B774B" w:rsidRDefault="00905B53" w:rsidP="005C1A69">
            <w:pPr>
              <w:spacing w:line="360" w:lineRule="auto"/>
              <w:rPr>
                <w:color w:val="000000"/>
                <w:sz w:val="16"/>
                <w:szCs w:val="16"/>
              </w:rPr>
            </w:pPr>
            <w:r w:rsidRPr="003B774B">
              <w:rPr>
                <w:color w:val="000000"/>
                <w:sz w:val="16"/>
                <w:szCs w:val="16"/>
              </w:rPr>
              <w:t>-19.172***</w:t>
            </w:r>
          </w:p>
        </w:tc>
        <w:tc>
          <w:tcPr>
            <w:tcW w:w="992" w:type="dxa"/>
            <w:tcBorders>
              <w:top w:val="nil"/>
              <w:left w:val="nil"/>
              <w:bottom w:val="nil"/>
              <w:right w:val="nil"/>
            </w:tcBorders>
            <w:shd w:val="clear" w:color="auto" w:fill="auto"/>
            <w:noWrap/>
            <w:vAlign w:val="bottom"/>
            <w:hideMark/>
          </w:tcPr>
          <w:p w14:paraId="6608246C"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616A3174"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41F81066" w14:textId="77777777" w:rsidR="00905B53" w:rsidRPr="003B774B" w:rsidRDefault="00905B53" w:rsidP="005C1A69">
            <w:pPr>
              <w:spacing w:line="360" w:lineRule="auto"/>
              <w:rPr>
                <w:color w:val="000000"/>
                <w:sz w:val="16"/>
                <w:szCs w:val="16"/>
              </w:rPr>
            </w:pPr>
          </w:p>
        </w:tc>
      </w:tr>
      <w:tr w:rsidR="00905B53" w:rsidRPr="003B774B" w14:paraId="6C54C754"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7FB4DC1F"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586D8493" w14:textId="77777777" w:rsidR="00905B53" w:rsidRPr="003B774B" w:rsidRDefault="00905B53" w:rsidP="005C1A69">
            <w:pPr>
              <w:spacing w:line="360" w:lineRule="auto"/>
              <w:rPr>
                <w:color w:val="000000"/>
                <w:sz w:val="16"/>
                <w:szCs w:val="16"/>
              </w:rPr>
            </w:pPr>
            <w:r w:rsidRPr="003B774B">
              <w:rPr>
                <w:color w:val="000000"/>
                <w:sz w:val="16"/>
                <w:szCs w:val="16"/>
              </w:rPr>
              <w:t>(14.436)</w:t>
            </w:r>
          </w:p>
        </w:tc>
        <w:tc>
          <w:tcPr>
            <w:tcW w:w="992" w:type="dxa"/>
            <w:tcBorders>
              <w:top w:val="nil"/>
              <w:left w:val="nil"/>
              <w:bottom w:val="nil"/>
              <w:right w:val="nil"/>
            </w:tcBorders>
            <w:shd w:val="clear" w:color="auto" w:fill="auto"/>
            <w:noWrap/>
            <w:vAlign w:val="bottom"/>
            <w:hideMark/>
          </w:tcPr>
          <w:p w14:paraId="7C83EA38"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6BBD58FB"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A0B91F0"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08EA8EAA" w14:textId="77777777" w:rsidR="00905B53" w:rsidRPr="003B774B" w:rsidRDefault="00905B53" w:rsidP="005C1A69">
            <w:pPr>
              <w:spacing w:line="360" w:lineRule="auto"/>
              <w:rPr>
                <w:color w:val="000000"/>
                <w:sz w:val="16"/>
                <w:szCs w:val="16"/>
              </w:rPr>
            </w:pPr>
            <w:r w:rsidRPr="003B774B">
              <w:rPr>
                <w:color w:val="000000"/>
                <w:sz w:val="16"/>
                <w:szCs w:val="16"/>
              </w:rPr>
              <w:t>(4.653)</w:t>
            </w:r>
          </w:p>
        </w:tc>
        <w:tc>
          <w:tcPr>
            <w:tcW w:w="992" w:type="dxa"/>
            <w:tcBorders>
              <w:top w:val="nil"/>
              <w:left w:val="nil"/>
              <w:bottom w:val="nil"/>
              <w:right w:val="nil"/>
            </w:tcBorders>
            <w:shd w:val="clear" w:color="auto" w:fill="auto"/>
            <w:noWrap/>
            <w:vAlign w:val="bottom"/>
            <w:hideMark/>
          </w:tcPr>
          <w:p w14:paraId="296FC782"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40457F19"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4529B6C0" w14:textId="77777777" w:rsidR="00905B53" w:rsidRPr="003B774B" w:rsidRDefault="00905B53" w:rsidP="005C1A69">
            <w:pPr>
              <w:spacing w:line="360" w:lineRule="auto"/>
              <w:rPr>
                <w:color w:val="000000"/>
                <w:sz w:val="16"/>
                <w:szCs w:val="16"/>
              </w:rPr>
            </w:pPr>
          </w:p>
        </w:tc>
      </w:tr>
      <w:tr w:rsidR="00905B53" w:rsidRPr="003B774B" w14:paraId="26197571"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0B6FCAB8" w14:textId="77777777" w:rsidR="00905B53" w:rsidRPr="003B774B" w:rsidRDefault="00905B53" w:rsidP="005C1A69">
            <w:pPr>
              <w:spacing w:line="360" w:lineRule="auto"/>
              <w:rPr>
                <w:color w:val="000000"/>
                <w:sz w:val="16"/>
                <w:szCs w:val="16"/>
              </w:rPr>
            </w:pPr>
            <w:r w:rsidRPr="003B774B">
              <w:rPr>
                <w:color w:val="000000"/>
                <w:sz w:val="16"/>
                <w:szCs w:val="16"/>
              </w:rPr>
              <w:t>SC*Population change</w:t>
            </w:r>
          </w:p>
        </w:tc>
        <w:tc>
          <w:tcPr>
            <w:tcW w:w="993" w:type="dxa"/>
            <w:tcBorders>
              <w:top w:val="nil"/>
              <w:left w:val="nil"/>
              <w:bottom w:val="nil"/>
              <w:right w:val="single" w:sz="4" w:space="0" w:color="auto"/>
            </w:tcBorders>
            <w:shd w:val="clear" w:color="auto" w:fill="auto"/>
            <w:noWrap/>
            <w:vAlign w:val="bottom"/>
            <w:hideMark/>
          </w:tcPr>
          <w:p w14:paraId="5AC0A938"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2C28A1E9" w14:textId="77777777" w:rsidR="00905B53" w:rsidRPr="003B774B" w:rsidRDefault="00905B53" w:rsidP="005C1A69">
            <w:pPr>
              <w:spacing w:line="360" w:lineRule="auto"/>
              <w:rPr>
                <w:color w:val="000000"/>
                <w:sz w:val="16"/>
                <w:szCs w:val="16"/>
              </w:rPr>
            </w:pPr>
            <w:r w:rsidRPr="003B774B">
              <w:rPr>
                <w:color w:val="000000"/>
                <w:sz w:val="16"/>
                <w:szCs w:val="16"/>
              </w:rPr>
              <w:t>14.726*</w:t>
            </w:r>
          </w:p>
        </w:tc>
        <w:tc>
          <w:tcPr>
            <w:tcW w:w="992" w:type="dxa"/>
            <w:tcBorders>
              <w:top w:val="nil"/>
              <w:left w:val="single" w:sz="4" w:space="0" w:color="auto"/>
              <w:bottom w:val="nil"/>
              <w:right w:val="single" w:sz="4" w:space="0" w:color="auto"/>
            </w:tcBorders>
            <w:shd w:val="clear" w:color="auto" w:fill="auto"/>
            <w:noWrap/>
            <w:vAlign w:val="bottom"/>
            <w:hideMark/>
          </w:tcPr>
          <w:p w14:paraId="2DD835F2"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A9A57A2"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6E20D012"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BDB23CB" w14:textId="77777777" w:rsidR="00905B53" w:rsidRPr="003B774B" w:rsidRDefault="00905B53" w:rsidP="005C1A69">
            <w:pPr>
              <w:spacing w:line="360" w:lineRule="auto"/>
              <w:rPr>
                <w:color w:val="000000"/>
                <w:sz w:val="16"/>
                <w:szCs w:val="16"/>
              </w:rPr>
            </w:pPr>
            <w:r w:rsidRPr="003B774B">
              <w:rPr>
                <w:color w:val="000000"/>
                <w:sz w:val="16"/>
                <w:szCs w:val="16"/>
              </w:rPr>
              <w:t>-1.218</w:t>
            </w:r>
          </w:p>
        </w:tc>
        <w:tc>
          <w:tcPr>
            <w:tcW w:w="992" w:type="dxa"/>
            <w:tcBorders>
              <w:top w:val="nil"/>
              <w:left w:val="single" w:sz="4" w:space="0" w:color="auto"/>
              <w:bottom w:val="nil"/>
              <w:right w:val="single" w:sz="4" w:space="0" w:color="auto"/>
            </w:tcBorders>
            <w:shd w:val="clear" w:color="auto" w:fill="auto"/>
            <w:noWrap/>
            <w:vAlign w:val="bottom"/>
            <w:hideMark/>
          </w:tcPr>
          <w:p w14:paraId="20F91A1C"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0F6B654A" w14:textId="77777777" w:rsidR="00905B53" w:rsidRPr="003B774B" w:rsidRDefault="00905B53" w:rsidP="005C1A69">
            <w:pPr>
              <w:spacing w:line="360" w:lineRule="auto"/>
              <w:rPr>
                <w:color w:val="000000"/>
                <w:sz w:val="16"/>
                <w:szCs w:val="16"/>
              </w:rPr>
            </w:pPr>
          </w:p>
        </w:tc>
      </w:tr>
      <w:tr w:rsidR="00905B53" w:rsidRPr="003B774B" w14:paraId="16F6C017"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39BB3450"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5DD2A6BF"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553C460" w14:textId="77777777" w:rsidR="00905B53" w:rsidRPr="003B774B" w:rsidRDefault="00905B53" w:rsidP="005C1A69">
            <w:pPr>
              <w:spacing w:line="360" w:lineRule="auto"/>
              <w:rPr>
                <w:color w:val="000000"/>
                <w:sz w:val="16"/>
                <w:szCs w:val="16"/>
              </w:rPr>
            </w:pPr>
            <w:r w:rsidRPr="003B774B">
              <w:rPr>
                <w:color w:val="000000"/>
                <w:sz w:val="16"/>
                <w:szCs w:val="16"/>
              </w:rPr>
              <w:t>(7.14)</w:t>
            </w:r>
          </w:p>
        </w:tc>
        <w:tc>
          <w:tcPr>
            <w:tcW w:w="992" w:type="dxa"/>
            <w:tcBorders>
              <w:top w:val="nil"/>
              <w:left w:val="single" w:sz="4" w:space="0" w:color="auto"/>
              <w:bottom w:val="nil"/>
              <w:right w:val="single" w:sz="4" w:space="0" w:color="auto"/>
            </w:tcBorders>
            <w:shd w:val="clear" w:color="auto" w:fill="auto"/>
            <w:noWrap/>
            <w:vAlign w:val="bottom"/>
            <w:hideMark/>
          </w:tcPr>
          <w:p w14:paraId="29A192A9"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36841392"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03EF8808"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7425308" w14:textId="77777777" w:rsidR="00905B53" w:rsidRPr="003B774B" w:rsidRDefault="00905B53" w:rsidP="005C1A69">
            <w:pPr>
              <w:spacing w:line="360" w:lineRule="auto"/>
              <w:rPr>
                <w:color w:val="000000"/>
                <w:sz w:val="16"/>
                <w:szCs w:val="16"/>
              </w:rPr>
            </w:pPr>
            <w:r w:rsidRPr="003B774B">
              <w:rPr>
                <w:color w:val="000000"/>
                <w:sz w:val="16"/>
                <w:szCs w:val="16"/>
              </w:rPr>
              <w:t>(2.218)</w:t>
            </w:r>
          </w:p>
        </w:tc>
        <w:tc>
          <w:tcPr>
            <w:tcW w:w="992" w:type="dxa"/>
            <w:tcBorders>
              <w:top w:val="nil"/>
              <w:left w:val="single" w:sz="4" w:space="0" w:color="auto"/>
              <w:bottom w:val="nil"/>
              <w:right w:val="single" w:sz="4" w:space="0" w:color="auto"/>
            </w:tcBorders>
            <w:shd w:val="clear" w:color="auto" w:fill="auto"/>
            <w:noWrap/>
            <w:vAlign w:val="bottom"/>
            <w:hideMark/>
          </w:tcPr>
          <w:p w14:paraId="66780F41"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26EE170B" w14:textId="77777777" w:rsidR="00905B53" w:rsidRPr="003B774B" w:rsidRDefault="00905B53" w:rsidP="005C1A69">
            <w:pPr>
              <w:spacing w:line="360" w:lineRule="auto"/>
              <w:rPr>
                <w:color w:val="000000"/>
                <w:sz w:val="16"/>
                <w:szCs w:val="16"/>
              </w:rPr>
            </w:pPr>
          </w:p>
        </w:tc>
      </w:tr>
      <w:tr w:rsidR="00905B53" w:rsidRPr="003B774B" w14:paraId="58110F6B"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1333E396" w14:textId="77777777" w:rsidR="00905B53" w:rsidRPr="003B774B" w:rsidRDefault="00905B53" w:rsidP="005C1A69">
            <w:pPr>
              <w:spacing w:line="360" w:lineRule="auto"/>
              <w:rPr>
                <w:color w:val="000000"/>
                <w:sz w:val="16"/>
                <w:szCs w:val="16"/>
              </w:rPr>
            </w:pPr>
            <w:r w:rsidRPr="003B774B">
              <w:rPr>
                <w:color w:val="000000"/>
                <w:sz w:val="16"/>
                <w:szCs w:val="16"/>
              </w:rPr>
              <w:t>SC*Earnings change</w:t>
            </w:r>
          </w:p>
        </w:tc>
        <w:tc>
          <w:tcPr>
            <w:tcW w:w="993" w:type="dxa"/>
            <w:tcBorders>
              <w:top w:val="nil"/>
              <w:left w:val="nil"/>
              <w:bottom w:val="nil"/>
              <w:right w:val="single" w:sz="4" w:space="0" w:color="auto"/>
            </w:tcBorders>
            <w:shd w:val="clear" w:color="auto" w:fill="auto"/>
            <w:noWrap/>
            <w:vAlign w:val="bottom"/>
            <w:hideMark/>
          </w:tcPr>
          <w:p w14:paraId="48AEB1EE"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0ECD964"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495CBAAD" w14:textId="77777777" w:rsidR="00905B53" w:rsidRPr="003B774B" w:rsidRDefault="00905B53" w:rsidP="005C1A69">
            <w:pPr>
              <w:spacing w:line="360" w:lineRule="auto"/>
              <w:rPr>
                <w:color w:val="000000"/>
                <w:sz w:val="16"/>
                <w:szCs w:val="16"/>
              </w:rPr>
            </w:pPr>
            <w:r w:rsidRPr="003B774B">
              <w:rPr>
                <w:color w:val="000000"/>
                <w:sz w:val="16"/>
                <w:szCs w:val="16"/>
              </w:rPr>
              <w:t>-4.148</w:t>
            </w:r>
          </w:p>
        </w:tc>
        <w:tc>
          <w:tcPr>
            <w:tcW w:w="992" w:type="dxa"/>
            <w:tcBorders>
              <w:top w:val="nil"/>
              <w:left w:val="nil"/>
              <w:bottom w:val="nil"/>
              <w:right w:val="nil"/>
            </w:tcBorders>
            <w:shd w:val="clear" w:color="auto" w:fill="auto"/>
            <w:noWrap/>
            <w:vAlign w:val="bottom"/>
            <w:hideMark/>
          </w:tcPr>
          <w:p w14:paraId="05726787"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10FA5002"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6DDC0569"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CC87F30" w14:textId="77777777" w:rsidR="00905B53" w:rsidRPr="003B774B" w:rsidRDefault="00905B53" w:rsidP="005C1A69">
            <w:pPr>
              <w:spacing w:line="360" w:lineRule="auto"/>
              <w:rPr>
                <w:color w:val="000000"/>
                <w:sz w:val="16"/>
                <w:szCs w:val="16"/>
              </w:rPr>
            </w:pPr>
            <w:r w:rsidRPr="003B774B">
              <w:rPr>
                <w:color w:val="000000"/>
                <w:sz w:val="16"/>
                <w:szCs w:val="16"/>
              </w:rPr>
              <w:t>-3.949</w:t>
            </w:r>
          </w:p>
        </w:tc>
        <w:tc>
          <w:tcPr>
            <w:tcW w:w="946" w:type="dxa"/>
            <w:tcBorders>
              <w:top w:val="nil"/>
              <w:left w:val="nil"/>
              <w:bottom w:val="nil"/>
              <w:right w:val="nil"/>
            </w:tcBorders>
            <w:shd w:val="clear" w:color="auto" w:fill="auto"/>
            <w:noWrap/>
            <w:vAlign w:val="bottom"/>
            <w:hideMark/>
          </w:tcPr>
          <w:p w14:paraId="22C41973" w14:textId="77777777" w:rsidR="00905B53" w:rsidRPr="003B774B" w:rsidRDefault="00905B53" w:rsidP="005C1A69">
            <w:pPr>
              <w:spacing w:line="360" w:lineRule="auto"/>
              <w:rPr>
                <w:color w:val="000000"/>
                <w:sz w:val="16"/>
                <w:szCs w:val="16"/>
              </w:rPr>
            </w:pPr>
          </w:p>
        </w:tc>
      </w:tr>
      <w:tr w:rsidR="00905B53" w:rsidRPr="003B774B" w14:paraId="7B0FB1FB"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1895005"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2BCF829F"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2D2C715"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B2C48BE" w14:textId="77777777" w:rsidR="00905B53" w:rsidRPr="003B774B" w:rsidRDefault="00905B53" w:rsidP="005C1A69">
            <w:pPr>
              <w:spacing w:line="360" w:lineRule="auto"/>
              <w:rPr>
                <w:color w:val="000000"/>
                <w:sz w:val="16"/>
                <w:szCs w:val="16"/>
              </w:rPr>
            </w:pPr>
            <w:r w:rsidRPr="003B774B">
              <w:rPr>
                <w:color w:val="000000"/>
                <w:sz w:val="16"/>
                <w:szCs w:val="16"/>
              </w:rPr>
              <w:t>(9.139)</w:t>
            </w:r>
          </w:p>
        </w:tc>
        <w:tc>
          <w:tcPr>
            <w:tcW w:w="992" w:type="dxa"/>
            <w:tcBorders>
              <w:top w:val="nil"/>
              <w:left w:val="nil"/>
              <w:bottom w:val="nil"/>
              <w:right w:val="nil"/>
            </w:tcBorders>
            <w:shd w:val="clear" w:color="auto" w:fill="auto"/>
            <w:noWrap/>
            <w:vAlign w:val="bottom"/>
            <w:hideMark/>
          </w:tcPr>
          <w:p w14:paraId="6CEF923D"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3DCA19AF"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D481B3B"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24952F1" w14:textId="77777777" w:rsidR="00905B53" w:rsidRPr="003B774B" w:rsidRDefault="00905B53" w:rsidP="005C1A69">
            <w:pPr>
              <w:spacing w:line="360" w:lineRule="auto"/>
              <w:rPr>
                <w:color w:val="000000"/>
                <w:sz w:val="16"/>
                <w:szCs w:val="16"/>
              </w:rPr>
            </w:pPr>
            <w:r w:rsidRPr="003B774B">
              <w:rPr>
                <w:color w:val="000000"/>
                <w:sz w:val="16"/>
                <w:szCs w:val="16"/>
              </w:rPr>
              <w:t>(2.795)</w:t>
            </w:r>
          </w:p>
        </w:tc>
        <w:tc>
          <w:tcPr>
            <w:tcW w:w="946" w:type="dxa"/>
            <w:tcBorders>
              <w:top w:val="nil"/>
              <w:left w:val="nil"/>
              <w:bottom w:val="nil"/>
              <w:right w:val="nil"/>
            </w:tcBorders>
            <w:shd w:val="clear" w:color="auto" w:fill="auto"/>
            <w:noWrap/>
            <w:vAlign w:val="bottom"/>
            <w:hideMark/>
          </w:tcPr>
          <w:p w14:paraId="71FFBD57" w14:textId="77777777" w:rsidR="00905B53" w:rsidRPr="003B774B" w:rsidRDefault="00905B53" w:rsidP="005C1A69">
            <w:pPr>
              <w:spacing w:line="360" w:lineRule="auto"/>
              <w:rPr>
                <w:color w:val="000000"/>
                <w:sz w:val="16"/>
                <w:szCs w:val="16"/>
              </w:rPr>
            </w:pPr>
          </w:p>
        </w:tc>
      </w:tr>
      <w:tr w:rsidR="00905B53" w:rsidRPr="003B774B" w14:paraId="12447461"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42BE24C" w14:textId="77777777" w:rsidR="00905B53" w:rsidRPr="003B774B" w:rsidRDefault="00905B53" w:rsidP="005C1A69">
            <w:pPr>
              <w:spacing w:line="360" w:lineRule="auto"/>
              <w:rPr>
                <w:color w:val="000000"/>
                <w:sz w:val="16"/>
                <w:szCs w:val="16"/>
              </w:rPr>
            </w:pPr>
            <w:r w:rsidRPr="003B774B">
              <w:rPr>
                <w:color w:val="000000"/>
                <w:sz w:val="16"/>
                <w:szCs w:val="16"/>
              </w:rPr>
              <w:t>SC*Wages change</w:t>
            </w:r>
          </w:p>
        </w:tc>
        <w:tc>
          <w:tcPr>
            <w:tcW w:w="993" w:type="dxa"/>
            <w:tcBorders>
              <w:top w:val="nil"/>
              <w:left w:val="nil"/>
              <w:bottom w:val="nil"/>
              <w:right w:val="single" w:sz="4" w:space="0" w:color="auto"/>
            </w:tcBorders>
            <w:shd w:val="clear" w:color="auto" w:fill="auto"/>
            <w:noWrap/>
            <w:vAlign w:val="bottom"/>
            <w:hideMark/>
          </w:tcPr>
          <w:p w14:paraId="429537AE"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185DF48"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7D3BB87"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0CDF2F3" w14:textId="77777777" w:rsidR="00905B53" w:rsidRPr="003B774B" w:rsidRDefault="00905B53" w:rsidP="005C1A69">
            <w:pPr>
              <w:spacing w:line="360" w:lineRule="auto"/>
              <w:rPr>
                <w:color w:val="000000"/>
                <w:sz w:val="16"/>
                <w:szCs w:val="16"/>
              </w:rPr>
            </w:pPr>
            <w:r w:rsidRPr="003B774B">
              <w:rPr>
                <w:color w:val="000000"/>
                <w:sz w:val="16"/>
                <w:szCs w:val="16"/>
              </w:rPr>
              <w:t>12.989</w:t>
            </w:r>
          </w:p>
        </w:tc>
        <w:tc>
          <w:tcPr>
            <w:tcW w:w="993" w:type="dxa"/>
            <w:tcBorders>
              <w:top w:val="nil"/>
              <w:left w:val="single" w:sz="4" w:space="0" w:color="auto"/>
              <w:bottom w:val="nil"/>
              <w:right w:val="single" w:sz="4" w:space="0" w:color="auto"/>
            </w:tcBorders>
            <w:shd w:val="clear" w:color="auto" w:fill="auto"/>
            <w:noWrap/>
            <w:vAlign w:val="bottom"/>
            <w:hideMark/>
          </w:tcPr>
          <w:p w14:paraId="07EE2401"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5E7F807"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F231130"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3F5746D0" w14:textId="77777777" w:rsidR="00905B53" w:rsidRPr="003B774B" w:rsidRDefault="00905B53" w:rsidP="005C1A69">
            <w:pPr>
              <w:spacing w:line="360" w:lineRule="auto"/>
              <w:rPr>
                <w:color w:val="000000"/>
                <w:sz w:val="16"/>
                <w:szCs w:val="16"/>
              </w:rPr>
            </w:pPr>
            <w:r w:rsidRPr="003B774B">
              <w:rPr>
                <w:color w:val="000000"/>
                <w:sz w:val="16"/>
                <w:szCs w:val="16"/>
              </w:rPr>
              <w:t>-11.203*</w:t>
            </w:r>
          </w:p>
        </w:tc>
      </w:tr>
      <w:tr w:rsidR="00905B53" w:rsidRPr="003B774B" w14:paraId="731C8A2F"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67316668"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6D329452"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4871073F"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32FE6A9"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4FB0B504" w14:textId="77777777" w:rsidR="00905B53" w:rsidRPr="003B774B" w:rsidRDefault="00905B53" w:rsidP="005C1A69">
            <w:pPr>
              <w:spacing w:line="360" w:lineRule="auto"/>
              <w:rPr>
                <w:color w:val="000000"/>
                <w:sz w:val="16"/>
                <w:szCs w:val="16"/>
              </w:rPr>
            </w:pPr>
            <w:r w:rsidRPr="003B774B">
              <w:rPr>
                <w:color w:val="000000"/>
                <w:sz w:val="16"/>
                <w:szCs w:val="16"/>
              </w:rPr>
              <w:t>(15.412)</w:t>
            </w:r>
          </w:p>
        </w:tc>
        <w:tc>
          <w:tcPr>
            <w:tcW w:w="993" w:type="dxa"/>
            <w:tcBorders>
              <w:top w:val="nil"/>
              <w:left w:val="single" w:sz="4" w:space="0" w:color="auto"/>
              <w:bottom w:val="nil"/>
              <w:right w:val="single" w:sz="4" w:space="0" w:color="auto"/>
            </w:tcBorders>
            <w:shd w:val="clear" w:color="auto" w:fill="auto"/>
            <w:noWrap/>
            <w:vAlign w:val="bottom"/>
            <w:hideMark/>
          </w:tcPr>
          <w:p w14:paraId="491D2934"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EC2860E"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79DC2F2"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4A4C7B21" w14:textId="77777777" w:rsidR="00905B53" w:rsidRPr="003B774B" w:rsidRDefault="00905B53" w:rsidP="005C1A69">
            <w:pPr>
              <w:spacing w:line="360" w:lineRule="auto"/>
              <w:rPr>
                <w:color w:val="000000"/>
                <w:sz w:val="16"/>
                <w:szCs w:val="16"/>
              </w:rPr>
            </w:pPr>
            <w:r w:rsidRPr="003B774B">
              <w:rPr>
                <w:color w:val="000000"/>
                <w:sz w:val="16"/>
                <w:szCs w:val="16"/>
              </w:rPr>
              <w:t>(5.143)</w:t>
            </w:r>
          </w:p>
        </w:tc>
      </w:tr>
      <w:tr w:rsidR="00905B53" w:rsidRPr="003B774B" w14:paraId="124413DA"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8EE2E2D" w14:textId="77777777" w:rsidR="00905B53" w:rsidRPr="003B774B" w:rsidRDefault="00905B53" w:rsidP="005C1A69">
            <w:pPr>
              <w:spacing w:line="360" w:lineRule="auto"/>
              <w:rPr>
                <w:color w:val="000000"/>
                <w:sz w:val="16"/>
                <w:szCs w:val="16"/>
              </w:rPr>
            </w:pPr>
            <w:r w:rsidRPr="003B774B">
              <w:rPr>
                <w:color w:val="000000"/>
                <w:sz w:val="16"/>
                <w:szCs w:val="16"/>
              </w:rPr>
              <w:t>Controls</w:t>
            </w:r>
          </w:p>
        </w:tc>
        <w:tc>
          <w:tcPr>
            <w:tcW w:w="993" w:type="dxa"/>
            <w:tcBorders>
              <w:top w:val="nil"/>
              <w:left w:val="nil"/>
              <w:bottom w:val="nil"/>
              <w:right w:val="single" w:sz="4" w:space="0" w:color="auto"/>
            </w:tcBorders>
            <w:shd w:val="clear" w:color="auto" w:fill="auto"/>
            <w:noWrap/>
            <w:vAlign w:val="bottom"/>
            <w:hideMark/>
          </w:tcPr>
          <w:p w14:paraId="546E4CFD"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268C5B2E"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7192C24F"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26353F4C"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bottom"/>
            <w:hideMark/>
          </w:tcPr>
          <w:p w14:paraId="63C9FDFB"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572168F0"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37C3A876"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46" w:type="dxa"/>
            <w:tcBorders>
              <w:top w:val="nil"/>
              <w:left w:val="nil"/>
              <w:bottom w:val="nil"/>
              <w:right w:val="nil"/>
            </w:tcBorders>
            <w:shd w:val="clear" w:color="auto" w:fill="auto"/>
            <w:noWrap/>
            <w:vAlign w:val="bottom"/>
            <w:hideMark/>
          </w:tcPr>
          <w:p w14:paraId="68229892" w14:textId="77777777" w:rsidR="00905B53" w:rsidRPr="003B774B" w:rsidRDefault="00905B53" w:rsidP="005C1A69">
            <w:pPr>
              <w:spacing w:line="360" w:lineRule="auto"/>
              <w:rPr>
                <w:color w:val="000000"/>
                <w:sz w:val="16"/>
                <w:szCs w:val="16"/>
              </w:rPr>
            </w:pPr>
            <w:r w:rsidRPr="003B774B">
              <w:rPr>
                <w:color w:val="000000"/>
                <w:sz w:val="16"/>
                <w:szCs w:val="16"/>
              </w:rPr>
              <w:t>YES</w:t>
            </w:r>
          </w:p>
        </w:tc>
      </w:tr>
      <w:tr w:rsidR="00905B53" w:rsidRPr="003B774B" w14:paraId="46E676D3"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58BA3A81" w14:textId="77777777" w:rsidR="00905B53" w:rsidRPr="003B774B" w:rsidRDefault="00905B53" w:rsidP="005C1A69">
            <w:pPr>
              <w:spacing w:line="360" w:lineRule="auto"/>
              <w:rPr>
                <w:color w:val="000000"/>
                <w:sz w:val="16"/>
                <w:szCs w:val="16"/>
              </w:rPr>
            </w:pPr>
            <w:r w:rsidRPr="003B774B">
              <w:rPr>
                <w:color w:val="000000"/>
                <w:sz w:val="16"/>
                <w:szCs w:val="16"/>
              </w:rPr>
              <w:t>State FE</w:t>
            </w:r>
          </w:p>
        </w:tc>
        <w:tc>
          <w:tcPr>
            <w:tcW w:w="993" w:type="dxa"/>
            <w:tcBorders>
              <w:top w:val="nil"/>
              <w:left w:val="nil"/>
              <w:bottom w:val="nil"/>
              <w:right w:val="single" w:sz="4" w:space="0" w:color="auto"/>
            </w:tcBorders>
            <w:shd w:val="clear" w:color="auto" w:fill="auto"/>
            <w:noWrap/>
            <w:vAlign w:val="bottom"/>
            <w:hideMark/>
          </w:tcPr>
          <w:p w14:paraId="7B635C6C"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2DDD9B37"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299849C0"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52520A23"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bottom"/>
            <w:hideMark/>
          </w:tcPr>
          <w:p w14:paraId="305BD42E"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4DE7BF07"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4E9852F9"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46" w:type="dxa"/>
            <w:tcBorders>
              <w:top w:val="nil"/>
              <w:left w:val="nil"/>
              <w:bottom w:val="nil"/>
              <w:right w:val="nil"/>
            </w:tcBorders>
            <w:shd w:val="clear" w:color="auto" w:fill="auto"/>
            <w:noWrap/>
            <w:vAlign w:val="bottom"/>
            <w:hideMark/>
          </w:tcPr>
          <w:p w14:paraId="44B3F5B8" w14:textId="77777777" w:rsidR="00905B53" w:rsidRPr="003B774B" w:rsidRDefault="00905B53" w:rsidP="005C1A69">
            <w:pPr>
              <w:spacing w:line="360" w:lineRule="auto"/>
              <w:rPr>
                <w:color w:val="000000"/>
                <w:sz w:val="16"/>
                <w:szCs w:val="16"/>
              </w:rPr>
            </w:pPr>
            <w:r w:rsidRPr="003B774B">
              <w:rPr>
                <w:color w:val="000000"/>
                <w:sz w:val="16"/>
                <w:szCs w:val="16"/>
              </w:rPr>
              <w:t>YES</w:t>
            </w:r>
          </w:p>
        </w:tc>
      </w:tr>
    </w:tbl>
    <w:p w14:paraId="12695479" w14:textId="77777777" w:rsidR="00905B53" w:rsidRPr="00057254" w:rsidRDefault="00905B53" w:rsidP="00905B53">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6DDA54EF" w14:textId="77777777" w:rsidR="00905B53" w:rsidRDefault="00905B53" w:rsidP="00905B53">
      <w:pPr>
        <w:spacing w:line="480" w:lineRule="auto"/>
      </w:pPr>
    </w:p>
    <w:p w14:paraId="6BF950C1" w14:textId="73BBE53D" w:rsidR="00905B53" w:rsidRDefault="00455620" w:rsidP="00905B53">
      <w:pPr>
        <w:spacing w:before="240" w:line="480" w:lineRule="auto"/>
      </w:pPr>
      <w:r>
        <w:rPr>
          <w:b/>
          <w:bCs/>
        </w:rPr>
        <w:lastRenderedPageBreak/>
        <w:t>F.2.</w:t>
      </w:r>
      <w:r w:rsidR="00905B53" w:rsidRPr="00057254">
        <w:t xml:space="preserve"> Interactions between social capital and economic change</w:t>
      </w:r>
      <w:r w:rsidR="00905B53">
        <w:t xml:space="preserve">, 2020 elections </w:t>
      </w:r>
      <w:r w:rsidR="00905B53" w:rsidRPr="00057254">
        <w:t xml:space="preserve">(Part </w:t>
      </w:r>
      <w:r w:rsidR="00905B53">
        <w:t>2</w:t>
      </w:r>
      <w:r w:rsidR="00905B53" w:rsidRPr="00057254">
        <w:t>)</w:t>
      </w:r>
    </w:p>
    <w:tbl>
      <w:tblPr>
        <w:tblW w:w="0" w:type="auto"/>
        <w:tblLayout w:type="fixed"/>
        <w:tblLook w:val="04A0" w:firstRow="1" w:lastRow="0" w:firstColumn="1" w:lastColumn="0" w:noHBand="0" w:noVBand="1"/>
      </w:tblPr>
      <w:tblGrid>
        <w:gridCol w:w="1134"/>
        <w:gridCol w:w="993"/>
        <w:gridCol w:w="992"/>
        <w:gridCol w:w="992"/>
        <w:gridCol w:w="992"/>
        <w:gridCol w:w="993"/>
        <w:gridCol w:w="992"/>
        <w:gridCol w:w="992"/>
        <w:gridCol w:w="946"/>
      </w:tblGrid>
      <w:tr w:rsidR="00905B53" w:rsidRPr="003275F5" w14:paraId="58EF0045" w14:textId="77777777" w:rsidTr="005C1A69">
        <w:trPr>
          <w:trHeight w:val="320"/>
        </w:trPr>
        <w:tc>
          <w:tcPr>
            <w:tcW w:w="1134" w:type="dxa"/>
            <w:tcBorders>
              <w:top w:val="nil"/>
              <w:left w:val="nil"/>
              <w:bottom w:val="single" w:sz="4" w:space="0" w:color="auto"/>
              <w:right w:val="single" w:sz="4" w:space="0" w:color="auto"/>
            </w:tcBorders>
            <w:shd w:val="clear" w:color="auto" w:fill="auto"/>
            <w:noWrap/>
            <w:vAlign w:val="bottom"/>
            <w:hideMark/>
          </w:tcPr>
          <w:p w14:paraId="569BE696"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3969" w:type="dxa"/>
            <w:gridSpan w:val="4"/>
            <w:tcBorders>
              <w:top w:val="nil"/>
              <w:left w:val="nil"/>
              <w:bottom w:val="single" w:sz="4" w:space="0" w:color="auto"/>
              <w:right w:val="nil"/>
            </w:tcBorders>
            <w:shd w:val="clear" w:color="auto" w:fill="auto"/>
            <w:noWrap/>
            <w:vAlign w:val="bottom"/>
            <w:hideMark/>
          </w:tcPr>
          <w:p w14:paraId="35E9E6AE" w14:textId="77777777" w:rsidR="00905B53" w:rsidRPr="003275F5" w:rsidRDefault="00905B53" w:rsidP="005C1A69">
            <w:pPr>
              <w:spacing w:line="360" w:lineRule="auto"/>
              <w:jc w:val="center"/>
              <w:rPr>
                <w:color w:val="000000"/>
                <w:sz w:val="16"/>
                <w:szCs w:val="16"/>
              </w:rPr>
            </w:pPr>
            <w:r w:rsidRPr="003275F5">
              <w:rPr>
                <w:color w:val="000000"/>
                <w:sz w:val="16"/>
                <w:szCs w:val="16"/>
              </w:rPr>
              <w:t>Support networks</w:t>
            </w:r>
          </w:p>
        </w:tc>
        <w:tc>
          <w:tcPr>
            <w:tcW w:w="3923" w:type="dxa"/>
            <w:gridSpan w:val="4"/>
            <w:tcBorders>
              <w:top w:val="nil"/>
              <w:left w:val="single" w:sz="4" w:space="0" w:color="auto"/>
              <w:bottom w:val="single" w:sz="4" w:space="0" w:color="auto"/>
              <w:right w:val="nil"/>
            </w:tcBorders>
            <w:shd w:val="clear" w:color="auto" w:fill="auto"/>
            <w:noWrap/>
            <w:vAlign w:val="bottom"/>
            <w:hideMark/>
          </w:tcPr>
          <w:p w14:paraId="6943610C" w14:textId="77777777" w:rsidR="00905B53" w:rsidRPr="003275F5" w:rsidRDefault="00905B53" w:rsidP="005C1A69">
            <w:pPr>
              <w:spacing w:line="360" w:lineRule="auto"/>
              <w:jc w:val="center"/>
              <w:rPr>
                <w:color w:val="000000"/>
                <w:sz w:val="16"/>
                <w:szCs w:val="16"/>
              </w:rPr>
            </w:pPr>
            <w:r w:rsidRPr="003275F5">
              <w:rPr>
                <w:color w:val="000000"/>
                <w:sz w:val="16"/>
                <w:szCs w:val="16"/>
              </w:rPr>
              <w:t>Friendship clustering</w:t>
            </w:r>
          </w:p>
        </w:tc>
      </w:tr>
      <w:tr w:rsidR="00905B53" w:rsidRPr="003275F5" w14:paraId="5D62CA23"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63EA3B05" w14:textId="77777777" w:rsidR="00905B53" w:rsidRPr="003275F5" w:rsidRDefault="00905B53" w:rsidP="005C1A69">
            <w:pPr>
              <w:spacing w:line="360" w:lineRule="auto"/>
              <w:rPr>
                <w:color w:val="000000"/>
                <w:sz w:val="16"/>
                <w:szCs w:val="16"/>
              </w:rPr>
            </w:pPr>
            <w:r w:rsidRPr="003275F5">
              <w:rPr>
                <w:color w:val="000000"/>
                <w:sz w:val="16"/>
                <w:szCs w:val="16"/>
              </w:rPr>
              <w:t>Income per capita (2016)</w:t>
            </w:r>
          </w:p>
        </w:tc>
        <w:tc>
          <w:tcPr>
            <w:tcW w:w="993" w:type="dxa"/>
            <w:tcBorders>
              <w:top w:val="nil"/>
              <w:left w:val="nil"/>
              <w:bottom w:val="nil"/>
              <w:right w:val="single" w:sz="4" w:space="0" w:color="auto"/>
            </w:tcBorders>
            <w:shd w:val="clear" w:color="auto" w:fill="auto"/>
            <w:noWrap/>
            <w:vAlign w:val="bottom"/>
            <w:hideMark/>
          </w:tcPr>
          <w:p w14:paraId="2BE7147F"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5B0A1245"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2C6BBB82"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3C0526EB"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bottom"/>
            <w:hideMark/>
          </w:tcPr>
          <w:p w14:paraId="2CB2E428"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65E7A3C0"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0281F90F"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46" w:type="dxa"/>
            <w:tcBorders>
              <w:top w:val="nil"/>
              <w:left w:val="nil"/>
              <w:bottom w:val="nil"/>
              <w:right w:val="nil"/>
            </w:tcBorders>
            <w:shd w:val="clear" w:color="auto" w:fill="auto"/>
            <w:noWrap/>
            <w:vAlign w:val="bottom"/>
            <w:hideMark/>
          </w:tcPr>
          <w:p w14:paraId="4F3C7509" w14:textId="77777777" w:rsidR="00905B53" w:rsidRPr="003275F5" w:rsidRDefault="00905B53" w:rsidP="005C1A69">
            <w:pPr>
              <w:spacing w:line="360" w:lineRule="auto"/>
              <w:jc w:val="center"/>
              <w:rPr>
                <w:color w:val="000000"/>
                <w:sz w:val="16"/>
                <w:szCs w:val="16"/>
              </w:rPr>
            </w:pPr>
            <w:r w:rsidRPr="003275F5">
              <w:rPr>
                <w:color w:val="000000"/>
                <w:sz w:val="16"/>
                <w:szCs w:val="16"/>
              </w:rPr>
              <w:t>-0.000***</w:t>
            </w:r>
          </w:p>
        </w:tc>
      </w:tr>
      <w:tr w:rsidR="00905B53" w:rsidRPr="003275F5" w14:paraId="55442C27"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31F198D3"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1C80B703"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10F9B832"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571C224A"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6D5C5FB3"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bottom"/>
            <w:hideMark/>
          </w:tcPr>
          <w:p w14:paraId="0BD048AC"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50809E83"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714DF1FC"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46" w:type="dxa"/>
            <w:tcBorders>
              <w:top w:val="nil"/>
              <w:left w:val="nil"/>
              <w:bottom w:val="nil"/>
              <w:right w:val="nil"/>
            </w:tcBorders>
            <w:shd w:val="clear" w:color="auto" w:fill="auto"/>
            <w:noWrap/>
            <w:vAlign w:val="bottom"/>
            <w:hideMark/>
          </w:tcPr>
          <w:p w14:paraId="56494E0D" w14:textId="77777777" w:rsidR="00905B53" w:rsidRPr="003275F5" w:rsidRDefault="00905B53" w:rsidP="005C1A69">
            <w:pPr>
              <w:spacing w:line="360" w:lineRule="auto"/>
              <w:jc w:val="center"/>
              <w:rPr>
                <w:color w:val="000000"/>
                <w:sz w:val="16"/>
                <w:szCs w:val="16"/>
              </w:rPr>
            </w:pPr>
            <w:r w:rsidRPr="003275F5">
              <w:rPr>
                <w:color w:val="000000"/>
                <w:sz w:val="16"/>
                <w:szCs w:val="16"/>
              </w:rPr>
              <w:t>(0.000)</w:t>
            </w:r>
          </w:p>
        </w:tc>
      </w:tr>
      <w:tr w:rsidR="00905B53" w:rsidRPr="003275F5" w14:paraId="1190A8B0"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335EAF6F" w14:textId="77777777" w:rsidR="00905B53" w:rsidRPr="003275F5" w:rsidRDefault="00905B53" w:rsidP="005C1A69">
            <w:pPr>
              <w:spacing w:line="360" w:lineRule="auto"/>
              <w:rPr>
                <w:color w:val="000000"/>
                <w:sz w:val="16"/>
                <w:szCs w:val="16"/>
              </w:rPr>
            </w:pPr>
            <w:r w:rsidRPr="003275F5">
              <w:rPr>
                <w:color w:val="000000"/>
                <w:sz w:val="16"/>
                <w:szCs w:val="16"/>
              </w:rPr>
              <w:t>Inequality (Gini 2016)</w:t>
            </w:r>
          </w:p>
        </w:tc>
        <w:tc>
          <w:tcPr>
            <w:tcW w:w="993" w:type="dxa"/>
            <w:tcBorders>
              <w:top w:val="nil"/>
              <w:left w:val="nil"/>
              <w:bottom w:val="nil"/>
              <w:right w:val="single" w:sz="4" w:space="0" w:color="auto"/>
            </w:tcBorders>
            <w:shd w:val="clear" w:color="auto" w:fill="auto"/>
            <w:noWrap/>
            <w:vAlign w:val="bottom"/>
            <w:hideMark/>
          </w:tcPr>
          <w:p w14:paraId="527CF1F1" w14:textId="77777777" w:rsidR="00905B53" w:rsidRPr="003275F5" w:rsidRDefault="00905B53" w:rsidP="005C1A69">
            <w:pPr>
              <w:spacing w:line="360" w:lineRule="auto"/>
              <w:rPr>
                <w:color w:val="000000"/>
                <w:sz w:val="16"/>
                <w:szCs w:val="16"/>
              </w:rPr>
            </w:pPr>
            <w:r w:rsidRPr="003275F5">
              <w:rPr>
                <w:color w:val="000000"/>
                <w:sz w:val="16"/>
                <w:szCs w:val="16"/>
              </w:rPr>
              <w:t>-0.072*</w:t>
            </w:r>
          </w:p>
        </w:tc>
        <w:tc>
          <w:tcPr>
            <w:tcW w:w="992" w:type="dxa"/>
            <w:tcBorders>
              <w:top w:val="nil"/>
              <w:left w:val="nil"/>
              <w:bottom w:val="nil"/>
              <w:right w:val="nil"/>
            </w:tcBorders>
            <w:shd w:val="clear" w:color="auto" w:fill="auto"/>
            <w:noWrap/>
            <w:vAlign w:val="bottom"/>
            <w:hideMark/>
          </w:tcPr>
          <w:p w14:paraId="1E5A825E" w14:textId="77777777" w:rsidR="00905B53" w:rsidRPr="003275F5" w:rsidRDefault="00905B53" w:rsidP="005C1A69">
            <w:pPr>
              <w:spacing w:line="360" w:lineRule="auto"/>
              <w:rPr>
                <w:color w:val="000000"/>
                <w:sz w:val="16"/>
                <w:szCs w:val="16"/>
              </w:rPr>
            </w:pPr>
            <w:r w:rsidRPr="003275F5">
              <w:rPr>
                <w:color w:val="000000"/>
                <w:sz w:val="16"/>
                <w:szCs w:val="16"/>
              </w:rPr>
              <w:t>-0.141***</w:t>
            </w:r>
          </w:p>
        </w:tc>
        <w:tc>
          <w:tcPr>
            <w:tcW w:w="992" w:type="dxa"/>
            <w:tcBorders>
              <w:top w:val="nil"/>
              <w:left w:val="single" w:sz="4" w:space="0" w:color="auto"/>
              <w:bottom w:val="nil"/>
              <w:right w:val="single" w:sz="4" w:space="0" w:color="auto"/>
            </w:tcBorders>
            <w:shd w:val="clear" w:color="auto" w:fill="auto"/>
            <w:noWrap/>
            <w:vAlign w:val="bottom"/>
            <w:hideMark/>
          </w:tcPr>
          <w:p w14:paraId="1148257F" w14:textId="77777777" w:rsidR="00905B53" w:rsidRPr="003275F5" w:rsidRDefault="00905B53" w:rsidP="005C1A69">
            <w:pPr>
              <w:spacing w:line="360" w:lineRule="auto"/>
              <w:rPr>
                <w:color w:val="000000"/>
                <w:sz w:val="16"/>
                <w:szCs w:val="16"/>
              </w:rPr>
            </w:pPr>
            <w:r w:rsidRPr="003275F5">
              <w:rPr>
                <w:color w:val="000000"/>
                <w:sz w:val="16"/>
                <w:szCs w:val="16"/>
              </w:rPr>
              <w:t>-0.078**</w:t>
            </w:r>
          </w:p>
        </w:tc>
        <w:tc>
          <w:tcPr>
            <w:tcW w:w="992" w:type="dxa"/>
            <w:tcBorders>
              <w:top w:val="nil"/>
              <w:left w:val="nil"/>
              <w:bottom w:val="nil"/>
              <w:right w:val="nil"/>
            </w:tcBorders>
            <w:shd w:val="clear" w:color="auto" w:fill="auto"/>
            <w:noWrap/>
            <w:vAlign w:val="bottom"/>
            <w:hideMark/>
          </w:tcPr>
          <w:p w14:paraId="17D32858" w14:textId="77777777" w:rsidR="00905B53" w:rsidRPr="003275F5" w:rsidRDefault="00905B53" w:rsidP="005C1A69">
            <w:pPr>
              <w:spacing w:line="360" w:lineRule="auto"/>
              <w:rPr>
                <w:color w:val="000000"/>
                <w:sz w:val="16"/>
                <w:szCs w:val="16"/>
              </w:rPr>
            </w:pPr>
            <w:r w:rsidRPr="003275F5">
              <w:rPr>
                <w:color w:val="000000"/>
                <w:sz w:val="16"/>
                <w:szCs w:val="16"/>
              </w:rPr>
              <w:t>-0.078**</w:t>
            </w:r>
          </w:p>
        </w:tc>
        <w:tc>
          <w:tcPr>
            <w:tcW w:w="993" w:type="dxa"/>
            <w:tcBorders>
              <w:top w:val="nil"/>
              <w:left w:val="single" w:sz="4" w:space="0" w:color="auto"/>
              <w:bottom w:val="nil"/>
              <w:right w:val="single" w:sz="4" w:space="0" w:color="auto"/>
            </w:tcBorders>
            <w:shd w:val="clear" w:color="auto" w:fill="auto"/>
            <w:noWrap/>
            <w:vAlign w:val="bottom"/>
            <w:hideMark/>
          </w:tcPr>
          <w:p w14:paraId="1ABF7C15" w14:textId="77777777" w:rsidR="00905B53" w:rsidRPr="003275F5" w:rsidRDefault="00905B53" w:rsidP="005C1A69">
            <w:pPr>
              <w:spacing w:line="360" w:lineRule="auto"/>
              <w:rPr>
                <w:color w:val="000000"/>
                <w:sz w:val="16"/>
                <w:szCs w:val="16"/>
              </w:rPr>
            </w:pPr>
            <w:r w:rsidRPr="003275F5">
              <w:rPr>
                <w:color w:val="000000"/>
                <w:sz w:val="16"/>
                <w:szCs w:val="16"/>
              </w:rPr>
              <w:t>-0.09**</w:t>
            </w:r>
          </w:p>
        </w:tc>
        <w:tc>
          <w:tcPr>
            <w:tcW w:w="992" w:type="dxa"/>
            <w:tcBorders>
              <w:top w:val="nil"/>
              <w:left w:val="nil"/>
              <w:bottom w:val="nil"/>
              <w:right w:val="nil"/>
            </w:tcBorders>
            <w:shd w:val="clear" w:color="auto" w:fill="auto"/>
            <w:noWrap/>
            <w:vAlign w:val="bottom"/>
            <w:hideMark/>
          </w:tcPr>
          <w:p w14:paraId="3F07E960" w14:textId="77777777" w:rsidR="00905B53" w:rsidRPr="003275F5" w:rsidRDefault="00905B53" w:rsidP="005C1A69">
            <w:pPr>
              <w:spacing w:line="360" w:lineRule="auto"/>
              <w:rPr>
                <w:color w:val="000000"/>
                <w:sz w:val="16"/>
                <w:szCs w:val="16"/>
              </w:rPr>
            </w:pPr>
            <w:r w:rsidRPr="003275F5">
              <w:rPr>
                <w:color w:val="000000"/>
                <w:sz w:val="16"/>
                <w:szCs w:val="16"/>
              </w:rPr>
              <w:t>-0.153***</w:t>
            </w:r>
          </w:p>
        </w:tc>
        <w:tc>
          <w:tcPr>
            <w:tcW w:w="992" w:type="dxa"/>
            <w:tcBorders>
              <w:top w:val="nil"/>
              <w:left w:val="single" w:sz="4" w:space="0" w:color="auto"/>
              <w:bottom w:val="nil"/>
              <w:right w:val="single" w:sz="4" w:space="0" w:color="auto"/>
            </w:tcBorders>
            <w:shd w:val="clear" w:color="auto" w:fill="auto"/>
            <w:noWrap/>
            <w:vAlign w:val="bottom"/>
            <w:hideMark/>
          </w:tcPr>
          <w:p w14:paraId="2D90E71C" w14:textId="77777777" w:rsidR="00905B53" w:rsidRPr="003275F5" w:rsidRDefault="00905B53" w:rsidP="005C1A69">
            <w:pPr>
              <w:spacing w:line="360" w:lineRule="auto"/>
              <w:rPr>
                <w:color w:val="000000"/>
                <w:sz w:val="16"/>
                <w:szCs w:val="16"/>
              </w:rPr>
            </w:pPr>
            <w:r w:rsidRPr="003275F5">
              <w:rPr>
                <w:color w:val="000000"/>
                <w:sz w:val="16"/>
                <w:szCs w:val="16"/>
              </w:rPr>
              <w:t>-0.099***</w:t>
            </w:r>
          </w:p>
        </w:tc>
        <w:tc>
          <w:tcPr>
            <w:tcW w:w="946" w:type="dxa"/>
            <w:tcBorders>
              <w:top w:val="nil"/>
              <w:left w:val="nil"/>
              <w:bottom w:val="nil"/>
              <w:right w:val="nil"/>
            </w:tcBorders>
            <w:shd w:val="clear" w:color="auto" w:fill="auto"/>
            <w:noWrap/>
            <w:vAlign w:val="bottom"/>
            <w:hideMark/>
          </w:tcPr>
          <w:p w14:paraId="2AFEF1D8" w14:textId="77777777" w:rsidR="00905B53" w:rsidRPr="003275F5" w:rsidRDefault="00905B53" w:rsidP="005C1A69">
            <w:pPr>
              <w:spacing w:line="360" w:lineRule="auto"/>
              <w:jc w:val="center"/>
              <w:rPr>
                <w:color w:val="000000"/>
                <w:sz w:val="16"/>
                <w:szCs w:val="16"/>
              </w:rPr>
            </w:pPr>
            <w:r w:rsidRPr="003275F5">
              <w:rPr>
                <w:color w:val="000000"/>
                <w:sz w:val="16"/>
                <w:szCs w:val="16"/>
              </w:rPr>
              <w:t>-0.1***</w:t>
            </w:r>
          </w:p>
        </w:tc>
      </w:tr>
      <w:tr w:rsidR="00905B53" w:rsidRPr="003275F5" w14:paraId="50BC5B16"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75A42AC5"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3609C8AB" w14:textId="77777777" w:rsidR="00905B53" w:rsidRPr="003275F5" w:rsidRDefault="00905B53" w:rsidP="005C1A69">
            <w:pPr>
              <w:spacing w:line="360" w:lineRule="auto"/>
              <w:rPr>
                <w:color w:val="000000"/>
                <w:sz w:val="16"/>
                <w:szCs w:val="16"/>
              </w:rPr>
            </w:pPr>
            <w:r w:rsidRPr="003275F5">
              <w:rPr>
                <w:color w:val="000000"/>
                <w:sz w:val="16"/>
                <w:szCs w:val="16"/>
              </w:rPr>
              <w:t>(0.028)</w:t>
            </w:r>
          </w:p>
        </w:tc>
        <w:tc>
          <w:tcPr>
            <w:tcW w:w="992" w:type="dxa"/>
            <w:tcBorders>
              <w:top w:val="nil"/>
              <w:left w:val="nil"/>
              <w:bottom w:val="nil"/>
              <w:right w:val="nil"/>
            </w:tcBorders>
            <w:shd w:val="clear" w:color="auto" w:fill="auto"/>
            <w:noWrap/>
            <w:vAlign w:val="bottom"/>
            <w:hideMark/>
          </w:tcPr>
          <w:p w14:paraId="306420C3" w14:textId="77777777" w:rsidR="00905B53" w:rsidRPr="003275F5" w:rsidRDefault="00905B53" w:rsidP="005C1A69">
            <w:pPr>
              <w:spacing w:line="360" w:lineRule="auto"/>
              <w:rPr>
                <w:color w:val="000000"/>
                <w:sz w:val="16"/>
                <w:szCs w:val="16"/>
              </w:rPr>
            </w:pPr>
            <w:r w:rsidRPr="003275F5">
              <w:rPr>
                <w:color w:val="000000"/>
                <w:sz w:val="16"/>
                <w:szCs w:val="16"/>
              </w:rPr>
              <w:t>(0.027)</w:t>
            </w:r>
          </w:p>
        </w:tc>
        <w:tc>
          <w:tcPr>
            <w:tcW w:w="992" w:type="dxa"/>
            <w:tcBorders>
              <w:top w:val="nil"/>
              <w:left w:val="single" w:sz="4" w:space="0" w:color="auto"/>
              <w:bottom w:val="nil"/>
              <w:right w:val="single" w:sz="4" w:space="0" w:color="auto"/>
            </w:tcBorders>
            <w:shd w:val="clear" w:color="auto" w:fill="auto"/>
            <w:noWrap/>
            <w:vAlign w:val="bottom"/>
            <w:hideMark/>
          </w:tcPr>
          <w:p w14:paraId="0C49AE1D" w14:textId="77777777" w:rsidR="00905B53" w:rsidRPr="003275F5" w:rsidRDefault="00905B53" w:rsidP="005C1A69">
            <w:pPr>
              <w:spacing w:line="360" w:lineRule="auto"/>
              <w:rPr>
                <w:color w:val="000000"/>
                <w:sz w:val="16"/>
                <w:szCs w:val="16"/>
              </w:rPr>
            </w:pPr>
            <w:r w:rsidRPr="003275F5">
              <w:rPr>
                <w:color w:val="000000"/>
                <w:sz w:val="16"/>
                <w:szCs w:val="16"/>
              </w:rPr>
              <w:t>(0.028)</w:t>
            </w:r>
          </w:p>
        </w:tc>
        <w:tc>
          <w:tcPr>
            <w:tcW w:w="992" w:type="dxa"/>
            <w:tcBorders>
              <w:top w:val="nil"/>
              <w:left w:val="nil"/>
              <w:bottom w:val="nil"/>
              <w:right w:val="nil"/>
            </w:tcBorders>
            <w:shd w:val="clear" w:color="auto" w:fill="auto"/>
            <w:noWrap/>
            <w:vAlign w:val="bottom"/>
            <w:hideMark/>
          </w:tcPr>
          <w:p w14:paraId="01A936C7" w14:textId="77777777" w:rsidR="00905B53" w:rsidRPr="003275F5" w:rsidRDefault="00905B53" w:rsidP="005C1A69">
            <w:pPr>
              <w:spacing w:line="360" w:lineRule="auto"/>
              <w:rPr>
                <w:color w:val="000000"/>
                <w:sz w:val="16"/>
                <w:szCs w:val="16"/>
              </w:rPr>
            </w:pPr>
            <w:r w:rsidRPr="003275F5">
              <w:rPr>
                <w:color w:val="000000"/>
                <w:sz w:val="16"/>
                <w:szCs w:val="16"/>
              </w:rPr>
              <w:t>(0.028)</w:t>
            </w:r>
          </w:p>
        </w:tc>
        <w:tc>
          <w:tcPr>
            <w:tcW w:w="993" w:type="dxa"/>
            <w:tcBorders>
              <w:top w:val="nil"/>
              <w:left w:val="single" w:sz="4" w:space="0" w:color="auto"/>
              <w:bottom w:val="nil"/>
              <w:right w:val="single" w:sz="4" w:space="0" w:color="auto"/>
            </w:tcBorders>
            <w:shd w:val="clear" w:color="auto" w:fill="auto"/>
            <w:noWrap/>
            <w:vAlign w:val="bottom"/>
            <w:hideMark/>
          </w:tcPr>
          <w:p w14:paraId="53A71229" w14:textId="77777777" w:rsidR="00905B53" w:rsidRPr="003275F5" w:rsidRDefault="00905B53" w:rsidP="005C1A69">
            <w:pPr>
              <w:spacing w:line="360" w:lineRule="auto"/>
              <w:rPr>
                <w:color w:val="000000"/>
                <w:sz w:val="16"/>
                <w:szCs w:val="16"/>
              </w:rPr>
            </w:pPr>
            <w:r w:rsidRPr="003275F5">
              <w:rPr>
                <w:color w:val="000000"/>
                <w:sz w:val="16"/>
                <w:szCs w:val="16"/>
              </w:rPr>
              <w:t>(0.027)</w:t>
            </w:r>
          </w:p>
        </w:tc>
        <w:tc>
          <w:tcPr>
            <w:tcW w:w="992" w:type="dxa"/>
            <w:tcBorders>
              <w:top w:val="nil"/>
              <w:left w:val="nil"/>
              <w:bottom w:val="nil"/>
              <w:right w:val="nil"/>
            </w:tcBorders>
            <w:shd w:val="clear" w:color="auto" w:fill="auto"/>
            <w:noWrap/>
            <w:vAlign w:val="bottom"/>
            <w:hideMark/>
          </w:tcPr>
          <w:p w14:paraId="4B708CA1" w14:textId="77777777" w:rsidR="00905B53" w:rsidRPr="003275F5" w:rsidRDefault="00905B53" w:rsidP="005C1A69">
            <w:pPr>
              <w:spacing w:line="360" w:lineRule="auto"/>
              <w:rPr>
                <w:color w:val="000000"/>
                <w:sz w:val="16"/>
                <w:szCs w:val="16"/>
              </w:rPr>
            </w:pPr>
            <w:r w:rsidRPr="003275F5">
              <w:rPr>
                <w:color w:val="000000"/>
                <w:sz w:val="16"/>
                <w:szCs w:val="16"/>
              </w:rPr>
              <w:t>(0.026)</w:t>
            </w:r>
          </w:p>
        </w:tc>
        <w:tc>
          <w:tcPr>
            <w:tcW w:w="992" w:type="dxa"/>
            <w:tcBorders>
              <w:top w:val="nil"/>
              <w:left w:val="single" w:sz="4" w:space="0" w:color="auto"/>
              <w:bottom w:val="nil"/>
              <w:right w:val="single" w:sz="4" w:space="0" w:color="auto"/>
            </w:tcBorders>
            <w:shd w:val="clear" w:color="auto" w:fill="auto"/>
            <w:noWrap/>
            <w:vAlign w:val="bottom"/>
            <w:hideMark/>
          </w:tcPr>
          <w:p w14:paraId="37CFEAB5" w14:textId="77777777" w:rsidR="00905B53" w:rsidRPr="003275F5" w:rsidRDefault="00905B53" w:rsidP="005C1A69">
            <w:pPr>
              <w:spacing w:line="360" w:lineRule="auto"/>
              <w:rPr>
                <w:color w:val="000000"/>
                <w:sz w:val="16"/>
                <w:szCs w:val="16"/>
              </w:rPr>
            </w:pPr>
            <w:r w:rsidRPr="003275F5">
              <w:rPr>
                <w:color w:val="000000"/>
                <w:sz w:val="16"/>
                <w:szCs w:val="16"/>
              </w:rPr>
              <w:t>(0.027)</w:t>
            </w:r>
          </w:p>
        </w:tc>
        <w:tc>
          <w:tcPr>
            <w:tcW w:w="946" w:type="dxa"/>
            <w:tcBorders>
              <w:top w:val="nil"/>
              <w:left w:val="nil"/>
              <w:bottom w:val="nil"/>
              <w:right w:val="nil"/>
            </w:tcBorders>
            <w:shd w:val="clear" w:color="auto" w:fill="auto"/>
            <w:noWrap/>
            <w:vAlign w:val="bottom"/>
            <w:hideMark/>
          </w:tcPr>
          <w:p w14:paraId="3E6C0303" w14:textId="77777777" w:rsidR="00905B53" w:rsidRPr="003275F5" w:rsidRDefault="00905B53" w:rsidP="005C1A69">
            <w:pPr>
              <w:spacing w:line="360" w:lineRule="auto"/>
              <w:jc w:val="center"/>
              <w:rPr>
                <w:color w:val="000000"/>
                <w:sz w:val="16"/>
                <w:szCs w:val="16"/>
              </w:rPr>
            </w:pPr>
            <w:r w:rsidRPr="003275F5">
              <w:rPr>
                <w:color w:val="000000"/>
                <w:sz w:val="16"/>
                <w:szCs w:val="16"/>
              </w:rPr>
              <w:t>(0.027)</w:t>
            </w:r>
          </w:p>
        </w:tc>
      </w:tr>
      <w:tr w:rsidR="00905B53" w:rsidRPr="003275F5" w14:paraId="23FAE4D3"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64FF4264" w14:textId="77777777" w:rsidR="00905B53" w:rsidRPr="003275F5" w:rsidRDefault="00905B53" w:rsidP="005C1A69">
            <w:pPr>
              <w:spacing w:line="360" w:lineRule="auto"/>
              <w:rPr>
                <w:color w:val="000000"/>
                <w:sz w:val="16"/>
                <w:szCs w:val="16"/>
              </w:rPr>
            </w:pPr>
            <w:r w:rsidRPr="003275F5">
              <w:rPr>
                <w:color w:val="000000"/>
                <w:sz w:val="16"/>
                <w:szCs w:val="16"/>
              </w:rPr>
              <w:t>Social Capital</w:t>
            </w:r>
          </w:p>
        </w:tc>
        <w:tc>
          <w:tcPr>
            <w:tcW w:w="993" w:type="dxa"/>
            <w:tcBorders>
              <w:top w:val="nil"/>
              <w:left w:val="nil"/>
              <w:bottom w:val="nil"/>
              <w:right w:val="single" w:sz="4" w:space="0" w:color="auto"/>
            </w:tcBorders>
            <w:shd w:val="clear" w:color="auto" w:fill="auto"/>
            <w:noWrap/>
            <w:vAlign w:val="bottom"/>
            <w:hideMark/>
          </w:tcPr>
          <w:p w14:paraId="2FA2E9A5" w14:textId="77777777" w:rsidR="00905B53" w:rsidRPr="003275F5" w:rsidRDefault="00905B53" w:rsidP="005C1A69">
            <w:pPr>
              <w:spacing w:line="360" w:lineRule="auto"/>
              <w:rPr>
                <w:color w:val="000000"/>
                <w:sz w:val="16"/>
                <w:szCs w:val="16"/>
              </w:rPr>
            </w:pPr>
            <w:r w:rsidRPr="003275F5">
              <w:rPr>
                <w:color w:val="000000"/>
                <w:sz w:val="16"/>
                <w:szCs w:val="16"/>
              </w:rPr>
              <w:t>1.285***</w:t>
            </w:r>
          </w:p>
        </w:tc>
        <w:tc>
          <w:tcPr>
            <w:tcW w:w="992" w:type="dxa"/>
            <w:tcBorders>
              <w:top w:val="nil"/>
              <w:left w:val="nil"/>
              <w:bottom w:val="nil"/>
              <w:right w:val="nil"/>
            </w:tcBorders>
            <w:shd w:val="clear" w:color="auto" w:fill="auto"/>
            <w:noWrap/>
            <w:vAlign w:val="bottom"/>
            <w:hideMark/>
          </w:tcPr>
          <w:p w14:paraId="17EA2753" w14:textId="77777777" w:rsidR="00905B53" w:rsidRPr="003275F5" w:rsidRDefault="00905B53" w:rsidP="005C1A69">
            <w:pPr>
              <w:spacing w:line="360" w:lineRule="auto"/>
              <w:rPr>
                <w:color w:val="000000"/>
                <w:sz w:val="16"/>
                <w:szCs w:val="16"/>
              </w:rPr>
            </w:pPr>
            <w:r w:rsidRPr="003275F5">
              <w:rPr>
                <w:color w:val="000000"/>
                <w:sz w:val="16"/>
                <w:szCs w:val="16"/>
              </w:rPr>
              <w:t>0.546***</w:t>
            </w:r>
          </w:p>
        </w:tc>
        <w:tc>
          <w:tcPr>
            <w:tcW w:w="992" w:type="dxa"/>
            <w:tcBorders>
              <w:top w:val="nil"/>
              <w:left w:val="single" w:sz="4" w:space="0" w:color="auto"/>
              <w:bottom w:val="nil"/>
              <w:right w:val="single" w:sz="4" w:space="0" w:color="auto"/>
            </w:tcBorders>
            <w:shd w:val="clear" w:color="auto" w:fill="auto"/>
            <w:noWrap/>
            <w:vAlign w:val="bottom"/>
            <w:hideMark/>
          </w:tcPr>
          <w:p w14:paraId="0CF36077" w14:textId="77777777" w:rsidR="00905B53" w:rsidRPr="003275F5" w:rsidRDefault="00905B53" w:rsidP="005C1A69">
            <w:pPr>
              <w:spacing w:line="360" w:lineRule="auto"/>
              <w:rPr>
                <w:color w:val="000000"/>
                <w:sz w:val="16"/>
                <w:szCs w:val="16"/>
              </w:rPr>
            </w:pPr>
            <w:r w:rsidRPr="003275F5">
              <w:rPr>
                <w:color w:val="000000"/>
                <w:sz w:val="16"/>
                <w:szCs w:val="16"/>
              </w:rPr>
              <w:t>3.305***</w:t>
            </w:r>
          </w:p>
        </w:tc>
        <w:tc>
          <w:tcPr>
            <w:tcW w:w="992" w:type="dxa"/>
            <w:tcBorders>
              <w:top w:val="nil"/>
              <w:left w:val="nil"/>
              <w:bottom w:val="nil"/>
              <w:right w:val="nil"/>
            </w:tcBorders>
            <w:shd w:val="clear" w:color="auto" w:fill="auto"/>
            <w:noWrap/>
            <w:vAlign w:val="bottom"/>
            <w:hideMark/>
          </w:tcPr>
          <w:p w14:paraId="6FC86961" w14:textId="77777777" w:rsidR="00905B53" w:rsidRPr="003275F5" w:rsidRDefault="00905B53" w:rsidP="005C1A69">
            <w:pPr>
              <w:spacing w:line="360" w:lineRule="auto"/>
              <w:rPr>
                <w:color w:val="000000"/>
                <w:sz w:val="16"/>
                <w:szCs w:val="16"/>
              </w:rPr>
            </w:pPr>
            <w:r w:rsidRPr="003275F5">
              <w:rPr>
                <w:color w:val="000000"/>
                <w:sz w:val="16"/>
                <w:szCs w:val="16"/>
              </w:rPr>
              <w:t>3.71***</w:t>
            </w:r>
          </w:p>
        </w:tc>
        <w:tc>
          <w:tcPr>
            <w:tcW w:w="993" w:type="dxa"/>
            <w:tcBorders>
              <w:top w:val="nil"/>
              <w:left w:val="single" w:sz="4" w:space="0" w:color="auto"/>
              <w:bottom w:val="nil"/>
              <w:right w:val="single" w:sz="4" w:space="0" w:color="auto"/>
            </w:tcBorders>
            <w:shd w:val="clear" w:color="auto" w:fill="auto"/>
            <w:noWrap/>
            <w:vAlign w:val="bottom"/>
            <w:hideMark/>
          </w:tcPr>
          <w:p w14:paraId="767F9842" w14:textId="77777777" w:rsidR="00905B53" w:rsidRPr="003275F5" w:rsidRDefault="00905B53" w:rsidP="005C1A69">
            <w:pPr>
              <w:spacing w:line="360" w:lineRule="auto"/>
              <w:rPr>
                <w:color w:val="000000"/>
                <w:sz w:val="16"/>
                <w:szCs w:val="16"/>
              </w:rPr>
            </w:pPr>
            <w:r w:rsidRPr="003275F5">
              <w:rPr>
                <w:color w:val="000000"/>
                <w:sz w:val="16"/>
                <w:szCs w:val="16"/>
              </w:rPr>
              <w:t>0.976***</w:t>
            </w:r>
          </w:p>
        </w:tc>
        <w:tc>
          <w:tcPr>
            <w:tcW w:w="992" w:type="dxa"/>
            <w:tcBorders>
              <w:top w:val="nil"/>
              <w:left w:val="nil"/>
              <w:bottom w:val="nil"/>
              <w:right w:val="nil"/>
            </w:tcBorders>
            <w:shd w:val="clear" w:color="auto" w:fill="auto"/>
            <w:noWrap/>
            <w:vAlign w:val="bottom"/>
            <w:hideMark/>
          </w:tcPr>
          <w:p w14:paraId="18011D15" w14:textId="77777777" w:rsidR="00905B53" w:rsidRPr="003275F5" w:rsidRDefault="00905B53" w:rsidP="005C1A69">
            <w:pPr>
              <w:spacing w:line="360" w:lineRule="auto"/>
              <w:rPr>
                <w:color w:val="000000"/>
                <w:sz w:val="16"/>
                <w:szCs w:val="16"/>
              </w:rPr>
            </w:pPr>
            <w:r w:rsidRPr="003275F5">
              <w:rPr>
                <w:color w:val="000000"/>
                <w:sz w:val="16"/>
                <w:szCs w:val="16"/>
              </w:rPr>
              <w:t>0.7***</w:t>
            </w:r>
          </w:p>
        </w:tc>
        <w:tc>
          <w:tcPr>
            <w:tcW w:w="992" w:type="dxa"/>
            <w:tcBorders>
              <w:top w:val="nil"/>
              <w:left w:val="single" w:sz="4" w:space="0" w:color="auto"/>
              <w:bottom w:val="nil"/>
              <w:right w:val="single" w:sz="4" w:space="0" w:color="auto"/>
            </w:tcBorders>
            <w:shd w:val="clear" w:color="auto" w:fill="auto"/>
            <w:noWrap/>
            <w:vAlign w:val="bottom"/>
            <w:hideMark/>
          </w:tcPr>
          <w:p w14:paraId="7DC560E7" w14:textId="77777777" w:rsidR="00905B53" w:rsidRPr="003275F5" w:rsidRDefault="00905B53" w:rsidP="005C1A69">
            <w:pPr>
              <w:spacing w:line="360" w:lineRule="auto"/>
              <w:rPr>
                <w:color w:val="000000"/>
                <w:sz w:val="16"/>
                <w:szCs w:val="16"/>
              </w:rPr>
            </w:pPr>
            <w:r w:rsidRPr="003275F5">
              <w:rPr>
                <w:color w:val="000000"/>
                <w:sz w:val="16"/>
                <w:szCs w:val="16"/>
              </w:rPr>
              <w:t>0.818***</w:t>
            </w:r>
          </w:p>
        </w:tc>
        <w:tc>
          <w:tcPr>
            <w:tcW w:w="946" w:type="dxa"/>
            <w:tcBorders>
              <w:top w:val="nil"/>
              <w:left w:val="nil"/>
              <w:bottom w:val="nil"/>
              <w:right w:val="nil"/>
            </w:tcBorders>
            <w:shd w:val="clear" w:color="auto" w:fill="auto"/>
            <w:noWrap/>
            <w:vAlign w:val="bottom"/>
            <w:hideMark/>
          </w:tcPr>
          <w:p w14:paraId="1823798D" w14:textId="77777777" w:rsidR="00905B53" w:rsidRPr="003275F5" w:rsidRDefault="00905B53" w:rsidP="005C1A69">
            <w:pPr>
              <w:spacing w:line="360" w:lineRule="auto"/>
              <w:jc w:val="center"/>
              <w:rPr>
                <w:color w:val="000000"/>
                <w:sz w:val="16"/>
                <w:szCs w:val="16"/>
              </w:rPr>
            </w:pPr>
            <w:r w:rsidRPr="003275F5">
              <w:rPr>
                <w:color w:val="000000"/>
                <w:sz w:val="16"/>
                <w:szCs w:val="16"/>
              </w:rPr>
              <w:t>0.017</w:t>
            </w:r>
          </w:p>
        </w:tc>
      </w:tr>
      <w:tr w:rsidR="00905B53" w:rsidRPr="003275F5" w14:paraId="0B2EE14C"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6B293AE2"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27C4CDD7" w14:textId="77777777" w:rsidR="00905B53" w:rsidRPr="003275F5" w:rsidRDefault="00905B53" w:rsidP="005C1A69">
            <w:pPr>
              <w:spacing w:line="360" w:lineRule="auto"/>
              <w:rPr>
                <w:color w:val="000000"/>
                <w:sz w:val="16"/>
                <w:szCs w:val="16"/>
              </w:rPr>
            </w:pPr>
            <w:r w:rsidRPr="003275F5">
              <w:rPr>
                <w:color w:val="000000"/>
                <w:sz w:val="16"/>
                <w:szCs w:val="16"/>
              </w:rPr>
              <w:t>(0.076)</w:t>
            </w:r>
          </w:p>
        </w:tc>
        <w:tc>
          <w:tcPr>
            <w:tcW w:w="992" w:type="dxa"/>
            <w:tcBorders>
              <w:top w:val="nil"/>
              <w:left w:val="nil"/>
              <w:bottom w:val="nil"/>
              <w:right w:val="nil"/>
            </w:tcBorders>
            <w:shd w:val="clear" w:color="auto" w:fill="auto"/>
            <w:noWrap/>
            <w:vAlign w:val="bottom"/>
            <w:hideMark/>
          </w:tcPr>
          <w:p w14:paraId="44196D93" w14:textId="77777777" w:rsidR="00905B53" w:rsidRPr="003275F5" w:rsidRDefault="00905B53" w:rsidP="005C1A69">
            <w:pPr>
              <w:spacing w:line="360" w:lineRule="auto"/>
              <w:rPr>
                <w:color w:val="000000"/>
                <w:sz w:val="16"/>
                <w:szCs w:val="16"/>
              </w:rPr>
            </w:pPr>
            <w:r w:rsidRPr="003275F5">
              <w:rPr>
                <w:color w:val="000000"/>
                <w:sz w:val="16"/>
                <w:szCs w:val="16"/>
              </w:rPr>
              <w:t>(0.075)</w:t>
            </w:r>
          </w:p>
        </w:tc>
        <w:tc>
          <w:tcPr>
            <w:tcW w:w="992" w:type="dxa"/>
            <w:tcBorders>
              <w:top w:val="nil"/>
              <w:left w:val="single" w:sz="4" w:space="0" w:color="auto"/>
              <w:bottom w:val="nil"/>
              <w:right w:val="single" w:sz="4" w:space="0" w:color="auto"/>
            </w:tcBorders>
            <w:shd w:val="clear" w:color="auto" w:fill="auto"/>
            <w:noWrap/>
            <w:vAlign w:val="bottom"/>
            <w:hideMark/>
          </w:tcPr>
          <w:p w14:paraId="1E8D6A49" w14:textId="77777777" w:rsidR="00905B53" w:rsidRPr="003275F5" w:rsidRDefault="00905B53" w:rsidP="005C1A69">
            <w:pPr>
              <w:spacing w:line="360" w:lineRule="auto"/>
              <w:rPr>
                <w:color w:val="000000"/>
                <w:sz w:val="16"/>
                <w:szCs w:val="16"/>
              </w:rPr>
            </w:pPr>
            <w:r w:rsidRPr="003275F5">
              <w:rPr>
                <w:color w:val="000000"/>
                <w:sz w:val="16"/>
                <w:szCs w:val="16"/>
              </w:rPr>
              <w:t>(0.405)</w:t>
            </w:r>
          </w:p>
        </w:tc>
        <w:tc>
          <w:tcPr>
            <w:tcW w:w="992" w:type="dxa"/>
            <w:tcBorders>
              <w:top w:val="nil"/>
              <w:left w:val="nil"/>
              <w:bottom w:val="nil"/>
              <w:right w:val="nil"/>
            </w:tcBorders>
            <w:shd w:val="clear" w:color="auto" w:fill="auto"/>
            <w:noWrap/>
            <w:vAlign w:val="bottom"/>
            <w:hideMark/>
          </w:tcPr>
          <w:p w14:paraId="323329BE" w14:textId="77777777" w:rsidR="00905B53" w:rsidRPr="003275F5" w:rsidRDefault="00905B53" w:rsidP="005C1A69">
            <w:pPr>
              <w:spacing w:line="360" w:lineRule="auto"/>
              <w:rPr>
                <w:color w:val="000000"/>
                <w:sz w:val="16"/>
                <w:szCs w:val="16"/>
              </w:rPr>
            </w:pPr>
            <w:r w:rsidRPr="003275F5">
              <w:rPr>
                <w:color w:val="000000"/>
                <w:sz w:val="16"/>
                <w:szCs w:val="16"/>
              </w:rPr>
              <w:t>(0.45)</w:t>
            </w:r>
          </w:p>
        </w:tc>
        <w:tc>
          <w:tcPr>
            <w:tcW w:w="993" w:type="dxa"/>
            <w:tcBorders>
              <w:top w:val="nil"/>
              <w:left w:val="single" w:sz="4" w:space="0" w:color="auto"/>
              <w:bottom w:val="nil"/>
              <w:right w:val="single" w:sz="4" w:space="0" w:color="auto"/>
            </w:tcBorders>
            <w:shd w:val="clear" w:color="auto" w:fill="auto"/>
            <w:noWrap/>
            <w:vAlign w:val="bottom"/>
            <w:hideMark/>
          </w:tcPr>
          <w:p w14:paraId="6FD532D7" w14:textId="77777777" w:rsidR="00905B53" w:rsidRPr="003275F5" w:rsidRDefault="00905B53" w:rsidP="005C1A69">
            <w:pPr>
              <w:spacing w:line="360" w:lineRule="auto"/>
              <w:rPr>
                <w:color w:val="000000"/>
                <w:sz w:val="16"/>
                <w:szCs w:val="16"/>
              </w:rPr>
            </w:pPr>
            <w:r w:rsidRPr="003275F5">
              <w:rPr>
                <w:color w:val="000000"/>
                <w:sz w:val="16"/>
                <w:szCs w:val="16"/>
              </w:rPr>
              <w:t>(0.059)</w:t>
            </w:r>
          </w:p>
        </w:tc>
        <w:tc>
          <w:tcPr>
            <w:tcW w:w="992" w:type="dxa"/>
            <w:tcBorders>
              <w:top w:val="nil"/>
              <w:left w:val="nil"/>
              <w:bottom w:val="nil"/>
              <w:right w:val="nil"/>
            </w:tcBorders>
            <w:shd w:val="clear" w:color="auto" w:fill="auto"/>
            <w:noWrap/>
            <w:vAlign w:val="bottom"/>
            <w:hideMark/>
          </w:tcPr>
          <w:p w14:paraId="610C539F" w14:textId="77777777" w:rsidR="00905B53" w:rsidRPr="003275F5" w:rsidRDefault="00905B53" w:rsidP="005C1A69">
            <w:pPr>
              <w:spacing w:line="360" w:lineRule="auto"/>
              <w:rPr>
                <w:color w:val="000000"/>
                <w:sz w:val="16"/>
                <w:szCs w:val="16"/>
              </w:rPr>
            </w:pPr>
            <w:r w:rsidRPr="003275F5">
              <w:rPr>
                <w:color w:val="000000"/>
                <w:sz w:val="16"/>
                <w:szCs w:val="16"/>
              </w:rPr>
              <w:t>(0.052)</w:t>
            </w:r>
          </w:p>
        </w:tc>
        <w:tc>
          <w:tcPr>
            <w:tcW w:w="992" w:type="dxa"/>
            <w:tcBorders>
              <w:top w:val="nil"/>
              <w:left w:val="single" w:sz="4" w:space="0" w:color="auto"/>
              <w:bottom w:val="nil"/>
              <w:right w:val="single" w:sz="4" w:space="0" w:color="auto"/>
            </w:tcBorders>
            <w:shd w:val="clear" w:color="auto" w:fill="auto"/>
            <w:noWrap/>
            <w:vAlign w:val="bottom"/>
            <w:hideMark/>
          </w:tcPr>
          <w:p w14:paraId="30F0DBCC" w14:textId="77777777" w:rsidR="00905B53" w:rsidRPr="003275F5" w:rsidRDefault="00905B53" w:rsidP="005C1A69">
            <w:pPr>
              <w:spacing w:line="360" w:lineRule="auto"/>
              <w:rPr>
                <w:color w:val="000000"/>
                <w:sz w:val="16"/>
                <w:szCs w:val="16"/>
              </w:rPr>
            </w:pPr>
            <w:r w:rsidRPr="003275F5">
              <w:rPr>
                <w:color w:val="000000"/>
                <w:sz w:val="16"/>
                <w:szCs w:val="16"/>
              </w:rPr>
              <w:t>(0.235)</w:t>
            </w:r>
          </w:p>
        </w:tc>
        <w:tc>
          <w:tcPr>
            <w:tcW w:w="946" w:type="dxa"/>
            <w:tcBorders>
              <w:top w:val="nil"/>
              <w:left w:val="nil"/>
              <w:bottom w:val="nil"/>
              <w:right w:val="nil"/>
            </w:tcBorders>
            <w:shd w:val="clear" w:color="auto" w:fill="auto"/>
            <w:noWrap/>
            <w:vAlign w:val="bottom"/>
            <w:hideMark/>
          </w:tcPr>
          <w:p w14:paraId="232CDD34" w14:textId="77777777" w:rsidR="00905B53" w:rsidRPr="003275F5" w:rsidRDefault="00905B53" w:rsidP="005C1A69">
            <w:pPr>
              <w:spacing w:line="360" w:lineRule="auto"/>
              <w:jc w:val="center"/>
              <w:rPr>
                <w:color w:val="000000"/>
                <w:sz w:val="16"/>
                <w:szCs w:val="16"/>
              </w:rPr>
            </w:pPr>
            <w:r w:rsidRPr="003275F5">
              <w:rPr>
                <w:color w:val="000000"/>
                <w:sz w:val="16"/>
                <w:szCs w:val="16"/>
              </w:rPr>
              <w:t>(0.314)</w:t>
            </w:r>
          </w:p>
        </w:tc>
      </w:tr>
      <w:tr w:rsidR="00905B53" w:rsidRPr="003275F5" w14:paraId="67479684"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085C613" w14:textId="77777777" w:rsidR="00905B53" w:rsidRPr="003275F5" w:rsidRDefault="00905B53" w:rsidP="005C1A69">
            <w:pPr>
              <w:spacing w:line="360" w:lineRule="auto"/>
              <w:rPr>
                <w:color w:val="000000"/>
                <w:sz w:val="16"/>
                <w:szCs w:val="16"/>
              </w:rPr>
            </w:pPr>
            <w:r w:rsidRPr="003275F5">
              <w:rPr>
                <w:color w:val="000000"/>
                <w:sz w:val="16"/>
                <w:szCs w:val="16"/>
              </w:rPr>
              <w:t>Employment change 1980-2016</w:t>
            </w:r>
          </w:p>
        </w:tc>
        <w:tc>
          <w:tcPr>
            <w:tcW w:w="993" w:type="dxa"/>
            <w:tcBorders>
              <w:top w:val="nil"/>
              <w:left w:val="nil"/>
              <w:bottom w:val="nil"/>
              <w:right w:val="single" w:sz="4" w:space="0" w:color="auto"/>
            </w:tcBorders>
            <w:shd w:val="clear" w:color="auto" w:fill="auto"/>
            <w:noWrap/>
            <w:vAlign w:val="bottom"/>
            <w:hideMark/>
          </w:tcPr>
          <w:p w14:paraId="470C99D9" w14:textId="77777777" w:rsidR="00905B53" w:rsidRPr="003275F5" w:rsidRDefault="00905B53" w:rsidP="005C1A69">
            <w:pPr>
              <w:spacing w:line="360" w:lineRule="auto"/>
              <w:rPr>
                <w:color w:val="000000"/>
                <w:sz w:val="16"/>
                <w:szCs w:val="16"/>
              </w:rPr>
            </w:pPr>
            <w:r w:rsidRPr="003275F5">
              <w:rPr>
                <w:color w:val="000000"/>
                <w:sz w:val="16"/>
                <w:szCs w:val="16"/>
              </w:rPr>
              <w:t>22.775***</w:t>
            </w:r>
          </w:p>
        </w:tc>
        <w:tc>
          <w:tcPr>
            <w:tcW w:w="992" w:type="dxa"/>
            <w:tcBorders>
              <w:top w:val="nil"/>
              <w:left w:val="nil"/>
              <w:bottom w:val="nil"/>
              <w:right w:val="nil"/>
            </w:tcBorders>
            <w:shd w:val="clear" w:color="auto" w:fill="auto"/>
            <w:noWrap/>
            <w:vAlign w:val="bottom"/>
            <w:hideMark/>
          </w:tcPr>
          <w:p w14:paraId="4976F698"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3DEFA1C"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4C2DFCA8"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1B4295DF" w14:textId="77777777" w:rsidR="00905B53" w:rsidRPr="003275F5" w:rsidRDefault="00905B53" w:rsidP="005C1A69">
            <w:pPr>
              <w:spacing w:line="360" w:lineRule="auto"/>
              <w:rPr>
                <w:color w:val="000000"/>
                <w:sz w:val="16"/>
                <w:szCs w:val="16"/>
              </w:rPr>
            </w:pPr>
            <w:r w:rsidRPr="003275F5">
              <w:rPr>
                <w:color w:val="000000"/>
                <w:sz w:val="16"/>
                <w:szCs w:val="16"/>
              </w:rPr>
              <w:t>-3.835***</w:t>
            </w:r>
          </w:p>
        </w:tc>
        <w:tc>
          <w:tcPr>
            <w:tcW w:w="992" w:type="dxa"/>
            <w:tcBorders>
              <w:top w:val="nil"/>
              <w:left w:val="nil"/>
              <w:bottom w:val="nil"/>
              <w:right w:val="nil"/>
            </w:tcBorders>
            <w:shd w:val="clear" w:color="auto" w:fill="auto"/>
            <w:noWrap/>
            <w:vAlign w:val="bottom"/>
            <w:hideMark/>
          </w:tcPr>
          <w:p w14:paraId="647C4182"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DEA0C98"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66F1DA10" w14:textId="77777777" w:rsidR="00905B53" w:rsidRPr="003275F5" w:rsidRDefault="00905B53" w:rsidP="005C1A69">
            <w:pPr>
              <w:spacing w:line="360" w:lineRule="auto"/>
              <w:rPr>
                <w:color w:val="000000"/>
                <w:sz w:val="16"/>
                <w:szCs w:val="16"/>
              </w:rPr>
            </w:pPr>
          </w:p>
        </w:tc>
      </w:tr>
      <w:tr w:rsidR="00905B53" w:rsidRPr="003275F5" w14:paraId="1DD22C87"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406625B6"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29C19634" w14:textId="77777777" w:rsidR="00905B53" w:rsidRPr="003275F5" w:rsidRDefault="00905B53" w:rsidP="005C1A69">
            <w:pPr>
              <w:spacing w:line="360" w:lineRule="auto"/>
              <w:rPr>
                <w:color w:val="000000"/>
                <w:sz w:val="16"/>
                <w:szCs w:val="16"/>
              </w:rPr>
            </w:pPr>
            <w:r w:rsidRPr="003275F5">
              <w:rPr>
                <w:color w:val="000000"/>
                <w:sz w:val="16"/>
                <w:szCs w:val="16"/>
              </w:rPr>
              <w:t>(2.842)</w:t>
            </w:r>
          </w:p>
        </w:tc>
        <w:tc>
          <w:tcPr>
            <w:tcW w:w="992" w:type="dxa"/>
            <w:tcBorders>
              <w:top w:val="nil"/>
              <w:left w:val="nil"/>
              <w:bottom w:val="nil"/>
              <w:right w:val="nil"/>
            </w:tcBorders>
            <w:shd w:val="clear" w:color="auto" w:fill="auto"/>
            <w:noWrap/>
            <w:vAlign w:val="bottom"/>
            <w:hideMark/>
          </w:tcPr>
          <w:p w14:paraId="02AC0FA1"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DE03296"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3D016695"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79C9348C" w14:textId="77777777" w:rsidR="00905B53" w:rsidRPr="003275F5" w:rsidRDefault="00905B53" w:rsidP="005C1A69">
            <w:pPr>
              <w:spacing w:line="360" w:lineRule="auto"/>
              <w:rPr>
                <w:color w:val="000000"/>
                <w:sz w:val="16"/>
                <w:szCs w:val="16"/>
              </w:rPr>
            </w:pPr>
            <w:r w:rsidRPr="003275F5">
              <w:rPr>
                <w:color w:val="000000"/>
                <w:sz w:val="16"/>
                <w:szCs w:val="16"/>
              </w:rPr>
              <w:t>(0.775)</w:t>
            </w:r>
          </w:p>
        </w:tc>
        <w:tc>
          <w:tcPr>
            <w:tcW w:w="992" w:type="dxa"/>
            <w:tcBorders>
              <w:top w:val="nil"/>
              <w:left w:val="nil"/>
              <w:bottom w:val="nil"/>
              <w:right w:val="nil"/>
            </w:tcBorders>
            <w:shd w:val="clear" w:color="auto" w:fill="auto"/>
            <w:noWrap/>
            <w:vAlign w:val="bottom"/>
            <w:hideMark/>
          </w:tcPr>
          <w:p w14:paraId="36F1D792"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6E7C77D"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34DD033E" w14:textId="77777777" w:rsidR="00905B53" w:rsidRPr="003275F5" w:rsidRDefault="00905B53" w:rsidP="005C1A69">
            <w:pPr>
              <w:spacing w:line="360" w:lineRule="auto"/>
              <w:rPr>
                <w:color w:val="000000"/>
                <w:sz w:val="16"/>
                <w:szCs w:val="16"/>
              </w:rPr>
            </w:pPr>
          </w:p>
        </w:tc>
      </w:tr>
      <w:tr w:rsidR="00905B53" w:rsidRPr="003275F5" w14:paraId="0EB813C5"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3030A11" w14:textId="77777777" w:rsidR="00905B53" w:rsidRPr="003275F5" w:rsidRDefault="00905B53" w:rsidP="005C1A69">
            <w:pPr>
              <w:spacing w:line="360" w:lineRule="auto"/>
              <w:rPr>
                <w:color w:val="000000"/>
                <w:sz w:val="16"/>
                <w:szCs w:val="16"/>
              </w:rPr>
            </w:pPr>
            <w:r w:rsidRPr="003275F5">
              <w:rPr>
                <w:color w:val="000000"/>
                <w:sz w:val="16"/>
                <w:szCs w:val="16"/>
              </w:rPr>
              <w:t>Population change 1980-2016</w:t>
            </w:r>
          </w:p>
        </w:tc>
        <w:tc>
          <w:tcPr>
            <w:tcW w:w="993" w:type="dxa"/>
            <w:tcBorders>
              <w:top w:val="nil"/>
              <w:left w:val="nil"/>
              <w:bottom w:val="nil"/>
              <w:right w:val="single" w:sz="4" w:space="0" w:color="auto"/>
            </w:tcBorders>
            <w:shd w:val="clear" w:color="auto" w:fill="auto"/>
            <w:noWrap/>
            <w:vAlign w:val="bottom"/>
            <w:hideMark/>
          </w:tcPr>
          <w:p w14:paraId="46A5EB8B"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664A0444" w14:textId="77777777" w:rsidR="00905B53" w:rsidRPr="003275F5" w:rsidRDefault="00905B53" w:rsidP="005C1A69">
            <w:pPr>
              <w:spacing w:line="360" w:lineRule="auto"/>
              <w:rPr>
                <w:color w:val="000000"/>
                <w:sz w:val="16"/>
                <w:szCs w:val="16"/>
              </w:rPr>
            </w:pPr>
            <w:r w:rsidRPr="003275F5">
              <w:rPr>
                <w:color w:val="000000"/>
                <w:sz w:val="16"/>
                <w:szCs w:val="16"/>
              </w:rPr>
              <w:t>6.701*</w:t>
            </w:r>
          </w:p>
        </w:tc>
        <w:tc>
          <w:tcPr>
            <w:tcW w:w="992" w:type="dxa"/>
            <w:tcBorders>
              <w:top w:val="nil"/>
              <w:left w:val="single" w:sz="4" w:space="0" w:color="auto"/>
              <w:bottom w:val="nil"/>
              <w:right w:val="single" w:sz="4" w:space="0" w:color="auto"/>
            </w:tcBorders>
            <w:shd w:val="clear" w:color="auto" w:fill="auto"/>
            <w:noWrap/>
            <w:vAlign w:val="bottom"/>
            <w:hideMark/>
          </w:tcPr>
          <w:p w14:paraId="40929D90"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3B376A0"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26DAC5BF"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31E10043" w14:textId="77777777" w:rsidR="00905B53" w:rsidRPr="003275F5" w:rsidRDefault="00905B53" w:rsidP="005C1A69">
            <w:pPr>
              <w:spacing w:line="360" w:lineRule="auto"/>
              <w:rPr>
                <w:color w:val="000000"/>
                <w:sz w:val="16"/>
                <w:szCs w:val="16"/>
              </w:rPr>
            </w:pPr>
            <w:r w:rsidRPr="003275F5">
              <w:rPr>
                <w:color w:val="000000"/>
                <w:sz w:val="16"/>
                <w:szCs w:val="16"/>
              </w:rPr>
              <w:t>-3.02***</w:t>
            </w:r>
          </w:p>
        </w:tc>
        <w:tc>
          <w:tcPr>
            <w:tcW w:w="992" w:type="dxa"/>
            <w:tcBorders>
              <w:top w:val="nil"/>
              <w:left w:val="single" w:sz="4" w:space="0" w:color="auto"/>
              <w:bottom w:val="nil"/>
              <w:right w:val="single" w:sz="4" w:space="0" w:color="auto"/>
            </w:tcBorders>
            <w:shd w:val="clear" w:color="auto" w:fill="auto"/>
            <w:noWrap/>
            <w:vAlign w:val="bottom"/>
            <w:hideMark/>
          </w:tcPr>
          <w:p w14:paraId="1FD3D5F2"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1CC362F5" w14:textId="77777777" w:rsidR="00905B53" w:rsidRPr="003275F5" w:rsidRDefault="00905B53" w:rsidP="005C1A69">
            <w:pPr>
              <w:spacing w:line="360" w:lineRule="auto"/>
              <w:rPr>
                <w:color w:val="000000"/>
                <w:sz w:val="16"/>
                <w:szCs w:val="16"/>
              </w:rPr>
            </w:pPr>
          </w:p>
        </w:tc>
      </w:tr>
      <w:tr w:rsidR="00905B53" w:rsidRPr="003275F5" w14:paraId="2DB71272"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46DB19F9"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5E804224"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7976535D" w14:textId="77777777" w:rsidR="00905B53" w:rsidRPr="003275F5" w:rsidRDefault="00905B53" w:rsidP="005C1A69">
            <w:pPr>
              <w:spacing w:line="360" w:lineRule="auto"/>
              <w:rPr>
                <w:color w:val="000000"/>
                <w:sz w:val="16"/>
                <w:szCs w:val="16"/>
              </w:rPr>
            </w:pPr>
            <w:r w:rsidRPr="003275F5">
              <w:rPr>
                <w:color w:val="000000"/>
                <w:sz w:val="16"/>
                <w:szCs w:val="16"/>
              </w:rPr>
              <w:t>(2.937)</w:t>
            </w:r>
          </w:p>
        </w:tc>
        <w:tc>
          <w:tcPr>
            <w:tcW w:w="992" w:type="dxa"/>
            <w:tcBorders>
              <w:top w:val="nil"/>
              <w:left w:val="single" w:sz="4" w:space="0" w:color="auto"/>
              <w:bottom w:val="nil"/>
              <w:right w:val="single" w:sz="4" w:space="0" w:color="auto"/>
            </w:tcBorders>
            <w:shd w:val="clear" w:color="auto" w:fill="auto"/>
            <w:noWrap/>
            <w:vAlign w:val="bottom"/>
            <w:hideMark/>
          </w:tcPr>
          <w:p w14:paraId="4B691364"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919BFDE"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0BE267A4"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07AEB6B4" w14:textId="77777777" w:rsidR="00905B53" w:rsidRPr="003275F5" w:rsidRDefault="00905B53" w:rsidP="005C1A69">
            <w:pPr>
              <w:spacing w:line="360" w:lineRule="auto"/>
              <w:rPr>
                <w:color w:val="000000"/>
                <w:sz w:val="16"/>
                <w:szCs w:val="16"/>
              </w:rPr>
            </w:pPr>
            <w:r w:rsidRPr="003275F5">
              <w:rPr>
                <w:color w:val="000000"/>
                <w:sz w:val="16"/>
                <w:szCs w:val="16"/>
              </w:rPr>
              <w:t>(0.364)</w:t>
            </w:r>
          </w:p>
        </w:tc>
        <w:tc>
          <w:tcPr>
            <w:tcW w:w="992" w:type="dxa"/>
            <w:tcBorders>
              <w:top w:val="nil"/>
              <w:left w:val="single" w:sz="4" w:space="0" w:color="auto"/>
              <w:bottom w:val="nil"/>
              <w:right w:val="single" w:sz="4" w:space="0" w:color="auto"/>
            </w:tcBorders>
            <w:shd w:val="clear" w:color="auto" w:fill="auto"/>
            <w:noWrap/>
            <w:vAlign w:val="bottom"/>
            <w:hideMark/>
          </w:tcPr>
          <w:p w14:paraId="54A3CCBD"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2AF25517" w14:textId="77777777" w:rsidR="00905B53" w:rsidRPr="003275F5" w:rsidRDefault="00905B53" w:rsidP="005C1A69">
            <w:pPr>
              <w:spacing w:line="360" w:lineRule="auto"/>
              <w:rPr>
                <w:color w:val="000000"/>
                <w:sz w:val="16"/>
                <w:szCs w:val="16"/>
              </w:rPr>
            </w:pPr>
          </w:p>
        </w:tc>
      </w:tr>
      <w:tr w:rsidR="00905B53" w:rsidRPr="003275F5" w14:paraId="65C02B26"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634B7701" w14:textId="77777777" w:rsidR="00905B53" w:rsidRPr="003275F5" w:rsidRDefault="00905B53" w:rsidP="005C1A69">
            <w:pPr>
              <w:spacing w:line="360" w:lineRule="auto"/>
              <w:rPr>
                <w:color w:val="000000"/>
                <w:sz w:val="16"/>
                <w:szCs w:val="16"/>
              </w:rPr>
            </w:pPr>
            <w:r w:rsidRPr="003275F5">
              <w:rPr>
                <w:color w:val="000000"/>
                <w:sz w:val="16"/>
                <w:szCs w:val="16"/>
              </w:rPr>
              <w:t>Average earnings per job change 1980-2016</w:t>
            </w:r>
          </w:p>
        </w:tc>
        <w:tc>
          <w:tcPr>
            <w:tcW w:w="993" w:type="dxa"/>
            <w:tcBorders>
              <w:top w:val="nil"/>
              <w:left w:val="nil"/>
              <w:bottom w:val="nil"/>
              <w:right w:val="single" w:sz="4" w:space="0" w:color="auto"/>
            </w:tcBorders>
            <w:shd w:val="clear" w:color="auto" w:fill="auto"/>
            <w:noWrap/>
            <w:vAlign w:val="bottom"/>
            <w:hideMark/>
          </w:tcPr>
          <w:p w14:paraId="6121482A"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4DA5530"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702FBC9" w14:textId="77777777" w:rsidR="00905B53" w:rsidRPr="003275F5" w:rsidRDefault="00905B53" w:rsidP="005C1A69">
            <w:pPr>
              <w:spacing w:line="360" w:lineRule="auto"/>
              <w:rPr>
                <w:color w:val="000000"/>
                <w:sz w:val="16"/>
                <w:szCs w:val="16"/>
              </w:rPr>
            </w:pPr>
            <w:r w:rsidRPr="003275F5">
              <w:rPr>
                <w:color w:val="000000"/>
                <w:sz w:val="16"/>
                <w:szCs w:val="16"/>
              </w:rPr>
              <w:t>58.605***</w:t>
            </w:r>
          </w:p>
        </w:tc>
        <w:tc>
          <w:tcPr>
            <w:tcW w:w="992" w:type="dxa"/>
            <w:tcBorders>
              <w:top w:val="nil"/>
              <w:left w:val="nil"/>
              <w:bottom w:val="nil"/>
              <w:right w:val="nil"/>
            </w:tcBorders>
            <w:shd w:val="clear" w:color="auto" w:fill="auto"/>
            <w:noWrap/>
            <w:vAlign w:val="bottom"/>
            <w:hideMark/>
          </w:tcPr>
          <w:p w14:paraId="288236B2"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26791AFD"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0F0D2AF6"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735EB0C" w14:textId="77777777" w:rsidR="00905B53" w:rsidRPr="003275F5" w:rsidRDefault="00905B53" w:rsidP="005C1A69">
            <w:pPr>
              <w:spacing w:line="360" w:lineRule="auto"/>
              <w:rPr>
                <w:color w:val="000000"/>
                <w:sz w:val="16"/>
                <w:szCs w:val="16"/>
              </w:rPr>
            </w:pPr>
            <w:r w:rsidRPr="003275F5">
              <w:rPr>
                <w:color w:val="000000"/>
                <w:sz w:val="16"/>
                <w:szCs w:val="16"/>
              </w:rPr>
              <w:t>-0.666</w:t>
            </w:r>
          </w:p>
        </w:tc>
        <w:tc>
          <w:tcPr>
            <w:tcW w:w="946" w:type="dxa"/>
            <w:tcBorders>
              <w:top w:val="nil"/>
              <w:left w:val="nil"/>
              <w:bottom w:val="nil"/>
              <w:right w:val="nil"/>
            </w:tcBorders>
            <w:shd w:val="clear" w:color="auto" w:fill="auto"/>
            <w:noWrap/>
            <w:vAlign w:val="bottom"/>
            <w:hideMark/>
          </w:tcPr>
          <w:p w14:paraId="3A86F05E" w14:textId="77777777" w:rsidR="00905B53" w:rsidRPr="003275F5" w:rsidRDefault="00905B53" w:rsidP="005C1A69">
            <w:pPr>
              <w:spacing w:line="360" w:lineRule="auto"/>
              <w:jc w:val="right"/>
              <w:rPr>
                <w:color w:val="000000"/>
                <w:sz w:val="16"/>
                <w:szCs w:val="16"/>
              </w:rPr>
            </w:pPr>
          </w:p>
        </w:tc>
      </w:tr>
      <w:tr w:rsidR="00905B53" w:rsidRPr="003275F5" w14:paraId="20E85E99"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18444B51"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0F0A153B"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0DD31C2"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0CA913B" w14:textId="77777777" w:rsidR="00905B53" w:rsidRPr="003275F5" w:rsidRDefault="00905B53" w:rsidP="005C1A69">
            <w:pPr>
              <w:spacing w:line="360" w:lineRule="auto"/>
              <w:rPr>
                <w:color w:val="000000"/>
                <w:sz w:val="16"/>
                <w:szCs w:val="16"/>
              </w:rPr>
            </w:pPr>
            <w:r w:rsidRPr="003275F5">
              <w:rPr>
                <w:color w:val="000000"/>
                <w:sz w:val="16"/>
                <w:szCs w:val="16"/>
              </w:rPr>
              <w:t>(9.853)</w:t>
            </w:r>
          </w:p>
        </w:tc>
        <w:tc>
          <w:tcPr>
            <w:tcW w:w="992" w:type="dxa"/>
            <w:tcBorders>
              <w:top w:val="nil"/>
              <w:left w:val="nil"/>
              <w:bottom w:val="nil"/>
              <w:right w:val="nil"/>
            </w:tcBorders>
            <w:shd w:val="clear" w:color="auto" w:fill="auto"/>
            <w:noWrap/>
            <w:vAlign w:val="bottom"/>
            <w:hideMark/>
          </w:tcPr>
          <w:p w14:paraId="46324F49" w14:textId="77777777" w:rsidR="00905B53" w:rsidRPr="003275F5" w:rsidRDefault="00905B53" w:rsidP="005C1A69">
            <w:pPr>
              <w:spacing w:line="360" w:lineRule="auto"/>
              <w:jc w:val="center"/>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13188EF8"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303185B4"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6E31A69" w14:textId="77777777" w:rsidR="00905B53" w:rsidRPr="003275F5" w:rsidRDefault="00905B53" w:rsidP="005C1A69">
            <w:pPr>
              <w:spacing w:line="360" w:lineRule="auto"/>
              <w:rPr>
                <w:color w:val="000000"/>
                <w:sz w:val="16"/>
                <w:szCs w:val="16"/>
              </w:rPr>
            </w:pPr>
            <w:r w:rsidRPr="003275F5">
              <w:rPr>
                <w:color w:val="000000"/>
                <w:sz w:val="16"/>
                <w:szCs w:val="16"/>
              </w:rPr>
              <w:t>(0.732)</w:t>
            </w:r>
          </w:p>
        </w:tc>
        <w:tc>
          <w:tcPr>
            <w:tcW w:w="946" w:type="dxa"/>
            <w:tcBorders>
              <w:top w:val="nil"/>
              <w:left w:val="nil"/>
              <w:bottom w:val="nil"/>
              <w:right w:val="nil"/>
            </w:tcBorders>
            <w:shd w:val="clear" w:color="auto" w:fill="auto"/>
            <w:noWrap/>
            <w:vAlign w:val="bottom"/>
            <w:hideMark/>
          </w:tcPr>
          <w:p w14:paraId="01792E0D" w14:textId="77777777" w:rsidR="00905B53" w:rsidRPr="003275F5" w:rsidRDefault="00905B53" w:rsidP="005C1A69">
            <w:pPr>
              <w:spacing w:line="360" w:lineRule="auto"/>
              <w:rPr>
                <w:color w:val="000000"/>
                <w:sz w:val="16"/>
                <w:szCs w:val="16"/>
              </w:rPr>
            </w:pPr>
          </w:p>
        </w:tc>
      </w:tr>
      <w:tr w:rsidR="00905B53" w:rsidRPr="003275F5" w14:paraId="5E66CEFE"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0D81DE11" w14:textId="77777777" w:rsidR="00905B53" w:rsidRPr="003275F5" w:rsidRDefault="00905B53" w:rsidP="005C1A69">
            <w:pPr>
              <w:spacing w:line="360" w:lineRule="auto"/>
              <w:rPr>
                <w:color w:val="000000"/>
                <w:sz w:val="16"/>
                <w:szCs w:val="16"/>
              </w:rPr>
            </w:pPr>
            <w:r w:rsidRPr="003275F5">
              <w:rPr>
                <w:color w:val="000000"/>
                <w:sz w:val="16"/>
                <w:szCs w:val="16"/>
              </w:rPr>
              <w:t>Average wages and salaries change 1980 2017</w:t>
            </w:r>
          </w:p>
        </w:tc>
        <w:tc>
          <w:tcPr>
            <w:tcW w:w="993" w:type="dxa"/>
            <w:tcBorders>
              <w:top w:val="nil"/>
              <w:left w:val="nil"/>
              <w:bottom w:val="nil"/>
              <w:right w:val="single" w:sz="4" w:space="0" w:color="auto"/>
            </w:tcBorders>
            <w:shd w:val="clear" w:color="auto" w:fill="auto"/>
            <w:noWrap/>
            <w:vAlign w:val="bottom"/>
            <w:hideMark/>
          </w:tcPr>
          <w:p w14:paraId="4A30DFEB"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00B233C"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6538365"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CE4A849" w14:textId="77777777" w:rsidR="00905B53" w:rsidRPr="003275F5" w:rsidRDefault="00905B53" w:rsidP="005C1A69">
            <w:pPr>
              <w:spacing w:line="360" w:lineRule="auto"/>
              <w:rPr>
                <w:color w:val="000000"/>
                <w:sz w:val="16"/>
                <w:szCs w:val="16"/>
              </w:rPr>
            </w:pPr>
            <w:r w:rsidRPr="003275F5">
              <w:rPr>
                <w:color w:val="000000"/>
                <w:sz w:val="16"/>
                <w:szCs w:val="16"/>
              </w:rPr>
              <w:t>66.898***</w:t>
            </w:r>
          </w:p>
        </w:tc>
        <w:tc>
          <w:tcPr>
            <w:tcW w:w="993" w:type="dxa"/>
            <w:tcBorders>
              <w:top w:val="nil"/>
              <w:left w:val="single" w:sz="4" w:space="0" w:color="auto"/>
              <w:bottom w:val="nil"/>
              <w:right w:val="single" w:sz="4" w:space="0" w:color="auto"/>
            </w:tcBorders>
            <w:shd w:val="clear" w:color="auto" w:fill="auto"/>
            <w:noWrap/>
            <w:vAlign w:val="bottom"/>
            <w:hideMark/>
          </w:tcPr>
          <w:p w14:paraId="4B18D641"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2E05E5F"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4491256C"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0F5581F2" w14:textId="77777777" w:rsidR="00905B53" w:rsidRPr="003275F5" w:rsidRDefault="00905B53" w:rsidP="005C1A69">
            <w:pPr>
              <w:spacing w:line="360" w:lineRule="auto"/>
              <w:rPr>
                <w:color w:val="000000"/>
                <w:sz w:val="16"/>
                <w:szCs w:val="16"/>
              </w:rPr>
            </w:pPr>
            <w:r w:rsidRPr="003275F5">
              <w:rPr>
                <w:color w:val="000000"/>
                <w:sz w:val="16"/>
                <w:szCs w:val="16"/>
              </w:rPr>
              <w:t>-3.461***</w:t>
            </w:r>
          </w:p>
        </w:tc>
      </w:tr>
      <w:tr w:rsidR="00905B53" w:rsidRPr="003275F5" w14:paraId="415D2B48"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91FDB50"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462D5B43"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512F2F4"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2FF5DC5"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29BD3452" w14:textId="77777777" w:rsidR="00905B53" w:rsidRPr="003275F5" w:rsidRDefault="00905B53" w:rsidP="005C1A69">
            <w:pPr>
              <w:spacing w:line="360" w:lineRule="auto"/>
              <w:rPr>
                <w:color w:val="000000"/>
                <w:sz w:val="16"/>
                <w:szCs w:val="16"/>
              </w:rPr>
            </w:pPr>
            <w:r w:rsidRPr="003275F5">
              <w:rPr>
                <w:color w:val="000000"/>
                <w:sz w:val="16"/>
                <w:szCs w:val="16"/>
              </w:rPr>
              <w:t>(10.761)</w:t>
            </w:r>
          </w:p>
        </w:tc>
        <w:tc>
          <w:tcPr>
            <w:tcW w:w="993" w:type="dxa"/>
            <w:tcBorders>
              <w:top w:val="nil"/>
              <w:left w:val="single" w:sz="4" w:space="0" w:color="auto"/>
              <w:bottom w:val="nil"/>
              <w:right w:val="single" w:sz="4" w:space="0" w:color="auto"/>
            </w:tcBorders>
            <w:shd w:val="clear" w:color="auto" w:fill="auto"/>
            <w:noWrap/>
            <w:vAlign w:val="bottom"/>
            <w:hideMark/>
          </w:tcPr>
          <w:p w14:paraId="5A8CFAE4"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6D81D325"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88E15DF"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6DE9E759" w14:textId="77777777" w:rsidR="00905B53" w:rsidRPr="003275F5" w:rsidRDefault="00905B53" w:rsidP="005C1A69">
            <w:pPr>
              <w:spacing w:line="360" w:lineRule="auto"/>
              <w:rPr>
                <w:color w:val="000000"/>
                <w:sz w:val="16"/>
                <w:szCs w:val="16"/>
              </w:rPr>
            </w:pPr>
          </w:p>
        </w:tc>
      </w:tr>
      <w:tr w:rsidR="00905B53" w:rsidRPr="003275F5" w14:paraId="0EDDF435"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E523CDA" w14:textId="77777777" w:rsidR="00905B53" w:rsidRPr="003275F5" w:rsidRDefault="00905B53" w:rsidP="005C1A69">
            <w:pPr>
              <w:spacing w:line="360" w:lineRule="auto"/>
              <w:rPr>
                <w:color w:val="000000"/>
                <w:sz w:val="16"/>
                <w:szCs w:val="16"/>
              </w:rPr>
            </w:pPr>
            <w:r w:rsidRPr="003275F5">
              <w:rPr>
                <w:color w:val="000000"/>
                <w:sz w:val="16"/>
                <w:szCs w:val="16"/>
              </w:rPr>
              <w:t>Interactions</w:t>
            </w:r>
          </w:p>
        </w:tc>
        <w:tc>
          <w:tcPr>
            <w:tcW w:w="993" w:type="dxa"/>
            <w:tcBorders>
              <w:top w:val="nil"/>
              <w:left w:val="nil"/>
              <w:bottom w:val="nil"/>
              <w:right w:val="single" w:sz="4" w:space="0" w:color="auto"/>
            </w:tcBorders>
            <w:shd w:val="clear" w:color="auto" w:fill="auto"/>
            <w:noWrap/>
            <w:vAlign w:val="bottom"/>
            <w:hideMark/>
          </w:tcPr>
          <w:p w14:paraId="23F54CEA"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4947F0F"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FDB11F5"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324C9DA0"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4047D0C0"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E20367C"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4D6F9A1"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5633735F" w14:textId="77777777" w:rsidR="00905B53" w:rsidRPr="003275F5" w:rsidRDefault="00905B53" w:rsidP="005C1A69">
            <w:pPr>
              <w:spacing w:line="360" w:lineRule="auto"/>
              <w:rPr>
                <w:color w:val="000000"/>
                <w:sz w:val="16"/>
                <w:szCs w:val="16"/>
              </w:rPr>
            </w:pPr>
          </w:p>
        </w:tc>
      </w:tr>
      <w:tr w:rsidR="00905B53" w:rsidRPr="003275F5" w14:paraId="065C8DA1"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73EE4FEB" w14:textId="77777777" w:rsidR="00905B53" w:rsidRPr="003275F5" w:rsidRDefault="00905B53" w:rsidP="005C1A69">
            <w:pPr>
              <w:spacing w:line="360" w:lineRule="auto"/>
              <w:rPr>
                <w:color w:val="000000"/>
                <w:sz w:val="16"/>
                <w:szCs w:val="16"/>
              </w:rPr>
            </w:pPr>
            <w:r w:rsidRPr="003275F5">
              <w:rPr>
                <w:color w:val="000000"/>
                <w:sz w:val="16"/>
                <w:szCs w:val="16"/>
              </w:rPr>
              <w:t>SC*Employment change</w:t>
            </w:r>
          </w:p>
        </w:tc>
        <w:tc>
          <w:tcPr>
            <w:tcW w:w="993" w:type="dxa"/>
            <w:tcBorders>
              <w:top w:val="nil"/>
              <w:left w:val="nil"/>
              <w:bottom w:val="nil"/>
              <w:right w:val="single" w:sz="4" w:space="0" w:color="auto"/>
            </w:tcBorders>
            <w:shd w:val="clear" w:color="auto" w:fill="auto"/>
            <w:noWrap/>
            <w:vAlign w:val="bottom"/>
            <w:hideMark/>
          </w:tcPr>
          <w:p w14:paraId="187CF331" w14:textId="77777777" w:rsidR="00905B53" w:rsidRPr="003275F5" w:rsidRDefault="00905B53" w:rsidP="005C1A69">
            <w:pPr>
              <w:spacing w:line="360" w:lineRule="auto"/>
              <w:rPr>
                <w:color w:val="000000"/>
                <w:sz w:val="16"/>
                <w:szCs w:val="16"/>
              </w:rPr>
            </w:pPr>
            <w:r w:rsidRPr="003275F5">
              <w:rPr>
                <w:color w:val="000000"/>
                <w:sz w:val="16"/>
                <w:szCs w:val="16"/>
              </w:rPr>
              <w:t>-23.635***</w:t>
            </w:r>
          </w:p>
        </w:tc>
        <w:tc>
          <w:tcPr>
            <w:tcW w:w="992" w:type="dxa"/>
            <w:tcBorders>
              <w:top w:val="nil"/>
              <w:left w:val="nil"/>
              <w:bottom w:val="nil"/>
              <w:right w:val="nil"/>
            </w:tcBorders>
            <w:shd w:val="clear" w:color="auto" w:fill="auto"/>
            <w:noWrap/>
            <w:vAlign w:val="bottom"/>
            <w:hideMark/>
          </w:tcPr>
          <w:p w14:paraId="0C8A6C35"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565D2B8"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E51AFCB"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3ED1B525" w14:textId="77777777" w:rsidR="00905B53" w:rsidRPr="003275F5" w:rsidRDefault="00905B53" w:rsidP="005C1A69">
            <w:pPr>
              <w:spacing w:line="360" w:lineRule="auto"/>
              <w:rPr>
                <w:color w:val="000000"/>
                <w:sz w:val="16"/>
                <w:szCs w:val="16"/>
              </w:rPr>
            </w:pPr>
            <w:r w:rsidRPr="003275F5">
              <w:rPr>
                <w:color w:val="000000"/>
                <w:sz w:val="16"/>
                <w:szCs w:val="16"/>
              </w:rPr>
              <w:t>27.145***</w:t>
            </w:r>
          </w:p>
        </w:tc>
        <w:tc>
          <w:tcPr>
            <w:tcW w:w="992" w:type="dxa"/>
            <w:tcBorders>
              <w:top w:val="nil"/>
              <w:left w:val="nil"/>
              <w:bottom w:val="nil"/>
              <w:right w:val="nil"/>
            </w:tcBorders>
            <w:shd w:val="clear" w:color="auto" w:fill="auto"/>
            <w:noWrap/>
            <w:vAlign w:val="bottom"/>
            <w:hideMark/>
          </w:tcPr>
          <w:p w14:paraId="0E1F2157"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B4EB25D"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751D769E" w14:textId="77777777" w:rsidR="00905B53" w:rsidRPr="003275F5" w:rsidRDefault="00905B53" w:rsidP="005C1A69">
            <w:pPr>
              <w:spacing w:line="360" w:lineRule="auto"/>
              <w:rPr>
                <w:color w:val="000000"/>
                <w:sz w:val="16"/>
                <w:szCs w:val="16"/>
              </w:rPr>
            </w:pPr>
          </w:p>
        </w:tc>
      </w:tr>
      <w:tr w:rsidR="00905B53" w:rsidRPr="003275F5" w14:paraId="680ADE52"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7B20121"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72E205D5" w14:textId="77777777" w:rsidR="00905B53" w:rsidRPr="003275F5" w:rsidRDefault="00905B53" w:rsidP="005C1A69">
            <w:pPr>
              <w:spacing w:line="360" w:lineRule="auto"/>
              <w:rPr>
                <w:color w:val="000000"/>
                <w:sz w:val="16"/>
                <w:szCs w:val="16"/>
              </w:rPr>
            </w:pPr>
            <w:r w:rsidRPr="003275F5">
              <w:rPr>
                <w:color w:val="000000"/>
                <w:sz w:val="16"/>
                <w:szCs w:val="16"/>
              </w:rPr>
              <w:t>(2.907)</w:t>
            </w:r>
          </w:p>
        </w:tc>
        <w:tc>
          <w:tcPr>
            <w:tcW w:w="992" w:type="dxa"/>
            <w:tcBorders>
              <w:top w:val="nil"/>
              <w:left w:val="nil"/>
              <w:bottom w:val="nil"/>
              <w:right w:val="nil"/>
            </w:tcBorders>
            <w:shd w:val="clear" w:color="auto" w:fill="auto"/>
            <w:noWrap/>
            <w:vAlign w:val="bottom"/>
            <w:hideMark/>
          </w:tcPr>
          <w:p w14:paraId="6406BB15"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143F476"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70638EB"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24C27859" w14:textId="77777777" w:rsidR="00905B53" w:rsidRPr="003275F5" w:rsidRDefault="00905B53" w:rsidP="005C1A69">
            <w:pPr>
              <w:spacing w:line="360" w:lineRule="auto"/>
              <w:rPr>
                <w:color w:val="000000"/>
                <w:sz w:val="16"/>
                <w:szCs w:val="16"/>
              </w:rPr>
            </w:pPr>
            <w:r w:rsidRPr="003275F5">
              <w:rPr>
                <w:color w:val="000000"/>
                <w:sz w:val="16"/>
                <w:szCs w:val="16"/>
              </w:rPr>
              <w:t>(6.727)</w:t>
            </w:r>
          </w:p>
        </w:tc>
        <w:tc>
          <w:tcPr>
            <w:tcW w:w="992" w:type="dxa"/>
            <w:tcBorders>
              <w:top w:val="nil"/>
              <w:left w:val="nil"/>
              <w:bottom w:val="nil"/>
              <w:right w:val="nil"/>
            </w:tcBorders>
            <w:shd w:val="clear" w:color="auto" w:fill="auto"/>
            <w:noWrap/>
            <w:vAlign w:val="bottom"/>
            <w:hideMark/>
          </w:tcPr>
          <w:p w14:paraId="538FB42A"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4AFF9430"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49E4C29D" w14:textId="77777777" w:rsidR="00905B53" w:rsidRPr="003275F5" w:rsidRDefault="00905B53" w:rsidP="005C1A69">
            <w:pPr>
              <w:spacing w:line="360" w:lineRule="auto"/>
              <w:rPr>
                <w:color w:val="000000"/>
                <w:sz w:val="16"/>
                <w:szCs w:val="16"/>
              </w:rPr>
            </w:pPr>
          </w:p>
        </w:tc>
      </w:tr>
      <w:tr w:rsidR="00905B53" w:rsidRPr="003275F5" w14:paraId="7713AEFE"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03FFCF1A" w14:textId="77777777" w:rsidR="00905B53" w:rsidRPr="003275F5" w:rsidRDefault="00905B53" w:rsidP="005C1A69">
            <w:pPr>
              <w:spacing w:line="360" w:lineRule="auto"/>
              <w:rPr>
                <w:color w:val="000000"/>
                <w:sz w:val="16"/>
                <w:szCs w:val="16"/>
              </w:rPr>
            </w:pPr>
            <w:r w:rsidRPr="003275F5">
              <w:rPr>
                <w:color w:val="000000"/>
                <w:sz w:val="16"/>
                <w:szCs w:val="16"/>
              </w:rPr>
              <w:t>SC*Population change</w:t>
            </w:r>
          </w:p>
        </w:tc>
        <w:tc>
          <w:tcPr>
            <w:tcW w:w="993" w:type="dxa"/>
            <w:tcBorders>
              <w:top w:val="nil"/>
              <w:left w:val="nil"/>
              <w:bottom w:val="nil"/>
              <w:right w:val="single" w:sz="4" w:space="0" w:color="auto"/>
            </w:tcBorders>
            <w:shd w:val="clear" w:color="auto" w:fill="auto"/>
            <w:noWrap/>
            <w:vAlign w:val="bottom"/>
            <w:hideMark/>
          </w:tcPr>
          <w:p w14:paraId="07B8CDB9"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7B8EB4D" w14:textId="77777777" w:rsidR="00905B53" w:rsidRPr="003275F5" w:rsidRDefault="00905B53" w:rsidP="005C1A69">
            <w:pPr>
              <w:spacing w:line="360" w:lineRule="auto"/>
              <w:rPr>
                <w:color w:val="000000"/>
                <w:sz w:val="16"/>
                <w:szCs w:val="16"/>
              </w:rPr>
            </w:pPr>
            <w:r w:rsidRPr="003275F5">
              <w:rPr>
                <w:color w:val="000000"/>
                <w:sz w:val="16"/>
                <w:szCs w:val="16"/>
              </w:rPr>
              <w:t>-8.716**</w:t>
            </w:r>
          </w:p>
        </w:tc>
        <w:tc>
          <w:tcPr>
            <w:tcW w:w="992" w:type="dxa"/>
            <w:tcBorders>
              <w:top w:val="nil"/>
              <w:left w:val="single" w:sz="4" w:space="0" w:color="auto"/>
              <w:bottom w:val="nil"/>
              <w:right w:val="single" w:sz="4" w:space="0" w:color="auto"/>
            </w:tcBorders>
            <w:shd w:val="clear" w:color="auto" w:fill="auto"/>
            <w:noWrap/>
            <w:vAlign w:val="bottom"/>
            <w:hideMark/>
          </w:tcPr>
          <w:p w14:paraId="6C27D28B"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4EC51C13"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7AD2EF39"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0930543F" w14:textId="77777777" w:rsidR="00905B53" w:rsidRPr="003275F5" w:rsidRDefault="00905B53" w:rsidP="005C1A69">
            <w:pPr>
              <w:spacing w:line="360" w:lineRule="auto"/>
              <w:rPr>
                <w:color w:val="000000"/>
                <w:sz w:val="16"/>
                <w:szCs w:val="16"/>
              </w:rPr>
            </w:pPr>
            <w:r w:rsidRPr="003275F5">
              <w:rPr>
                <w:color w:val="000000"/>
                <w:sz w:val="16"/>
                <w:szCs w:val="16"/>
              </w:rPr>
              <w:t>14.563***</w:t>
            </w:r>
          </w:p>
        </w:tc>
        <w:tc>
          <w:tcPr>
            <w:tcW w:w="992" w:type="dxa"/>
            <w:tcBorders>
              <w:top w:val="nil"/>
              <w:left w:val="single" w:sz="4" w:space="0" w:color="auto"/>
              <w:bottom w:val="nil"/>
              <w:right w:val="single" w:sz="4" w:space="0" w:color="auto"/>
            </w:tcBorders>
            <w:shd w:val="clear" w:color="auto" w:fill="auto"/>
            <w:noWrap/>
            <w:vAlign w:val="bottom"/>
            <w:hideMark/>
          </w:tcPr>
          <w:p w14:paraId="1E1CB600"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4E7EF1EB" w14:textId="77777777" w:rsidR="00905B53" w:rsidRPr="003275F5" w:rsidRDefault="00905B53" w:rsidP="005C1A69">
            <w:pPr>
              <w:spacing w:line="360" w:lineRule="auto"/>
              <w:rPr>
                <w:color w:val="000000"/>
                <w:sz w:val="16"/>
                <w:szCs w:val="16"/>
              </w:rPr>
            </w:pPr>
          </w:p>
        </w:tc>
      </w:tr>
      <w:tr w:rsidR="00905B53" w:rsidRPr="003275F5" w14:paraId="29DA525D"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492D3252"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65F04AC7"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4E71B013" w14:textId="77777777" w:rsidR="00905B53" w:rsidRPr="003275F5" w:rsidRDefault="00905B53" w:rsidP="005C1A69">
            <w:pPr>
              <w:spacing w:line="360" w:lineRule="auto"/>
              <w:rPr>
                <w:color w:val="000000"/>
                <w:sz w:val="16"/>
                <w:szCs w:val="16"/>
              </w:rPr>
            </w:pPr>
            <w:r w:rsidRPr="003275F5">
              <w:rPr>
                <w:color w:val="000000"/>
                <w:sz w:val="16"/>
                <w:szCs w:val="16"/>
              </w:rPr>
              <w:t>(2.99)</w:t>
            </w:r>
          </w:p>
        </w:tc>
        <w:tc>
          <w:tcPr>
            <w:tcW w:w="992" w:type="dxa"/>
            <w:tcBorders>
              <w:top w:val="nil"/>
              <w:left w:val="single" w:sz="4" w:space="0" w:color="auto"/>
              <w:bottom w:val="nil"/>
              <w:right w:val="single" w:sz="4" w:space="0" w:color="auto"/>
            </w:tcBorders>
            <w:shd w:val="clear" w:color="auto" w:fill="auto"/>
            <w:noWrap/>
            <w:vAlign w:val="bottom"/>
            <w:hideMark/>
          </w:tcPr>
          <w:p w14:paraId="7A7CA56F"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AE3A00B"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297F7E1E"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B16209D" w14:textId="77777777" w:rsidR="00905B53" w:rsidRPr="003275F5" w:rsidRDefault="00905B53" w:rsidP="005C1A69">
            <w:pPr>
              <w:spacing w:line="360" w:lineRule="auto"/>
              <w:rPr>
                <w:color w:val="000000"/>
                <w:sz w:val="16"/>
                <w:szCs w:val="16"/>
              </w:rPr>
            </w:pPr>
            <w:r w:rsidRPr="003275F5">
              <w:rPr>
                <w:color w:val="000000"/>
                <w:sz w:val="16"/>
                <w:szCs w:val="16"/>
              </w:rPr>
              <w:t>(3.483)</w:t>
            </w:r>
          </w:p>
        </w:tc>
        <w:tc>
          <w:tcPr>
            <w:tcW w:w="992" w:type="dxa"/>
            <w:tcBorders>
              <w:top w:val="nil"/>
              <w:left w:val="single" w:sz="4" w:space="0" w:color="auto"/>
              <w:bottom w:val="nil"/>
              <w:right w:val="single" w:sz="4" w:space="0" w:color="auto"/>
            </w:tcBorders>
            <w:shd w:val="clear" w:color="auto" w:fill="auto"/>
            <w:noWrap/>
            <w:vAlign w:val="bottom"/>
            <w:hideMark/>
          </w:tcPr>
          <w:p w14:paraId="3AEDE719"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53C78F89" w14:textId="77777777" w:rsidR="00905B53" w:rsidRPr="003275F5" w:rsidRDefault="00905B53" w:rsidP="005C1A69">
            <w:pPr>
              <w:spacing w:line="360" w:lineRule="auto"/>
              <w:rPr>
                <w:color w:val="000000"/>
                <w:sz w:val="16"/>
                <w:szCs w:val="16"/>
              </w:rPr>
            </w:pPr>
          </w:p>
        </w:tc>
      </w:tr>
      <w:tr w:rsidR="00905B53" w:rsidRPr="003275F5" w14:paraId="6E1BA4A2"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37967A39" w14:textId="77777777" w:rsidR="00905B53" w:rsidRPr="003275F5" w:rsidRDefault="00905B53" w:rsidP="005C1A69">
            <w:pPr>
              <w:spacing w:line="360" w:lineRule="auto"/>
              <w:rPr>
                <w:color w:val="000000"/>
                <w:sz w:val="16"/>
                <w:szCs w:val="16"/>
              </w:rPr>
            </w:pPr>
            <w:r w:rsidRPr="003275F5">
              <w:rPr>
                <w:color w:val="000000"/>
                <w:sz w:val="16"/>
                <w:szCs w:val="16"/>
              </w:rPr>
              <w:t>SC*Earnings change</w:t>
            </w:r>
          </w:p>
        </w:tc>
        <w:tc>
          <w:tcPr>
            <w:tcW w:w="993" w:type="dxa"/>
            <w:tcBorders>
              <w:top w:val="nil"/>
              <w:left w:val="nil"/>
              <w:bottom w:val="nil"/>
              <w:right w:val="single" w:sz="4" w:space="0" w:color="auto"/>
            </w:tcBorders>
            <w:shd w:val="clear" w:color="auto" w:fill="auto"/>
            <w:noWrap/>
            <w:vAlign w:val="bottom"/>
            <w:hideMark/>
          </w:tcPr>
          <w:p w14:paraId="22DBBEA4"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632D5C90"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E44E8FC" w14:textId="77777777" w:rsidR="00905B53" w:rsidRPr="003275F5" w:rsidRDefault="00905B53" w:rsidP="005C1A69">
            <w:pPr>
              <w:spacing w:line="360" w:lineRule="auto"/>
              <w:rPr>
                <w:color w:val="000000"/>
                <w:sz w:val="16"/>
                <w:szCs w:val="16"/>
              </w:rPr>
            </w:pPr>
            <w:r w:rsidRPr="003275F5">
              <w:rPr>
                <w:color w:val="000000"/>
                <w:sz w:val="16"/>
                <w:szCs w:val="16"/>
              </w:rPr>
              <w:t>-58.641***</w:t>
            </w:r>
          </w:p>
        </w:tc>
        <w:tc>
          <w:tcPr>
            <w:tcW w:w="992" w:type="dxa"/>
            <w:tcBorders>
              <w:top w:val="nil"/>
              <w:left w:val="nil"/>
              <w:bottom w:val="nil"/>
              <w:right w:val="nil"/>
            </w:tcBorders>
            <w:shd w:val="clear" w:color="auto" w:fill="auto"/>
            <w:noWrap/>
            <w:vAlign w:val="bottom"/>
            <w:hideMark/>
          </w:tcPr>
          <w:p w14:paraId="14AB023C"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7F8186D8"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271EFE83"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6B16AC99" w14:textId="77777777" w:rsidR="00905B53" w:rsidRPr="003275F5" w:rsidRDefault="00905B53" w:rsidP="005C1A69">
            <w:pPr>
              <w:spacing w:line="360" w:lineRule="auto"/>
              <w:rPr>
                <w:color w:val="000000"/>
                <w:sz w:val="16"/>
                <w:szCs w:val="16"/>
              </w:rPr>
            </w:pPr>
            <w:r w:rsidRPr="003275F5">
              <w:rPr>
                <w:color w:val="000000"/>
                <w:sz w:val="16"/>
                <w:szCs w:val="16"/>
              </w:rPr>
              <w:t>7.515</w:t>
            </w:r>
          </w:p>
        </w:tc>
        <w:tc>
          <w:tcPr>
            <w:tcW w:w="946" w:type="dxa"/>
            <w:tcBorders>
              <w:top w:val="nil"/>
              <w:left w:val="nil"/>
              <w:bottom w:val="nil"/>
              <w:right w:val="nil"/>
            </w:tcBorders>
            <w:shd w:val="clear" w:color="auto" w:fill="auto"/>
            <w:noWrap/>
            <w:vAlign w:val="bottom"/>
            <w:hideMark/>
          </w:tcPr>
          <w:p w14:paraId="5FE84E95" w14:textId="77777777" w:rsidR="00905B53" w:rsidRPr="003275F5" w:rsidRDefault="00905B53" w:rsidP="005C1A69">
            <w:pPr>
              <w:spacing w:line="360" w:lineRule="auto"/>
              <w:jc w:val="right"/>
              <w:rPr>
                <w:color w:val="000000"/>
                <w:sz w:val="16"/>
                <w:szCs w:val="16"/>
              </w:rPr>
            </w:pPr>
          </w:p>
        </w:tc>
      </w:tr>
      <w:tr w:rsidR="00905B53" w:rsidRPr="003275F5" w14:paraId="534AAD23"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3587DA61"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37D19AEC"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7F3127D9"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BD2A10D" w14:textId="77777777" w:rsidR="00905B53" w:rsidRPr="003275F5" w:rsidRDefault="00905B53" w:rsidP="005C1A69">
            <w:pPr>
              <w:spacing w:line="360" w:lineRule="auto"/>
              <w:rPr>
                <w:color w:val="000000"/>
                <w:sz w:val="16"/>
                <w:szCs w:val="16"/>
              </w:rPr>
            </w:pPr>
            <w:r w:rsidRPr="003275F5">
              <w:rPr>
                <w:color w:val="000000"/>
                <w:sz w:val="16"/>
                <w:szCs w:val="16"/>
              </w:rPr>
              <w:t>(9.93)</w:t>
            </w:r>
          </w:p>
        </w:tc>
        <w:tc>
          <w:tcPr>
            <w:tcW w:w="992" w:type="dxa"/>
            <w:tcBorders>
              <w:top w:val="nil"/>
              <w:left w:val="nil"/>
              <w:bottom w:val="nil"/>
              <w:right w:val="nil"/>
            </w:tcBorders>
            <w:shd w:val="clear" w:color="auto" w:fill="auto"/>
            <w:noWrap/>
            <w:vAlign w:val="bottom"/>
            <w:hideMark/>
          </w:tcPr>
          <w:p w14:paraId="7A7934E1"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16EE8EAE"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8E4751D"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4F6DB373" w14:textId="77777777" w:rsidR="00905B53" w:rsidRPr="003275F5" w:rsidRDefault="00905B53" w:rsidP="005C1A69">
            <w:pPr>
              <w:spacing w:line="360" w:lineRule="auto"/>
              <w:rPr>
                <w:color w:val="000000"/>
                <w:sz w:val="16"/>
                <w:szCs w:val="16"/>
              </w:rPr>
            </w:pPr>
            <w:r w:rsidRPr="003275F5">
              <w:rPr>
                <w:color w:val="000000"/>
                <w:sz w:val="16"/>
                <w:szCs w:val="16"/>
              </w:rPr>
              <w:t>(5.911)</w:t>
            </w:r>
          </w:p>
        </w:tc>
        <w:tc>
          <w:tcPr>
            <w:tcW w:w="946" w:type="dxa"/>
            <w:tcBorders>
              <w:top w:val="nil"/>
              <w:left w:val="nil"/>
              <w:bottom w:val="nil"/>
              <w:right w:val="nil"/>
            </w:tcBorders>
            <w:shd w:val="clear" w:color="auto" w:fill="auto"/>
            <w:noWrap/>
            <w:vAlign w:val="bottom"/>
            <w:hideMark/>
          </w:tcPr>
          <w:p w14:paraId="3E8A1B6B" w14:textId="77777777" w:rsidR="00905B53" w:rsidRPr="003275F5" w:rsidRDefault="00905B53" w:rsidP="005C1A69">
            <w:pPr>
              <w:spacing w:line="360" w:lineRule="auto"/>
              <w:rPr>
                <w:color w:val="000000"/>
                <w:sz w:val="16"/>
                <w:szCs w:val="16"/>
              </w:rPr>
            </w:pPr>
          </w:p>
        </w:tc>
      </w:tr>
      <w:tr w:rsidR="00905B53" w:rsidRPr="003275F5" w14:paraId="33C9BB1D"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72E10CAD" w14:textId="77777777" w:rsidR="00905B53" w:rsidRPr="003275F5" w:rsidRDefault="00905B53" w:rsidP="005C1A69">
            <w:pPr>
              <w:spacing w:line="360" w:lineRule="auto"/>
              <w:rPr>
                <w:color w:val="000000"/>
                <w:sz w:val="16"/>
                <w:szCs w:val="16"/>
              </w:rPr>
            </w:pPr>
            <w:r w:rsidRPr="003275F5">
              <w:rPr>
                <w:color w:val="000000"/>
                <w:sz w:val="16"/>
                <w:szCs w:val="16"/>
              </w:rPr>
              <w:t>SC*Wages change</w:t>
            </w:r>
          </w:p>
        </w:tc>
        <w:tc>
          <w:tcPr>
            <w:tcW w:w="993" w:type="dxa"/>
            <w:tcBorders>
              <w:top w:val="nil"/>
              <w:left w:val="nil"/>
              <w:bottom w:val="nil"/>
              <w:right w:val="single" w:sz="4" w:space="0" w:color="auto"/>
            </w:tcBorders>
            <w:shd w:val="clear" w:color="auto" w:fill="auto"/>
            <w:noWrap/>
            <w:vAlign w:val="bottom"/>
            <w:hideMark/>
          </w:tcPr>
          <w:p w14:paraId="3EB03771"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094BC7CA"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B3C4CC7"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35A3135" w14:textId="77777777" w:rsidR="00905B53" w:rsidRPr="003275F5" w:rsidRDefault="00905B53" w:rsidP="005C1A69">
            <w:pPr>
              <w:spacing w:line="360" w:lineRule="auto"/>
              <w:rPr>
                <w:color w:val="000000"/>
                <w:sz w:val="16"/>
                <w:szCs w:val="16"/>
              </w:rPr>
            </w:pPr>
            <w:r w:rsidRPr="003275F5">
              <w:rPr>
                <w:color w:val="000000"/>
                <w:sz w:val="16"/>
                <w:szCs w:val="16"/>
              </w:rPr>
              <w:t>-67.313***</w:t>
            </w:r>
          </w:p>
        </w:tc>
        <w:tc>
          <w:tcPr>
            <w:tcW w:w="993" w:type="dxa"/>
            <w:tcBorders>
              <w:top w:val="nil"/>
              <w:left w:val="single" w:sz="4" w:space="0" w:color="auto"/>
              <w:bottom w:val="nil"/>
              <w:right w:val="single" w:sz="4" w:space="0" w:color="auto"/>
            </w:tcBorders>
            <w:shd w:val="clear" w:color="auto" w:fill="auto"/>
            <w:noWrap/>
            <w:vAlign w:val="bottom"/>
            <w:hideMark/>
          </w:tcPr>
          <w:p w14:paraId="061E799A"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A2BB706"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A195637"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190D718C" w14:textId="77777777" w:rsidR="00905B53" w:rsidRPr="003275F5" w:rsidRDefault="00905B53" w:rsidP="005C1A69">
            <w:pPr>
              <w:spacing w:line="360" w:lineRule="auto"/>
              <w:rPr>
                <w:color w:val="000000"/>
                <w:sz w:val="16"/>
                <w:szCs w:val="16"/>
              </w:rPr>
            </w:pPr>
            <w:r w:rsidRPr="003275F5">
              <w:rPr>
                <w:color w:val="000000"/>
                <w:sz w:val="16"/>
                <w:szCs w:val="16"/>
              </w:rPr>
              <w:t>28.651***</w:t>
            </w:r>
          </w:p>
        </w:tc>
      </w:tr>
      <w:tr w:rsidR="00905B53" w:rsidRPr="003275F5" w14:paraId="56A9B82A"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5D1C044D"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16DDE3BA"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97623AC"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44353CE"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45F2C2E7" w14:textId="77777777" w:rsidR="00905B53" w:rsidRPr="003275F5" w:rsidRDefault="00905B53" w:rsidP="005C1A69">
            <w:pPr>
              <w:spacing w:line="360" w:lineRule="auto"/>
              <w:rPr>
                <w:color w:val="000000"/>
                <w:sz w:val="16"/>
                <w:szCs w:val="16"/>
              </w:rPr>
            </w:pPr>
            <w:r w:rsidRPr="003275F5">
              <w:rPr>
                <w:color w:val="000000"/>
                <w:sz w:val="16"/>
                <w:szCs w:val="16"/>
              </w:rPr>
              <w:t>(10.875)</w:t>
            </w:r>
          </w:p>
        </w:tc>
        <w:tc>
          <w:tcPr>
            <w:tcW w:w="993" w:type="dxa"/>
            <w:tcBorders>
              <w:top w:val="nil"/>
              <w:left w:val="single" w:sz="4" w:space="0" w:color="auto"/>
              <w:bottom w:val="nil"/>
              <w:right w:val="single" w:sz="4" w:space="0" w:color="auto"/>
            </w:tcBorders>
            <w:shd w:val="clear" w:color="auto" w:fill="auto"/>
            <w:noWrap/>
            <w:vAlign w:val="bottom"/>
            <w:hideMark/>
          </w:tcPr>
          <w:p w14:paraId="0D2BF32F"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6A1D0EB0"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7C9741D"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0678783F" w14:textId="77777777" w:rsidR="00905B53" w:rsidRPr="003275F5" w:rsidRDefault="00905B53" w:rsidP="005C1A69">
            <w:pPr>
              <w:spacing w:line="360" w:lineRule="auto"/>
              <w:rPr>
                <w:color w:val="000000"/>
                <w:sz w:val="16"/>
                <w:szCs w:val="16"/>
              </w:rPr>
            </w:pPr>
            <w:r w:rsidRPr="003275F5">
              <w:rPr>
                <w:color w:val="000000"/>
                <w:sz w:val="16"/>
                <w:szCs w:val="16"/>
              </w:rPr>
              <w:t>(8.091)</w:t>
            </w:r>
          </w:p>
        </w:tc>
      </w:tr>
      <w:tr w:rsidR="00905B53" w:rsidRPr="003275F5" w14:paraId="450D3B82"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480B14B3" w14:textId="77777777" w:rsidR="00905B53" w:rsidRPr="003275F5" w:rsidRDefault="00905B53" w:rsidP="005C1A69">
            <w:pPr>
              <w:spacing w:line="360" w:lineRule="auto"/>
              <w:rPr>
                <w:color w:val="000000"/>
                <w:sz w:val="16"/>
                <w:szCs w:val="16"/>
              </w:rPr>
            </w:pPr>
            <w:r w:rsidRPr="003275F5">
              <w:rPr>
                <w:color w:val="000000"/>
                <w:sz w:val="16"/>
                <w:szCs w:val="16"/>
              </w:rPr>
              <w:t>Controls</w:t>
            </w:r>
          </w:p>
        </w:tc>
        <w:tc>
          <w:tcPr>
            <w:tcW w:w="993" w:type="dxa"/>
            <w:tcBorders>
              <w:top w:val="nil"/>
              <w:left w:val="nil"/>
              <w:bottom w:val="nil"/>
              <w:right w:val="single" w:sz="4" w:space="0" w:color="auto"/>
            </w:tcBorders>
            <w:shd w:val="clear" w:color="auto" w:fill="auto"/>
            <w:noWrap/>
            <w:vAlign w:val="bottom"/>
            <w:hideMark/>
          </w:tcPr>
          <w:p w14:paraId="6C25F104"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069C0611"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2AA164F6"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0CAB0058"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bottom"/>
            <w:hideMark/>
          </w:tcPr>
          <w:p w14:paraId="1738F4AE"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7F0F8056"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10BB6E3D"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46" w:type="dxa"/>
            <w:tcBorders>
              <w:top w:val="nil"/>
              <w:left w:val="nil"/>
              <w:bottom w:val="nil"/>
              <w:right w:val="nil"/>
            </w:tcBorders>
            <w:shd w:val="clear" w:color="auto" w:fill="auto"/>
            <w:noWrap/>
            <w:vAlign w:val="bottom"/>
            <w:hideMark/>
          </w:tcPr>
          <w:p w14:paraId="0180CB8B" w14:textId="77777777" w:rsidR="00905B53" w:rsidRPr="003275F5" w:rsidRDefault="00905B53" w:rsidP="005C1A69">
            <w:pPr>
              <w:spacing w:line="360" w:lineRule="auto"/>
              <w:rPr>
                <w:color w:val="000000"/>
                <w:sz w:val="16"/>
                <w:szCs w:val="16"/>
              </w:rPr>
            </w:pPr>
            <w:r w:rsidRPr="003275F5">
              <w:rPr>
                <w:color w:val="000000"/>
                <w:sz w:val="16"/>
                <w:szCs w:val="16"/>
              </w:rPr>
              <w:t>YES</w:t>
            </w:r>
          </w:p>
        </w:tc>
      </w:tr>
      <w:tr w:rsidR="00905B53" w:rsidRPr="003275F5" w14:paraId="0E20E719"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7B0C3EB" w14:textId="77777777" w:rsidR="00905B53" w:rsidRPr="003275F5" w:rsidRDefault="00905B53" w:rsidP="005C1A69">
            <w:pPr>
              <w:spacing w:line="360" w:lineRule="auto"/>
              <w:rPr>
                <w:color w:val="000000"/>
                <w:sz w:val="16"/>
                <w:szCs w:val="16"/>
              </w:rPr>
            </w:pPr>
            <w:r w:rsidRPr="003275F5">
              <w:rPr>
                <w:color w:val="000000"/>
                <w:sz w:val="16"/>
                <w:szCs w:val="16"/>
              </w:rPr>
              <w:t>State FE</w:t>
            </w:r>
          </w:p>
        </w:tc>
        <w:tc>
          <w:tcPr>
            <w:tcW w:w="993" w:type="dxa"/>
            <w:tcBorders>
              <w:top w:val="nil"/>
              <w:left w:val="nil"/>
              <w:bottom w:val="nil"/>
              <w:right w:val="single" w:sz="4" w:space="0" w:color="auto"/>
            </w:tcBorders>
            <w:shd w:val="clear" w:color="auto" w:fill="auto"/>
            <w:noWrap/>
            <w:vAlign w:val="bottom"/>
            <w:hideMark/>
          </w:tcPr>
          <w:p w14:paraId="4358DD92"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433903A7"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7D4E00CB"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348177DD"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bottom"/>
            <w:hideMark/>
          </w:tcPr>
          <w:p w14:paraId="65E02662"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632D7A48"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62B8FF96"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46" w:type="dxa"/>
            <w:tcBorders>
              <w:top w:val="nil"/>
              <w:left w:val="nil"/>
              <w:bottom w:val="nil"/>
              <w:right w:val="nil"/>
            </w:tcBorders>
            <w:shd w:val="clear" w:color="auto" w:fill="auto"/>
            <w:noWrap/>
            <w:vAlign w:val="bottom"/>
            <w:hideMark/>
          </w:tcPr>
          <w:p w14:paraId="6E31F8C1" w14:textId="77777777" w:rsidR="00905B53" w:rsidRPr="003275F5" w:rsidRDefault="00905B53" w:rsidP="005C1A69">
            <w:pPr>
              <w:spacing w:line="360" w:lineRule="auto"/>
              <w:rPr>
                <w:color w:val="000000"/>
                <w:sz w:val="16"/>
                <w:szCs w:val="16"/>
              </w:rPr>
            </w:pPr>
            <w:r w:rsidRPr="003275F5">
              <w:rPr>
                <w:color w:val="000000"/>
                <w:sz w:val="16"/>
                <w:szCs w:val="16"/>
              </w:rPr>
              <w:t>YES</w:t>
            </w:r>
          </w:p>
        </w:tc>
      </w:tr>
    </w:tbl>
    <w:p w14:paraId="1F4E5B9D" w14:textId="77777777" w:rsidR="00905B53" w:rsidRPr="00057254" w:rsidRDefault="00905B53" w:rsidP="00905B53">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1C1D4BFC" w14:textId="77777777" w:rsidR="00905B53" w:rsidRDefault="00905B53" w:rsidP="00905B53">
      <w:pPr>
        <w:spacing w:line="480" w:lineRule="auto"/>
      </w:pPr>
    </w:p>
    <w:p w14:paraId="2AF8D3FF" w14:textId="00AB37E7" w:rsidR="00905B53" w:rsidRDefault="00455620" w:rsidP="00905B53">
      <w:pPr>
        <w:spacing w:before="240" w:line="480" w:lineRule="auto"/>
      </w:pPr>
      <w:r>
        <w:rPr>
          <w:b/>
          <w:bCs/>
        </w:rPr>
        <w:lastRenderedPageBreak/>
        <w:t>F.3</w:t>
      </w:r>
      <w:r w:rsidR="00905B53" w:rsidRPr="00057254">
        <w:rPr>
          <w:b/>
          <w:bCs/>
        </w:rPr>
        <w:t>.</w:t>
      </w:r>
      <w:r w:rsidR="00905B53" w:rsidRPr="00057254">
        <w:t xml:space="preserve"> Interactions between social capital and economic change</w:t>
      </w:r>
      <w:r w:rsidR="00905B53">
        <w:t xml:space="preserve">, 2020 elections </w:t>
      </w:r>
      <w:r w:rsidR="00905B53" w:rsidRPr="00057254">
        <w:t xml:space="preserve">(Part </w:t>
      </w:r>
      <w:r w:rsidR="00905B53">
        <w:t>3</w:t>
      </w:r>
      <w:r w:rsidR="00905B53" w:rsidRPr="00057254">
        <w:t>)</w:t>
      </w:r>
    </w:p>
    <w:tbl>
      <w:tblPr>
        <w:tblW w:w="5000" w:type="pct"/>
        <w:tblLook w:val="04A0" w:firstRow="1" w:lastRow="0" w:firstColumn="1" w:lastColumn="0" w:noHBand="0" w:noVBand="1"/>
      </w:tblPr>
      <w:tblGrid>
        <w:gridCol w:w="3416"/>
        <w:gridCol w:w="1379"/>
        <w:gridCol w:w="1475"/>
        <w:gridCol w:w="1379"/>
        <w:gridCol w:w="1377"/>
      </w:tblGrid>
      <w:tr w:rsidR="00905B53" w:rsidRPr="005F6741" w14:paraId="716CCAD2" w14:textId="77777777" w:rsidTr="005C1A69">
        <w:trPr>
          <w:trHeight w:val="320"/>
        </w:trPr>
        <w:tc>
          <w:tcPr>
            <w:tcW w:w="1892" w:type="pct"/>
            <w:tcBorders>
              <w:top w:val="nil"/>
              <w:left w:val="nil"/>
              <w:bottom w:val="single" w:sz="4" w:space="0" w:color="auto"/>
              <w:right w:val="single" w:sz="4" w:space="0" w:color="auto"/>
            </w:tcBorders>
            <w:shd w:val="clear" w:color="auto" w:fill="auto"/>
            <w:noWrap/>
            <w:vAlign w:val="bottom"/>
            <w:hideMark/>
          </w:tcPr>
          <w:p w14:paraId="26E9A21F"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3108" w:type="pct"/>
            <w:gridSpan w:val="4"/>
            <w:tcBorders>
              <w:top w:val="nil"/>
              <w:left w:val="nil"/>
              <w:bottom w:val="single" w:sz="4" w:space="0" w:color="auto"/>
              <w:right w:val="nil"/>
            </w:tcBorders>
            <w:shd w:val="clear" w:color="auto" w:fill="auto"/>
            <w:noWrap/>
            <w:vAlign w:val="bottom"/>
            <w:hideMark/>
          </w:tcPr>
          <w:p w14:paraId="6BFD59D9" w14:textId="77777777" w:rsidR="00905B53" w:rsidRPr="005F6741" w:rsidRDefault="00905B53" w:rsidP="005C1A69">
            <w:pPr>
              <w:spacing w:line="360" w:lineRule="auto"/>
              <w:jc w:val="center"/>
              <w:rPr>
                <w:color w:val="000000"/>
                <w:sz w:val="16"/>
                <w:szCs w:val="16"/>
              </w:rPr>
            </w:pPr>
            <w:r w:rsidRPr="005F6741">
              <w:rPr>
                <w:color w:val="000000"/>
                <w:sz w:val="16"/>
                <w:szCs w:val="16"/>
              </w:rPr>
              <w:t>Economic Connectedness</w:t>
            </w:r>
          </w:p>
        </w:tc>
      </w:tr>
      <w:tr w:rsidR="00905B53" w:rsidRPr="005F6741" w14:paraId="13C16B58"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75ADD731" w14:textId="77777777" w:rsidR="00905B53" w:rsidRPr="005F6741" w:rsidRDefault="00905B53" w:rsidP="005C1A69">
            <w:pPr>
              <w:spacing w:line="360" w:lineRule="auto"/>
              <w:rPr>
                <w:color w:val="000000"/>
                <w:sz w:val="16"/>
                <w:szCs w:val="16"/>
              </w:rPr>
            </w:pPr>
            <w:r w:rsidRPr="005F6741">
              <w:rPr>
                <w:color w:val="000000"/>
                <w:sz w:val="16"/>
                <w:szCs w:val="16"/>
              </w:rPr>
              <w:t>Income per capita (2016)</w:t>
            </w:r>
          </w:p>
        </w:tc>
        <w:tc>
          <w:tcPr>
            <w:tcW w:w="764" w:type="pct"/>
            <w:tcBorders>
              <w:top w:val="nil"/>
              <w:left w:val="nil"/>
              <w:bottom w:val="nil"/>
              <w:right w:val="single" w:sz="4" w:space="0" w:color="auto"/>
            </w:tcBorders>
            <w:shd w:val="clear" w:color="auto" w:fill="auto"/>
            <w:noWrap/>
            <w:vAlign w:val="bottom"/>
            <w:hideMark/>
          </w:tcPr>
          <w:p w14:paraId="29256B36" w14:textId="77777777" w:rsidR="00905B53" w:rsidRPr="005F6741" w:rsidRDefault="00905B53" w:rsidP="005C1A69">
            <w:pPr>
              <w:spacing w:line="360" w:lineRule="auto"/>
              <w:rPr>
                <w:color w:val="000000"/>
                <w:sz w:val="16"/>
                <w:szCs w:val="16"/>
              </w:rPr>
            </w:pPr>
            <w:r w:rsidRPr="005F6741">
              <w:rPr>
                <w:color w:val="000000"/>
                <w:sz w:val="16"/>
                <w:szCs w:val="16"/>
              </w:rPr>
              <w:t>-0.000***</w:t>
            </w:r>
          </w:p>
        </w:tc>
        <w:tc>
          <w:tcPr>
            <w:tcW w:w="817" w:type="pct"/>
            <w:tcBorders>
              <w:top w:val="nil"/>
              <w:left w:val="nil"/>
              <w:bottom w:val="nil"/>
              <w:right w:val="nil"/>
            </w:tcBorders>
            <w:shd w:val="clear" w:color="auto" w:fill="auto"/>
            <w:noWrap/>
            <w:vAlign w:val="bottom"/>
            <w:hideMark/>
          </w:tcPr>
          <w:p w14:paraId="1B8ECC90" w14:textId="77777777" w:rsidR="00905B53" w:rsidRPr="005F6741" w:rsidRDefault="00905B53" w:rsidP="005C1A69">
            <w:pPr>
              <w:spacing w:line="360" w:lineRule="auto"/>
              <w:rPr>
                <w:color w:val="000000"/>
                <w:sz w:val="16"/>
                <w:szCs w:val="16"/>
              </w:rPr>
            </w:pPr>
            <w:r w:rsidRPr="005F6741">
              <w:rPr>
                <w:color w:val="000000"/>
                <w:sz w:val="16"/>
                <w:szCs w:val="16"/>
              </w:rPr>
              <w:t>-0.000***</w:t>
            </w:r>
          </w:p>
        </w:tc>
        <w:tc>
          <w:tcPr>
            <w:tcW w:w="764" w:type="pct"/>
            <w:tcBorders>
              <w:top w:val="nil"/>
              <w:left w:val="single" w:sz="4" w:space="0" w:color="auto"/>
              <w:bottom w:val="nil"/>
              <w:right w:val="single" w:sz="4" w:space="0" w:color="auto"/>
            </w:tcBorders>
            <w:shd w:val="clear" w:color="auto" w:fill="auto"/>
            <w:noWrap/>
            <w:vAlign w:val="bottom"/>
            <w:hideMark/>
          </w:tcPr>
          <w:p w14:paraId="504A70E6" w14:textId="77777777" w:rsidR="00905B53" w:rsidRPr="005F6741" w:rsidRDefault="00905B53" w:rsidP="005C1A69">
            <w:pPr>
              <w:spacing w:line="360" w:lineRule="auto"/>
              <w:rPr>
                <w:color w:val="000000"/>
                <w:sz w:val="16"/>
                <w:szCs w:val="16"/>
              </w:rPr>
            </w:pPr>
            <w:r w:rsidRPr="005F6741">
              <w:rPr>
                <w:color w:val="000000"/>
                <w:sz w:val="16"/>
                <w:szCs w:val="16"/>
              </w:rPr>
              <w:t>-0.000***</w:t>
            </w:r>
          </w:p>
        </w:tc>
        <w:tc>
          <w:tcPr>
            <w:tcW w:w="763" w:type="pct"/>
            <w:tcBorders>
              <w:top w:val="nil"/>
              <w:left w:val="nil"/>
              <w:bottom w:val="nil"/>
              <w:right w:val="nil"/>
            </w:tcBorders>
            <w:shd w:val="clear" w:color="auto" w:fill="auto"/>
            <w:noWrap/>
            <w:vAlign w:val="bottom"/>
            <w:hideMark/>
          </w:tcPr>
          <w:p w14:paraId="52DA176C" w14:textId="77777777" w:rsidR="00905B53" w:rsidRPr="005F6741" w:rsidRDefault="00905B53" w:rsidP="005C1A69">
            <w:pPr>
              <w:spacing w:line="360" w:lineRule="auto"/>
              <w:rPr>
                <w:color w:val="000000"/>
                <w:sz w:val="16"/>
                <w:szCs w:val="16"/>
              </w:rPr>
            </w:pPr>
            <w:r w:rsidRPr="005F6741">
              <w:rPr>
                <w:color w:val="000000"/>
                <w:sz w:val="16"/>
                <w:szCs w:val="16"/>
              </w:rPr>
              <w:t>-0.000***</w:t>
            </w:r>
          </w:p>
        </w:tc>
      </w:tr>
      <w:tr w:rsidR="00905B53" w:rsidRPr="005F6741" w14:paraId="6E0A56D8"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7E3FD207"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7169462F" w14:textId="77777777" w:rsidR="00905B53" w:rsidRPr="005F6741" w:rsidRDefault="00905B53" w:rsidP="005C1A69">
            <w:pPr>
              <w:spacing w:line="360" w:lineRule="auto"/>
              <w:rPr>
                <w:color w:val="000000"/>
                <w:sz w:val="16"/>
                <w:szCs w:val="16"/>
              </w:rPr>
            </w:pPr>
            <w:r w:rsidRPr="005F6741">
              <w:rPr>
                <w:color w:val="000000"/>
                <w:sz w:val="16"/>
                <w:szCs w:val="16"/>
              </w:rPr>
              <w:t>(0.000)</w:t>
            </w:r>
          </w:p>
        </w:tc>
        <w:tc>
          <w:tcPr>
            <w:tcW w:w="817" w:type="pct"/>
            <w:tcBorders>
              <w:top w:val="nil"/>
              <w:left w:val="nil"/>
              <w:bottom w:val="nil"/>
              <w:right w:val="nil"/>
            </w:tcBorders>
            <w:shd w:val="clear" w:color="auto" w:fill="auto"/>
            <w:noWrap/>
            <w:vAlign w:val="bottom"/>
            <w:hideMark/>
          </w:tcPr>
          <w:p w14:paraId="6EB66BA3" w14:textId="77777777" w:rsidR="00905B53" w:rsidRPr="005F6741" w:rsidRDefault="00905B53" w:rsidP="005C1A69">
            <w:pPr>
              <w:spacing w:line="360" w:lineRule="auto"/>
              <w:rPr>
                <w:color w:val="000000"/>
                <w:sz w:val="16"/>
                <w:szCs w:val="16"/>
              </w:rPr>
            </w:pPr>
            <w:r w:rsidRPr="005F6741">
              <w:rPr>
                <w:color w:val="000000"/>
                <w:sz w:val="16"/>
                <w:szCs w:val="16"/>
              </w:rPr>
              <w:t>(0.000)</w:t>
            </w:r>
          </w:p>
        </w:tc>
        <w:tc>
          <w:tcPr>
            <w:tcW w:w="764" w:type="pct"/>
            <w:tcBorders>
              <w:top w:val="nil"/>
              <w:left w:val="single" w:sz="4" w:space="0" w:color="auto"/>
              <w:bottom w:val="nil"/>
              <w:right w:val="single" w:sz="4" w:space="0" w:color="auto"/>
            </w:tcBorders>
            <w:shd w:val="clear" w:color="auto" w:fill="auto"/>
            <w:noWrap/>
            <w:vAlign w:val="bottom"/>
            <w:hideMark/>
          </w:tcPr>
          <w:p w14:paraId="674C4213" w14:textId="77777777" w:rsidR="00905B53" w:rsidRPr="005F6741" w:rsidRDefault="00905B53" w:rsidP="005C1A69">
            <w:pPr>
              <w:spacing w:line="360" w:lineRule="auto"/>
              <w:rPr>
                <w:color w:val="000000"/>
                <w:sz w:val="16"/>
                <w:szCs w:val="16"/>
              </w:rPr>
            </w:pPr>
            <w:r w:rsidRPr="005F6741">
              <w:rPr>
                <w:color w:val="000000"/>
                <w:sz w:val="16"/>
                <w:szCs w:val="16"/>
              </w:rPr>
              <w:t>(0.000)</w:t>
            </w:r>
          </w:p>
        </w:tc>
        <w:tc>
          <w:tcPr>
            <w:tcW w:w="763" w:type="pct"/>
            <w:tcBorders>
              <w:top w:val="nil"/>
              <w:left w:val="nil"/>
              <w:bottom w:val="nil"/>
              <w:right w:val="nil"/>
            </w:tcBorders>
            <w:shd w:val="clear" w:color="auto" w:fill="auto"/>
            <w:noWrap/>
            <w:vAlign w:val="bottom"/>
            <w:hideMark/>
          </w:tcPr>
          <w:p w14:paraId="738FC876" w14:textId="77777777" w:rsidR="00905B53" w:rsidRPr="005F6741" w:rsidRDefault="00905B53" w:rsidP="005C1A69">
            <w:pPr>
              <w:spacing w:line="360" w:lineRule="auto"/>
              <w:rPr>
                <w:color w:val="000000"/>
                <w:sz w:val="16"/>
                <w:szCs w:val="16"/>
              </w:rPr>
            </w:pPr>
            <w:r w:rsidRPr="005F6741">
              <w:rPr>
                <w:color w:val="000000"/>
                <w:sz w:val="16"/>
                <w:szCs w:val="16"/>
              </w:rPr>
              <w:t>(0.000)</w:t>
            </w:r>
          </w:p>
        </w:tc>
      </w:tr>
      <w:tr w:rsidR="00905B53" w:rsidRPr="005F6741" w14:paraId="7B50BFE8"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1DB27F9A" w14:textId="77777777" w:rsidR="00905B53" w:rsidRPr="005F6741" w:rsidRDefault="00905B53" w:rsidP="005C1A69">
            <w:pPr>
              <w:spacing w:line="360" w:lineRule="auto"/>
              <w:rPr>
                <w:color w:val="000000"/>
                <w:sz w:val="16"/>
                <w:szCs w:val="16"/>
              </w:rPr>
            </w:pPr>
            <w:r w:rsidRPr="005F6741">
              <w:rPr>
                <w:color w:val="000000"/>
                <w:sz w:val="16"/>
                <w:szCs w:val="16"/>
              </w:rPr>
              <w:t>Inequality (Gini 2016)</w:t>
            </w:r>
          </w:p>
        </w:tc>
        <w:tc>
          <w:tcPr>
            <w:tcW w:w="764" w:type="pct"/>
            <w:tcBorders>
              <w:top w:val="nil"/>
              <w:left w:val="nil"/>
              <w:bottom w:val="nil"/>
              <w:right w:val="single" w:sz="4" w:space="0" w:color="auto"/>
            </w:tcBorders>
            <w:shd w:val="clear" w:color="auto" w:fill="auto"/>
            <w:noWrap/>
            <w:vAlign w:val="bottom"/>
            <w:hideMark/>
          </w:tcPr>
          <w:p w14:paraId="63D5F668" w14:textId="77777777" w:rsidR="00905B53" w:rsidRPr="005F6741" w:rsidRDefault="00905B53" w:rsidP="005C1A69">
            <w:pPr>
              <w:spacing w:line="360" w:lineRule="auto"/>
              <w:rPr>
                <w:color w:val="000000"/>
                <w:sz w:val="16"/>
                <w:szCs w:val="16"/>
              </w:rPr>
            </w:pPr>
            <w:r w:rsidRPr="005F6741">
              <w:rPr>
                <w:color w:val="000000"/>
                <w:sz w:val="16"/>
                <w:szCs w:val="16"/>
              </w:rPr>
              <w:t>-0.024</w:t>
            </w:r>
          </w:p>
        </w:tc>
        <w:tc>
          <w:tcPr>
            <w:tcW w:w="817" w:type="pct"/>
            <w:tcBorders>
              <w:top w:val="nil"/>
              <w:left w:val="nil"/>
              <w:bottom w:val="nil"/>
              <w:right w:val="nil"/>
            </w:tcBorders>
            <w:shd w:val="clear" w:color="auto" w:fill="auto"/>
            <w:noWrap/>
            <w:vAlign w:val="bottom"/>
            <w:hideMark/>
          </w:tcPr>
          <w:p w14:paraId="225AEE37" w14:textId="77777777" w:rsidR="00905B53" w:rsidRPr="005F6741" w:rsidRDefault="00905B53" w:rsidP="005C1A69">
            <w:pPr>
              <w:spacing w:line="360" w:lineRule="auto"/>
              <w:rPr>
                <w:color w:val="000000"/>
                <w:sz w:val="16"/>
                <w:szCs w:val="16"/>
              </w:rPr>
            </w:pPr>
            <w:r w:rsidRPr="005F6741">
              <w:rPr>
                <w:color w:val="000000"/>
                <w:sz w:val="16"/>
                <w:szCs w:val="16"/>
              </w:rPr>
              <w:t>-0.144***</w:t>
            </w:r>
          </w:p>
        </w:tc>
        <w:tc>
          <w:tcPr>
            <w:tcW w:w="764" w:type="pct"/>
            <w:tcBorders>
              <w:top w:val="nil"/>
              <w:left w:val="single" w:sz="4" w:space="0" w:color="auto"/>
              <w:bottom w:val="nil"/>
              <w:right w:val="single" w:sz="4" w:space="0" w:color="auto"/>
            </w:tcBorders>
            <w:shd w:val="clear" w:color="auto" w:fill="auto"/>
            <w:noWrap/>
            <w:vAlign w:val="bottom"/>
            <w:hideMark/>
          </w:tcPr>
          <w:p w14:paraId="1571862E" w14:textId="77777777" w:rsidR="00905B53" w:rsidRPr="005F6741" w:rsidRDefault="00905B53" w:rsidP="005C1A69">
            <w:pPr>
              <w:spacing w:line="360" w:lineRule="auto"/>
              <w:rPr>
                <w:color w:val="000000"/>
                <w:sz w:val="16"/>
                <w:szCs w:val="16"/>
              </w:rPr>
            </w:pPr>
            <w:r w:rsidRPr="005F6741">
              <w:rPr>
                <w:color w:val="000000"/>
                <w:sz w:val="16"/>
                <w:szCs w:val="16"/>
              </w:rPr>
              <w:t>-0.052†</w:t>
            </w:r>
          </w:p>
        </w:tc>
        <w:tc>
          <w:tcPr>
            <w:tcW w:w="763" w:type="pct"/>
            <w:tcBorders>
              <w:top w:val="nil"/>
              <w:left w:val="nil"/>
              <w:bottom w:val="nil"/>
              <w:right w:val="nil"/>
            </w:tcBorders>
            <w:shd w:val="clear" w:color="auto" w:fill="auto"/>
            <w:noWrap/>
            <w:vAlign w:val="bottom"/>
            <w:hideMark/>
          </w:tcPr>
          <w:p w14:paraId="3F355027" w14:textId="77777777" w:rsidR="00905B53" w:rsidRPr="005F6741" w:rsidRDefault="00905B53" w:rsidP="005C1A69">
            <w:pPr>
              <w:spacing w:line="360" w:lineRule="auto"/>
              <w:rPr>
                <w:color w:val="000000"/>
                <w:sz w:val="16"/>
                <w:szCs w:val="16"/>
              </w:rPr>
            </w:pPr>
            <w:r w:rsidRPr="005F6741">
              <w:rPr>
                <w:color w:val="000000"/>
                <w:sz w:val="16"/>
                <w:szCs w:val="16"/>
              </w:rPr>
              <w:t>-0.042</w:t>
            </w:r>
          </w:p>
        </w:tc>
      </w:tr>
      <w:tr w:rsidR="00905B53" w:rsidRPr="005F6741" w14:paraId="42D46255"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63DF1C05"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0142C582" w14:textId="77777777" w:rsidR="00905B53" w:rsidRPr="005F6741" w:rsidRDefault="00905B53" w:rsidP="005C1A69">
            <w:pPr>
              <w:spacing w:line="360" w:lineRule="auto"/>
              <w:rPr>
                <w:color w:val="000000"/>
                <w:sz w:val="16"/>
                <w:szCs w:val="16"/>
              </w:rPr>
            </w:pPr>
            <w:r w:rsidRPr="005F6741">
              <w:rPr>
                <w:color w:val="000000"/>
                <w:sz w:val="16"/>
                <w:szCs w:val="16"/>
              </w:rPr>
              <w:t>(0.03)</w:t>
            </w:r>
          </w:p>
        </w:tc>
        <w:tc>
          <w:tcPr>
            <w:tcW w:w="817" w:type="pct"/>
            <w:tcBorders>
              <w:top w:val="nil"/>
              <w:left w:val="nil"/>
              <w:bottom w:val="nil"/>
              <w:right w:val="nil"/>
            </w:tcBorders>
            <w:shd w:val="clear" w:color="auto" w:fill="auto"/>
            <w:noWrap/>
            <w:vAlign w:val="bottom"/>
            <w:hideMark/>
          </w:tcPr>
          <w:p w14:paraId="799FCFF5" w14:textId="77777777" w:rsidR="00905B53" w:rsidRPr="005F6741" w:rsidRDefault="00905B53" w:rsidP="005C1A69">
            <w:pPr>
              <w:spacing w:line="360" w:lineRule="auto"/>
              <w:rPr>
                <w:color w:val="000000"/>
                <w:sz w:val="16"/>
                <w:szCs w:val="16"/>
              </w:rPr>
            </w:pPr>
            <w:r w:rsidRPr="005F6741">
              <w:rPr>
                <w:color w:val="000000"/>
                <w:sz w:val="16"/>
                <w:szCs w:val="16"/>
              </w:rPr>
              <w:t>(0.028)</w:t>
            </w:r>
          </w:p>
        </w:tc>
        <w:tc>
          <w:tcPr>
            <w:tcW w:w="764" w:type="pct"/>
            <w:tcBorders>
              <w:top w:val="nil"/>
              <w:left w:val="single" w:sz="4" w:space="0" w:color="auto"/>
              <w:bottom w:val="nil"/>
              <w:right w:val="single" w:sz="4" w:space="0" w:color="auto"/>
            </w:tcBorders>
            <w:shd w:val="clear" w:color="auto" w:fill="auto"/>
            <w:noWrap/>
            <w:vAlign w:val="bottom"/>
            <w:hideMark/>
          </w:tcPr>
          <w:p w14:paraId="02F9F201" w14:textId="77777777" w:rsidR="00905B53" w:rsidRPr="005F6741" w:rsidRDefault="00905B53" w:rsidP="005C1A69">
            <w:pPr>
              <w:spacing w:line="360" w:lineRule="auto"/>
              <w:rPr>
                <w:color w:val="000000"/>
                <w:sz w:val="16"/>
                <w:szCs w:val="16"/>
              </w:rPr>
            </w:pPr>
            <w:r w:rsidRPr="005F6741">
              <w:rPr>
                <w:color w:val="000000"/>
                <w:sz w:val="16"/>
                <w:szCs w:val="16"/>
              </w:rPr>
              <w:t>(0.03)</w:t>
            </w:r>
          </w:p>
        </w:tc>
        <w:tc>
          <w:tcPr>
            <w:tcW w:w="763" w:type="pct"/>
            <w:tcBorders>
              <w:top w:val="nil"/>
              <w:left w:val="nil"/>
              <w:bottom w:val="nil"/>
              <w:right w:val="nil"/>
            </w:tcBorders>
            <w:shd w:val="clear" w:color="auto" w:fill="auto"/>
            <w:noWrap/>
            <w:vAlign w:val="bottom"/>
            <w:hideMark/>
          </w:tcPr>
          <w:p w14:paraId="49C5C2F1" w14:textId="77777777" w:rsidR="00905B53" w:rsidRPr="005F6741" w:rsidRDefault="00905B53" w:rsidP="005C1A69">
            <w:pPr>
              <w:spacing w:line="360" w:lineRule="auto"/>
              <w:rPr>
                <w:color w:val="000000"/>
                <w:sz w:val="16"/>
                <w:szCs w:val="16"/>
              </w:rPr>
            </w:pPr>
            <w:r w:rsidRPr="005F6741">
              <w:rPr>
                <w:color w:val="000000"/>
                <w:sz w:val="16"/>
                <w:szCs w:val="16"/>
              </w:rPr>
              <w:t>(0.031)</w:t>
            </w:r>
          </w:p>
        </w:tc>
      </w:tr>
      <w:tr w:rsidR="00905B53" w:rsidRPr="005F6741" w14:paraId="16FEB83F"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68CD2BFF" w14:textId="77777777" w:rsidR="00905B53" w:rsidRPr="005F6741" w:rsidRDefault="00905B53" w:rsidP="005C1A69">
            <w:pPr>
              <w:spacing w:line="360" w:lineRule="auto"/>
              <w:rPr>
                <w:color w:val="000000"/>
                <w:sz w:val="16"/>
                <w:szCs w:val="16"/>
              </w:rPr>
            </w:pPr>
            <w:r w:rsidRPr="005F6741">
              <w:rPr>
                <w:color w:val="000000"/>
                <w:sz w:val="16"/>
                <w:szCs w:val="16"/>
              </w:rPr>
              <w:t>Social Capital</w:t>
            </w:r>
          </w:p>
        </w:tc>
        <w:tc>
          <w:tcPr>
            <w:tcW w:w="764" w:type="pct"/>
            <w:tcBorders>
              <w:top w:val="nil"/>
              <w:left w:val="nil"/>
              <w:bottom w:val="nil"/>
              <w:right w:val="single" w:sz="4" w:space="0" w:color="auto"/>
            </w:tcBorders>
            <w:shd w:val="clear" w:color="auto" w:fill="auto"/>
            <w:noWrap/>
            <w:vAlign w:val="bottom"/>
            <w:hideMark/>
          </w:tcPr>
          <w:p w14:paraId="221DBCAA" w14:textId="77777777" w:rsidR="00905B53" w:rsidRPr="005F6741" w:rsidRDefault="00905B53" w:rsidP="005C1A69">
            <w:pPr>
              <w:spacing w:line="360" w:lineRule="auto"/>
              <w:rPr>
                <w:color w:val="000000"/>
                <w:sz w:val="16"/>
                <w:szCs w:val="16"/>
              </w:rPr>
            </w:pPr>
            <w:r w:rsidRPr="005F6741">
              <w:rPr>
                <w:color w:val="000000"/>
                <w:sz w:val="16"/>
                <w:szCs w:val="16"/>
              </w:rPr>
              <w:t>-0.04***</w:t>
            </w:r>
          </w:p>
        </w:tc>
        <w:tc>
          <w:tcPr>
            <w:tcW w:w="817" w:type="pct"/>
            <w:tcBorders>
              <w:top w:val="nil"/>
              <w:left w:val="nil"/>
              <w:bottom w:val="nil"/>
              <w:right w:val="nil"/>
            </w:tcBorders>
            <w:shd w:val="clear" w:color="auto" w:fill="auto"/>
            <w:noWrap/>
            <w:vAlign w:val="bottom"/>
            <w:hideMark/>
          </w:tcPr>
          <w:p w14:paraId="69DB963B" w14:textId="77777777" w:rsidR="00905B53" w:rsidRPr="005F6741" w:rsidRDefault="00905B53" w:rsidP="005C1A69">
            <w:pPr>
              <w:spacing w:line="360" w:lineRule="auto"/>
              <w:rPr>
                <w:color w:val="000000"/>
                <w:sz w:val="16"/>
                <w:szCs w:val="16"/>
              </w:rPr>
            </w:pPr>
            <w:r w:rsidRPr="005F6741">
              <w:rPr>
                <w:color w:val="000000"/>
                <w:sz w:val="16"/>
                <w:szCs w:val="16"/>
              </w:rPr>
              <w:t>-0.034***</w:t>
            </w:r>
          </w:p>
        </w:tc>
        <w:tc>
          <w:tcPr>
            <w:tcW w:w="764" w:type="pct"/>
            <w:tcBorders>
              <w:top w:val="nil"/>
              <w:left w:val="single" w:sz="4" w:space="0" w:color="auto"/>
              <w:bottom w:val="nil"/>
              <w:right w:val="single" w:sz="4" w:space="0" w:color="auto"/>
            </w:tcBorders>
            <w:shd w:val="clear" w:color="auto" w:fill="auto"/>
            <w:noWrap/>
            <w:vAlign w:val="bottom"/>
            <w:hideMark/>
          </w:tcPr>
          <w:p w14:paraId="281F326C" w14:textId="77777777" w:rsidR="00905B53" w:rsidRPr="005F6741" w:rsidRDefault="00905B53" w:rsidP="005C1A69">
            <w:pPr>
              <w:spacing w:line="360" w:lineRule="auto"/>
              <w:rPr>
                <w:color w:val="000000"/>
                <w:sz w:val="16"/>
                <w:szCs w:val="16"/>
              </w:rPr>
            </w:pPr>
            <w:r w:rsidRPr="005F6741">
              <w:rPr>
                <w:color w:val="000000"/>
                <w:sz w:val="16"/>
                <w:szCs w:val="16"/>
              </w:rPr>
              <w:t>-0.167***</w:t>
            </w:r>
          </w:p>
        </w:tc>
        <w:tc>
          <w:tcPr>
            <w:tcW w:w="763" w:type="pct"/>
            <w:tcBorders>
              <w:top w:val="nil"/>
              <w:left w:val="nil"/>
              <w:bottom w:val="nil"/>
              <w:right w:val="nil"/>
            </w:tcBorders>
            <w:shd w:val="clear" w:color="auto" w:fill="auto"/>
            <w:noWrap/>
            <w:vAlign w:val="bottom"/>
            <w:hideMark/>
          </w:tcPr>
          <w:p w14:paraId="4FDE1CAB" w14:textId="77777777" w:rsidR="00905B53" w:rsidRPr="005F6741" w:rsidRDefault="00905B53" w:rsidP="005C1A69">
            <w:pPr>
              <w:spacing w:line="360" w:lineRule="auto"/>
              <w:rPr>
                <w:color w:val="000000"/>
                <w:sz w:val="16"/>
                <w:szCs w:val="16"/>
              </w:rPr>
            </w:pPr>
            <w:r w:rsidRPr="005F6741">
              <w:rPr>
                <w:color w:val="000000"/>
                <w:sz w:val="16"/>
                <w:szCs w:val="16"/>
              </w:rPr>
              <w:t>-0.12**</w:t>
            </w:r>
          </w:p>
        </w:tc>
      </w:tr>
      <w:tr w:rsidR="00905B53" w:rsidRPr="005F6741" w14:paraId="621E42F4"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44EF007C"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1FF26659" w14:textId="77777777" w:rsidR="00905B53" w:rsidRPr="005F6741" w:rsidRDefault="00905B53" w:rsidP="005C1A69">
            <w:pPr>
              <w:spacing w:line="360" w:lineRule="auto"/>
              <w:rPr>
                <w:color w:val="000000"/>
                <w:sz w:val="16"/>
                <w:szCs w:val="16"/>
              </w:rPr>
            </w:pPr>
            <w:r w:rsidRPr="005F6741">
              <w:rPr>
                <w:color w:val="000000"/>
                <w:sz w:val="16"/>
                <w:szCs w:val="16"/>
              </w:rPr>
              <w:t>(0.012)</w:t>
            </w:r>
          </w:p>
        </w:tc>
        <w:tc>
          <w:tcPr>
            <w:tcW w:w="817" w:type="pct"/>
            <w:tcBorders>
              <w:top w:val="nil"/>
              <w:left w:val="nil"/>
              <w:bottom w:val="nil"/>
              <w:right w:val="nil"/>
            </w:tcBorders>
            <w:shd w:val="clear" w:color="auto" w:fill="auto"/>
            <w:noWrap/>
            <w:vAlign w:val="bottom"/>
            <w:hideMark/>
          </w:tcPr>
          <w:p w14:paraId="314D1AE2" w14:textId="77777777" w:rsidR="00905B53" w:rsidRPr="005F6741" w:rsidRDefault="00905B53" w:rsidP="005C1A69">
            <w:pPr>
              <w:spacing w:line="360" w:lineRule="auto"/>
              <w:rPr>
                <w:color w:val="000000"/>
                <w:sz w:val="16"/>
                <w:szCs w:val="16"/>
              </w:rPr>
            </w:pPr>
            <w:r w:rsidRPr="005F6741">
              <w:rPr>
                <w:color w:val="000000"/>
                <w:sz w:val="16"/>
                <w:szCs w:val="16"/>
              </w:rPr>
              <w:t>(0.009)</w:t>
            </w:r>
          </w:p>
        </w:tc>
        <w:tc>
          <w:tcPr>
            <w:tcW w:w="764" w:type="pct"/>
            <w:tcBorders>
              <w:top w:val="nil"/>
              <w:left w:val="single" w:sz="4" w:space="0" w:color="auto"/>
              <w:bottom w:val="nil"/>
              <w:right w:val="single" w:sz="4" w:space="0" w:color="auto"/>
            </w:tcBorders>
            <w:shd w:val="clear" w:color="auto" w:fill="auto"/>
            <w:noWrap/>
            <w:vAlign w:val="bottom"/>
            <w:hideMark/>
          </w:tcPr>
          <w:p w14:paraId="760D0C91" w14:textId="77777777" w:rsidR="00905B53" w:rsidRPr="005F6741" w:rsidRDefault="00905B53" w:rsidP="005C1A69">
            <w:pPr>
              <w:spacing w:line="360" w:lineRule="auto"/>
              <w:rPr>
                <w:color w:val="000000"/>
                <w:sz w:val="16"/>
                <w:szCs w:val="16"/>
              </w:rPr>
            </w:pPr>
            <w:r w:rsidRPr="005F6741">
              <w:rPr>
                <w:color w:val="000000"/>
                <w:sz w:val="16"/>
                <w:szCs w:val="16"/>
              </w:rPr>
              <w:t>(0.025)</w:t>
            </w:r>
          </w:p>
        </w:tc>
        <w:tc>
          <w:tcPr>
            <w:tcW w:w="763" w:type="pct"/>
            <w:tcBorders>
              <w:top w:val="nil"/>
              <w:left w:val="nil"/>
              <w:bottom w:val="nil"/>
              <w:right w:val="nil"/>
            </w:tcBorders>
            <w:shd w:val="clear" w:color="auto" w:fill="auto"/>
            <w:noWrap/>
            <w:vAlign w:val="bottom"/>
            <w:hideMark/>
          </w:tcPr>
          <w:p w14:paraId="6DA806EA" w14:textId="77777777" w:rsidR="00905B53" w:rsidRPr="005F6741" w:rsidRDefault="00905B53" w:rsidP="005C1A69">
            <w:pPr>
              <w:spacing w:line="360" w:lineRule="auto"/>
              <w:rPr>
                <w:color w:val="000000"/>
                <w:sz w:val="16"/>
                <w:szCs w:val="16"/>
              </w:rPr>
            </w:pPr>
            <w:r w:rsidRPr="005F6741">
              <w:rPr>
                <w:color w:val="000000"/>
                <w:sz w:val="16"/>
                <w:szCs w:val="16"/>
              </w:rPr>
              <w:t>(0.043)</w:t>
            </w:r>
          </w:p>
        </w:tc>
      </w:tr>
      <w:tr w:rsidR="00905B53" w:rsidRPr="005F6741" w14:paraId="73EB4909"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3DFB85E6" w14:textId="77777777" w:rsidR="00905B53" w:rsidRPr="005F6741" w:rsidRDefault="00905B53" w:rsidP="005C1A69">
            <w:pPr>
              <w:spacing w:line="360" w:lineRule="auto"/>
              <w:rPr>
                <w:color w:val="000000"/>
                <w:sz w:val="16"/>
                <w:szCs w:val="16"/>
              </w:rPr>
            </w:pPr>
            <w:r w:rsidRPr="005F6741">
              <w:rPr>
                <w:color w:val="000000"/>
                <w:sz w:val="16"/>
                <w:szCs w:val="16"/>
              </w:rPr>
              <w:t>Employment change 1980-2016</w:t>
            </w:r>
          </w:p>
        </w:tc>
        <w:tc>
          <w:tcPr>
            <w:tcW w:w="764" w:type="pct"/>
            <w:tcBorders>
              <w:top w:val="nil"/>
              <w:left w:val="nil"/>
              <w:bottom w:val="nil"/>
              <w:right w:val="single" w:sz="4" w:space="0" w:color="auto"/>
            </w:tcBorders>
            <w:shd w:val="clear" w:color="auto" w:fill="auto"/>
            <w:noWrap/>
            <w:vAlign w:val="bottom"/>
            <w:hideMark/>
          </w:tcPr>
          <w:p w14:paraId="754C9AAC" w14:textId="77777777" w:rsidR="00905B53" w:rsidRPr="005F6741" w:rsidRDefault="00905B53" w:rsidP="005C1A69">
            <w:pPr>
              <w:spacing w:line="360" w:lineRule="auto"/>
              <w:rPr>
                <w:color w:val="000000"/>
                <w:sz w:val="16"/>
                <w:szCs w:val="16"/>
              </w:rPr>
            </w:pPr>
            <w:r w:rsidRPr="005F6741">
              <w:rPr>
                <w:color w:val="000000"/>
                <w:sz w:val="16"/>
                <w:szCs w:val="16"/>
              </w:rPr>
              <w:t>2.002**</w:t>
            </w:r>
          </w:p>
        </w:tc>
        <w:tc>
          <w:tcPr>
            <w:tcW w:w="817" w:type="pct"/>
            <w:tcBorders>
              <w:top w:val="nil"/>
              <w:left w:val="nil"/>
              <w:bottom w:val="nil"/>
              <w:right w:val="nil"/>
            </w:tcBorders>
            <w:shd w:val="clear" w:color="auto" w:fill="auto"/>
            <w:noWrap/>
            <w:vAlign w:val="bottom"/>
            <w:hideMark/>
          </w:tcPr>
          <w:p w14:paraId="16D6BBB0"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46EB0483"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4118EA8F" w14:textId="77777777" w:rsidR="00905B53" w:rsidRPr="005F6741" w:rsidRDefault="00905B53" w:rsidP="005C1A69">
            <w:pPr>
              <w:spacing w:line="360" w:lineRule="auto"/>
              <w:rPr>
                <w:color w:val="000000"/>
                <w:sz w:val="16"/>
                <w:szCs w:val="16"/>
              </w:rPr>
            </w:pPr>
          </w:p>
        </w:tc>
      </w:tr>
      <w:tr w:rsidR="00905B53" w:rsidRPr="005F6741" w14:paraId="28E3DB6E"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245DDD5A"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40017B92" w14:textId="77777777" w:rsidR="00905B53" w:rsidRPr="005F6741" w:rsidRDefault="00905B53" w:rsidP="005C1A69">
            <w:pPr>
              <w:spacing w:line="360" w:lineRule="auto"/>
              <w:rPr>
                <w:color w:val="000000"/>
                <w:sz w:val="16"/>
                <w:szCs w:val="16"/>
              </w:rPr>
            </w:pPr>
            <w:r w:rsidRPr="005F6741">
              <w:rPr>
                <w:color w:val="000000"/>
                <w:sz w:val="16"/>
                <w:szCs w:val="16"/>
              </w:rPr>
              <w:t>(0.727)</w:t>
            </w:r>
          </w:p>
        </w:tc>
        <w:tc>
          <w:tcPr>
            <w:tcW w:w="817" w:type="pct"/>
            <w:tcBorders>
              <w:top w:val="nil"/>
              <w:left w:val="nil"/>
              <w:bottom w:val="nil"/>
              <w:right w:val="nil"/>
            </w:tcBorders>
            <w:shd w:val="clear" w:color="auto" w:fill="auto"/>
            <w:noWrap/>
            <w:vAlign w:val="bottom"/>
            <w:hideMark/>
          </w:tcPr>
          <w:p w14:paraId="13EE5A85"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3A1368EC"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15ACFFF3" w14:textId="77777777" w:rsidR="00905B53" w:rsidRPr="005F6741" w:rsidRDefault="00905B53" w:rsidP="005C1A69">
            <w:pPr>
              <w:spacing w:line="360" w:lineRule="auto"/>
              <w:rPr>
                <w:color w:val="000000"/>
                <w:sz w:val="16"/>
                <w:szCs w:val="16"/>
              </w:rPr>
            </w:pPr>
          </w:p>
        </w:tc>
      </w:tr>
      <w:tr w:rsidR="00905B53" w:rsidRPr="005F6741" w14:paraId="4FCDE214"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4865CFBF" w14:textId="77777777" w:rsidR="00905B53" w:rsidRPr="005F6741" w:rsidRDefault="00905B53" w:rsidP="005C1A69">
            <w:pPr>
              <w:spacing w:line="360" w:lineRule="auto"/>
              <w:rPr>
                <w:color w:val="000000"/>
                <w:sz w:val="16"/>
                <w:szCs w:val="16"/>
              </w:rPr>
            </w:pPr>
            <w:r w:rsidRPr="005F6741">
              <w:rPr>
                <w:color w:val="000000"/>
                <w:sz w:val="16"/>
                <w:szCs w:val="16"/>
              </w:rPr>
              <w:t>Population change 1980-2016</w:t>
            </w:r>
          </w:p>
        </w:tc>
        <w:tc>
          <w:tcPr>
            <w:tcW w:w="764" w:type="pct"/>
            <w:tcBorders>
              <w:top w:val="nil"/>
              <w:left w:val="nil"/>
              <w:bottom w:val="nil"/>
              <w:right w:val="single" w:sz="4" w:space="0" w:color="auto"/>
            </w:tcBorders>
            <w:shd w:val="clear" w:color="auto" w:fill="auto"/>
            <w:noWrap/>
            <w:vAlign w:val="bottom"/>
            <w:hideMark/>
          </w:tcPr>
          <w:p w14:paraId="04DFA27D"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12694F8F" w14:textId="77777777" w:rsidR="00905B53" w:rsidRPr="005F6741" w:rsidRDefault="00905B53" w:rsidP="005C1A69">
            <w:pPr>
              <w:spacing w:line="360" w:lineRule="auto"/>
              <w:rPr>
                <w:color w:val="000000"/>
                <w:sz w:val="16"/>
                <w:szCs w:val="16"/>
              </w:rPr>
            </w:pPr>
            <w:r w:rsidRPr="005F6741">
              <w:rPr>
                <w:color w:val="000000"/>
                <w:sz w:val="16"/>
                <w:szCs w:val="16"/>
              </w:rPr>
              <w:t>-1.251***</w:t>
            </w:r>
          </w:p>
        </w:tc>
        <w:tc>
          <w:tcPr>
            <w:tcW w:w="764" w:type="pct"/>
            <w:tcBorders>
              <w:top w:val="nil"/>
              <w:left w:val="single" w:sz="4" w:space="0" w:color="auto"/>
              <w:bottom w:val="nil"/>
              <w:right w:val="single" w:sz="4" w:space="0" w:color="auto"/>
            </w:tcBorders>
            <w:shd w:val="clear" w:color="auto" w:fill="auto"/>
            <w:noWrap/>
            <w:vAlign w:val="bottom"/>
            <w:hideMark/>
          </w:tcPr>
          <w:p w14:paraId="6D1DD2A0"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2C262E60" w14:textId="77777777" w:rsidR="00905B53" w:rsidRPr="005F6741" w:rsidRDefault="00905B53" w:rsidP="005C1A69">
            <w:pPr>
              <w:spacing w:line="360" w:lineRule="auto"/>
              <w:rPr>
                <w:color w:val="000000"/>
                <w:sz w:val="16"/>
                <w:szCs w:val="16"/>
              </w:rPr>
            </w:pPr>
          </w:p>
        </w:tc>
      </w:tr>
      <w:tr w:rsidR="00905B53" w:rsidRPr="005F6741" w14:paraId="7D38C9D3"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286704DD"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133265D5"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0F79642A" w14:textId="77777777" w:rsidR="00905B53" w:rsidRPr="005F6741" w:rsidRDefault="00905B53" w:rsidP="005C1A69">
            <w:pPr>
              <w:spacing w:line="360" w:lineRule="auto"/>
              <w:rPr>
                <w:color w:val="000000"/>
                <w:sz w:val="16"/>
                <w:szCs w:val="16"/>
              </w:rPr>
            </w:pPr>
            <w:r w:rsidRPr="005F6741">
              <w:rPr>
                <w:color w:val="000000"/>
                <w:sz w:val="16"/>
                <w:szCs w:val="16"/>
              </w:rPr>
              <w:t>(0.354)</w:t>
            </w:r>
          </w:p>
        </w:tc>
        <w:tc>
          <w:tcPr>
            <w:tcW w:w="764" w:type="pct"/>
            <w:tcBorders>
              <w:top w:val="nil"/>
              <w:left w:val="single" w:sz="4" w:space="0" w:color="auto"/>
              <w:bottom w:val="nil"/>
              <w:right w:val="single" w:sz="4" w:space="0" w:color="auto"/>
            </w:tcBorders>
            <w:shd w:val="clear" w:color="auto" w:fill="auto"/>
            <w:noWrap/>
            <w:vAlign w:val="bottom"/>
            <w:hideMark/>
          </w:tcPr>
          <w:p w14:paraId="3F04532F"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23F80732" w14:textId="77777777" w:rsidR="00905B53" w:rsidRPr="005F6741" w:rsidRDefault="00905B53" w:rsidP="005C1A69">
            <w:pPr>
              <w:spacing w:line="360" w:lineRule="auto"/>
              <w:rPr>
                <w:color w:val="000000"/>
                <w:sz w:val="16"/>
                <w:szCs w:val="16"/>
              </w:rPr>
            </w:pPr>
          </w:p>
        </w:tc>
      </w:tr>
      <w:tr w:rsidR="00905B53" w:rsidRPr="005F6741" w14:paraId="4F1ACF72"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06A39A7E" w14:textId="77777777" w:rsidR="00905B53" w:rsidRPr="005F6741" w:rsidRDefault="00905B53" w:rsidP="005C1A69">
            <w:pPr>
              <w:spacing w:line="360" w:lineRule="auto"/>
              <w:rPr>
                <w:color w:val="000000"/>
                <w:sz w:val="16"/>
                <w:szCs w:val="16"/>
              </w:rPr>
            </w:pPr>
            <w:r w:rsidRPr="005F6741">
              <w:rPr>
                <w:color w:val="000000"/>
                <w:sz w:val="16"/>
                <w:szCs w:val="16"/>
              </w:rPr>
              <w:t>Average earnings per job change 1980-2016</w:t>
            </w:r>
          </w:p>
        </w:tc>
        <w:tc>
          <w:tcPr>
            <w:tcW w:w="764" w:type="pct"/>
            <w:tcBorders>
              <w:top w:val="nil"/>
              <w:left w:val="nil"/>
              <w:bottom w:val="nil"/>
              <w:right w:val="single" w:sz="4" w:space="0" w:color="auto"/>
            </w:tcBorders>
            <w:shd w:val="clear" w:color="auto" w:fill="auto"/>
            <w:noWrap/>
            <w:vAlign w:val="bottom"/>
            <w:hideMark/>
          </w:tcPr>
          <w:p w14:paraId="4D6A8A65"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0B4C2E7E"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04A05D89" w14:textId="77777777" w:rsidR="00905B53" w:rsidRPr="005F6741" w:rsidRDefault="00905B53" w:rsidP="005C1A69">
            <w:pPr>
              <w:spacing w:line="360" w:lineRule="auto"/>
              <w:rPr>
                <w:color w:val="000000"/>
                <w:sz w:val="16"/>
                <w:szCs w:val="16"/>
              </w:rPr>
            </w:pPr>
            <w:r w:rsidRPr="005F6741">
              <w:rPr>
                <w:color w:val="000000"/>
                <w:sz w:val="16"/>
                <w:szCs w:val="16"/>
              </w:rPr>
              <w:t>-1.349**</w:t>
            </w:r>
          </w:p>
        </w:tc>
        <w:tc>
          <w:tcPr>
            <w:tcW w:w="763" w:type="pct"/>
            <w:tcBorders>
              <w:top w:val="nil"/>
              <w:left w:val="nil"/>
              <w:bottom w:val="nil"/>
              <w:right w:val="nil"/>
            </w:tcBorders>
            <w:shd w:val="clear" w:color="auto" w:fill="auto"/>
            <w:noWrap/>
            <w:vAlign w:val="bottom"/>
            <w:hideMark/>
          </w:tcPr>
          <w:p w14:paraId="1731085F" w14:textId="77777777" w:rsidR="00905B53" w:rsidRPr="005F6741" w:rsidRDefault="00905B53" w:rsidP="005C1A69">
            <w:pPr>
              <w:spacing w:line="360" w:lineRule="auto"/>
              <w:rPr>
                <w:color w:val="000000"/>
                <w:sz w:val="16"/>
                <w:szCs w:val="16"/>
              </w:rPr>
            </w:pPr>
          </w:p>
        </w:tc>
      </w:tr>
      <w:tr w:rsidR="00905B53" w:rsidRPr="005F6741" w14:paraId="38231E58"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52952553"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3EC5C3FC"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43FC646D"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44A5872F" w14:textId="77777777" w:rsidR="00905B53" w:rsidRPr="005F6741" w:rsidRDefault="00905B53" w:rsidP="005C1A69">
            <w:pPr>
              <w:spacing w:line="360" w:lineRule="auto"/>
              <w:rPr>
                <w:color w:val="000000"/>
                <w:sz w:val="16"/>
                <w:szCs w:val="16"/>
              </w:rPr>
            </w:pPr>
            <w:r w:rsidRPr="005F6741">
              <w:rPr>
                <w:color w:val="000000"/>
                <w:sz w:val="16"/>
                <w:szCs w:val="16"/>
              </w:rPr>
              <w:t>(0.49)</w:t>
            </w:r>
          </w:p>
        </w:tc>
        <w:tc>
          <w:tcPr>
            <w:tcW w:w="763" w:type="pct"/>
            <w:tcBorders>
              <w:top w:val="nil"/>
              <w:left w:val="nil"/>
              <w:bottom w:val="nil"/>
              <w:right w:val="nil"/>
            </w:tcBorders>
            <w:shd w:val="clear" w:color="auto" w:fill="auto"/>
            <w:noWrap/>
            <w:vAlign w:val="bottom"/>
            <w:hideMark/>
          </w:tcPr>
          <w:p w14:paraId="1D3FEAE5" w14:textId="77777777" w:rsidR="00905B53" w:rsidRPr="005F6741" w:rsidRDefault="00905B53" w:rsidP="005C1A69">
            <w:pPr>
              <w:spacing w:line="360" w:lineRule="auto"/>
              <w:jc w:val="center"/>
              <w:rPr>
                <w:color w:val="000000"/>
                <w:sz w:val="16"/>
                <w:szCs w:val="16"/>
              </w:rPr>
            </w:pPr>
          </w:p>
        </w:tc>
      </w:tr>
      <w:tr w:rsidR="00905B53" w:rsidRPr="005F6741" w14:paraId="451DCFC1"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364FF6ED" w14:textId="77777777" w:rsidR="00905B53" w:rsidRPr="005F6741" w:rsidRDefault="00905B53" w:rsidP="005C1A69">
            <w:pPr>
              <w:spacing w:line="360" w:lineRule="auto"/>
              <w:rPr>
                <w:color w:val="000000"/>
                <w:sz w:val="16"/>
                <w:szCs w:val="16"/>
              </w:rPr>
            </w:pPr>
            <w:r w:rsidRPr="005F6741">
              <w:rPr>
                <w:color w:val="000000"/>
                <w:sz w:val="16"/>
                <w:szCs w:val="16"/>
              </w:rPr>
              <w:t>Average wages and salaries change 1980 2017</w:t>
            </w:r>
          </w:p>
        </w:tc>
        <w:tc>
          <w:tcPr>
            <w:tcW w:w="764" w:type="pct"/>
            <w:tcBorders>
              <w:top w:val="nil"/>
              <w:left w:val="nil"/>
              <w:bottom w:val="nil"/>
              <w:right w:val="single" w:sz="4" w:space="0" w:color="auto"/>
            </w:tcBorders>
            <w:shd w:val="clear" w:color="auto" w:fill="auto"/>
            <w:noWrap/>
            <w:vAlign w:val="bottom"/>
            <w:hideMark/>
          </w:tcPr>
          <w:p w14:paraId="34C0BD96"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6135F503"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6E0565E7"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60234BBF" w14:textId="77777777" w:rsidR="00905B53" w:rsidRPr="005F6741" w:rsidRDefault="00905B53" w:rsidP="005C1A69">
            <w:pPr>
              <w:spacing w:line="360" w:lineRule="auto"/>
              <w:rPr>
                <w:color w:val="000000"/>
                <w:sz w:val="16"/>
                <w:szCs w:val="16"/>
              </w:rPr>
            </w:pPr>
            <w:r w:rsidRPr="005F6741">
              <w:rPr>
                <w:color w:val="000000"/>
                <w:sz w:val="16"/>
                <w:szCs w:val="16"/>
              </w:rPr>
              <w:t>-0.924</w:t>
            </w:r>
          </w:p>
        </w:tc>
      </w:tr>
      <w:tr w:rsidR="00905B53" w:rsidRPr="005F6741" w14:paraId="76FEED69"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23B7F223"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62D0E614"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03178468"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383F35EA"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6C042B53" w14:textId="77777777" w:rsidR="00905B53" w:rsidRPr="005F6741" w:rsidRDefault="00905B53" w:rsidP="005C1A69">
            <w:pPr>
              <w:spacing w:line="360" w:lineRule="auto"/>
              <w:rPr>
                <w:color w:val="000000"/>
                <w:sz w:val="16"/>
                <w:szCs w:val="16"/>
              </w:rPr>
            </w:pPr>
            <w:r w:rsidRPr="005F6741">
              <w:rPr>
                <w:color w:val="000000"/>
                <w:sz w:val="16"/>
                <w:szCs w:val="16"/>
              </w:rPr>
              <w:t>(0.862)</w:t>
            </w:r>
          </w:p>
        </w:tc>
      </w:tr>
      <w:tr w:rsidR="00905B53" w:rsidRPr="005F6741" w14:paraId="40656089"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2CE6C251" w14:textId="77777777" w:rsidR="00905B53" w:rsidRPr="005F6741" w:rsidRDefault="00905B53" w:rsidP="005C1A69">
            <w:pPr>
              <w:spacing w:line="360" w:lineRule="auto"/>
              <w:rPr>
                <w:color w:val="000000"/>
                <w:sz w:val="16"/>
                <w:szCs w:val="16"/>
              </w:rPr>
            </w:pPr>
            <w:r w:rsidRPr="005F6741">
              <w:rPr>
                <w:color w:val="000000"/>
                <w:sz w:val="16"/>
                <w:szCs w:val="16"/>
              </w:rPr>
              <w:t>Interactions</w:t>
            </w:r>
          </w:p>
        </w:tc>
        <w:tc>
          <w:tcPr>
            <w:tcW w:w="764" w:type="pct"/>
            <w:tcBorders>
              <w:top w:val="nil"/>
              <w:left w:val="nil"/>
              <w:bottom w:val="nil"/>
              <w:right w:val="single" w:sz="4" w:space="0" w:color="auto"/>
            </w:tcBorders>
            <w:shd w:val="clear" w:color="auto" w:fill="auto"/>
            <w:noWrap/>
            <w:vAlign w:val="bottom"/>
            <w:hideMark/>
          </w:tcPr>
          <w:p w14:paraId="2BB969EE"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03219466"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3A46C4BA"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47F5EBD7" w14:textId="77777777" w:rsidR="00905B53" w:rsidRPr="005F6741" w:rsidRDefault="00905B53" w:rsidP="005C1A69">
            <w:pPr>
              <w:spacing w:line="360" w:lineRule="auto"/>
              <w:rPr>
                <w:color w:val="000000"/>
                <w:sz w:val="16"/>
                <w:szCs w:val="16"/>
              </w:rPr>
            </w:pPr>
          </w:p>
        </w:tc>
      </w:tr>
      <w:tr w:rsidR="00905B53" w:rsidRPr="005F6741" w14:paraId="0AC297D1"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0C3541E9" w14:textId="77777777" w:rsidR="00905B53" w:rsidRPr="005F6741" w:rsidRDefault="00905B53" w:rsidP="005C1A69">
            <w:pPr>
              <w:spacing w:line="360" w:lineRule="auto"/>
              <w:rPr>
                <w:color w:val="000000"/>
                <w:sz w:val="16"/>
                <w:szCs w:val="16"/>
              </w:rPr>
            </w:pPr>
            <w:r w:rsidRPr="005F6741">
              <w:rPr>
                <w:color w:val="000000"/>
                <w:sz w:val="16"/>
                <w:szCs w:val="16"/>
              </w:rPr>
              <w:t>SC*Employment change</w:t>
            </w:r>
          </w:p>
        </w:tc>
        <w:tc>
          <w:tcPr>
            <w:tcW w:w="764" w:type="pct"/>
            <w:tcBorders>
              <w:top w:val="nil"/>
              <w:left w:val="nil"/>
              <w:bottom w:val="nil"/>
              <w:right w:val="single" w:sz="4" w:space="0" w:color="auto"/>
            </w:tcBorders>
            <w:shd w:val="clear" w:color="auto" w:fill="auto"/>
            <w:noWrap/>
            <w:vAlign w:val="bottom"/>
            <w:hideMark/>
          </w:tcPr>
          <w:p w14:paraId="722E4ED3" w14:textId="77777777" w:rsidR="00905B53" w:rsidRPr="005F6741" w:rsidRDefault="00905B53" w:rsidP="005C1A69">
            <w:pPr>
              <w:spacing w:line="360" w:lineRule="auto"/>
              <w:rPr>
                <w:color w:val="000000"/>
                <w:sz w:val="16"/>
                <w:szCs w:val="16"/>
              </w:rPr>
            </w:pPr>
            <w:r w:rsidRPr="005F6741">
              <w:rPr>
                <w:color w:val="000000"/>
                <w:sz w:val="16"/>
                <w:szCs w:val="16"/>
              </w:rPr>
              <w:t>-3.394***</w:t>
            </w:r>
          </w:p>
        </w:tc>
        <w:tc>
          <w:tcPr>
            <w:tcW w:w="817" w:type="pct"/>
            <w:tcBorders>
              <w:top w:val="nil"/>
              <w:left w:val="nil"/>
              <w:bottom w:val="nil"/>
              <w:right w:val="nil"/>
            </w:tcBorders>
            <w:shd w:val="clear" w:color="auto" w:fill="auto"/>
            <w:noWrap/>
            <w:vAlign w:val="bottom"/>
            <w:hideMark/>
          </w:tcPr>
          <w:p w14:paraId="7592E3EB"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1F3EA489"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413AE07B" w14:textId="77777777" w:rsidR="00905B53" w:rsidRPr="005F6741" w:rsidRDefault="00905B53" w:rsidP="005C1A69">
            <w:pPr>
              <w:spacing w:line="360" w:lineRule="auto"/>
              <w:rPr>
                <w:color w:val="000000"/>
                <w:sz w:val="16"/>
                <w:szCs w:val="16"/>
              </w:rPr>
            </w:pPr>
          </w:p>
        </w:tc>
      </w:tr>
      <w:tr w:rsidR="00905B53" w:rsidRPr="005F6741" w14:paraId="004CFAE4"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6646EB30"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49B98E77" w14:textId="77777777" w:rsidR="00905B53" w:rsidRPr="005F6741" w:rsidRDefault="00905B53" w:rsidP="005C1A69">
            <w:pPr>
              <w:spacing w:line="360" w:lineRule="auto"/>
              <w:rPr>
                <w:color w:val="000000"/>
                <w:sz w:val="16"/>
                <w:szCs w:val="16"/>
              </w:rPr>
            </w:pPr>
            <w:r w:rsidRPr="005F6741">
              <w:rPr>
                <w:color w:val="000000"/>
                <w:sz w:val="16"/>
                <w:szCs w:val="16"/>
              </w:rPr>
              <w:t>(0.878)</w:t>
            </w:r>
          </w:p>
        </w:tc>
        <w:tc>
          <w:tcPr>
            <w:tcW w:w="817" w:type="pct"/>
            <w:tcBorders>
              <w:top w:val="nil"/>
              <w:left w:val="nil"/>
              <w:bottom w:val="nil"/>
              <w:right w:val="nil"/>
            </w:tcBorders>
            <w:shd w:val="clear" w:color="auto" w:fill="auto"/>
            <w:noWrap/>
            <w:vAlign w:val="bottom"/>
            <w:hideMark/>
          </w:tcPr>
          <w:p w14:paraId="6E9B58FF"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58B232CF"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475418EC" w14:textId="77777777" w:rsidR="00905B53" w:rsidRPr="005F6741" w:rsidRDefault="00905B53" w:rsidP="005C1A69">
            <w:pPr>
              <w:spacing w:line="360" w:lineRule="auto"/>
              <w:rPr>
                <w:color w:val="000000"/>
                <w:sz w:val="16"/>
                <w:szCs w:val="16"/>
              </w:rPr>
            </w:pPr>
          </w:p>
        </w:tc>
      </w:tr>
      <w:tr w:rsidR="00905B53" w:rsidRPr="005F6741" w14:paraId="63D65BDA"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2441B88C" w14:textId="77777777" w:rsidR="00905B53" w:rsidRPr="005F6741" w:rsidRDefault="00905B53" w:rsidP="005C1A69">
            <w:pPr>
              <w:spacing w:line="360" w:lineRule="auto"/>
              <w:rPr>
                <w:color w:val="000000"/>
                <w:sz w:val="16"/>
                <w:szCs w:val="16"/>
              </w:rPr>
            </w:pPr>
            <w:r w:rsidRPr="005F6741">
              <w:rPr>
                <w:color w:val="000000"/>
                <w:sz w:val="16"/>
                <w:szCs w:val="16"/>
              </w:rPr>
              <w:t>SC*Population change</w:t>
            </w:r>
          </w:p>
        </w:tc>
        <w:tc>
          <w:tcPr>
            <w:tcW w:w="764" w:type="pct"/>
            <w:tcBorders>
              <w:top w:val="nil"/>
              <w:left w:val="nil"/>
              <w:bottom w:val="nil"/>
              <w:right w:val="single" w:sz="4" w:space="0" w:color="auto"/>
            </w:tcBorders>
            <w:shd w:val="clear" w:color="auto" w:fill="auto"/>
            <w:noWrap/>
            <w:vAlign w:val="bottom"/>
            <w:hideMark/>
          </w:tcPr>
          <w:p w14:paraId="0851A3CA"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3F051E7A" w14:textId="77777777" w:rsidR="00905B53" w:rsidRPr="005F6741" w:rsidRDefault="00905B53" w:rsidP="005C1A69">
            <w:pPr>
              <w:spacing w:line="360" w:lineRule="auto"/>
              <w:rPr>
                <w:color w:val="000000"/>
                <w:sz w:val="16"/>
                <w:szCs w:val="16"/>
              </w:rPr>
            </w:pPr>
            <w:r w:rsidRPr="005F6741">
              <w:rPr>
                <w:color w:val="000000"/>
                <w:sz w:val="16"/>
                <w:szCs w:val="16"/>
              </w:rPr>
              <w:t>-0.966*</w:t>
            </w:r>
          </w:p>
        </w:tc>
        <w:tc>
          <w:tcPr>
            <w:tcW w:w="764" w:type="pct"/>
            <w:tcBorders>
              <w:top w:val="nil"/>
              <w:left w:val="single" w:sz="4" w:space="0" w:color="auto"/>
              <w:bottom w:val="nil"/>
              <w:right w:val="single" w:sz="4" w:space="0" w:color="auto"/>
            </w:tcBorders>
            <w:shd w:val="clear" w:color="auto" w:fill="auto"/>
            <w:noWrap/>
            <w:vAlign w:val="bottom"/>
            <w:hideMark/>
          </w:tcPr>
          <w:p w14:paraId="426EFA99"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369095FA" w14:textId="77777777" w:rsidR="00905B53" w:rsidRPr="005F6741" w:rsidRDefault="00905B53" w:rsidP="005C1A69">
            <w:pPr>
              <w:spacing w:line="360" w:lineRule="auto"/>
              <w:rPr>
                <w:color w:val="000000"/>
                <w:sz w:val="16"/>
                <w:szCs w:val="16"/>
              </w:rPr>
            </w:pPr>
          </w:p>
        </w:tc>
      </w:tr>
      <w:tr w:rsidR="00905B53" w:rsidRPr="005F6741" w14:paraId="785404CD"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318EB7B4"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4B2A3162"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2CB550E6" w14:textId="77777777" w:rsidR="00905B53" w:rsidRPr="005F6741" w:rsidRDefault="00905B53" w:rsidP="005C1A69">
            <w:pPr>
              <w:spacing w:line="360" w:lineRule="auto"/>
              <w:rPr>
                <w:color w:val="000000"/>
                <w:sz w:val="16"/>
                <w:szCs w:val="16"/>
              </w:rPr>
            </w:pPr>
            <w:r w:rsidRPr="005F6741">
              <w:rPr>
                <w:color w:val="000000"/>
                <w:sz w:val="16"/>
                <w:szCs w:val="16"/>
              </w:rPr>
              <w:t>(0.395)</w:t>
            </w:r>
          </w:p>
        </w:tc>
        <w:tc>
          <w:tcPr>
            <w:tcW w:w="764" w:type="pct"/>
            <w:tcBorders>
              <w:top w:val="nil"/>
              <w:left w:val="single" w:sz="4" w:space="0" w:color="auto"/>
              <w:bottom w:val="nil"/>
              <w:right w:val="single" w:sz="4" w:space="0" w:color="auto"/>
            </w:tcBorders>
            <w:shd w:val="clear" w:color="auto" w:fill="auto"/>
            <w:noWrap/>
            <w:vAlign w:val="bottom"/>
            <w:hideMark/>
          </w:tcPr>
          <w:p w14:paraId="42ED484B"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23FB3CB0" w14:textId="77777777" w:rsidR="00905B53" w:rsidRPr="005F6741" w:rsidRDefault="00905B53" w:rsidP="005C1A69">
            <w:pPr>
              <w:spacing w:line="360" w:lineRule="auto"/>
              <w:rPr>
                <w:color w:val="000000"/>
                <w:sz w:val="16"/>
                <w:szCs w:val="16"/>
              </w:rPr>
            </w:pPr>
          </w:p>
        </w:tc>
      </w:tr>
      <w:tr w:rsidR="00905B53" w:rsidRPr="005F6741" w14:paraId="0BAF5E0B"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4A4916A5" w14:textId="77777777" w:rsidR="00905B53" w:rsidRPr="005F6741" w:rsidRDefault="00905B53" w:rsidP="005C1A69">
            <w:pPr>
              <w:spacing w:line="360" w:lineRule="auto"/>
              <w:rPr>
                <w:color w:val="000000"/>
                <w:sz w:val="16"/>
                <w:szCs w:val="16"/>
              </w:rPr>
            </w:pPr>
            <w:r w:rsidRPr="005F6741">
              <w:rPr>
                <w:color w:val="000000"/>
                <w:sz w:val="16"/>
                <w:szCs w:val="16"/>
              </w:rPr>
              <w:t>SC*Earnings change</w:t>
            </w:r>
          </w:p>
        </w:tc>
        <w:tc>
          <w:tcPr>
            <w:tcW w:w="764" w:type="pct"/>
            <w:tcBorders>
              <w:top w:val="nil"/>
              <w:left w:val="nil"/>
              <w:bottom w:val="nil"/>
              <w:right w:val="single" w:sz="4" w:space="0" w:color="auto"/>
            </w:tcBorders>
            <w:shd w:val="clear" w:color="auto" w:fill="auto"/>
            <w:noWrap/>
            <w:vAlign w:val="bottom"/>
            <w:hideMark/>
          </w:tcPr>
          <w:p w14:paraId="70F6A09D"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407C9DB9"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07BB9143" w14:textId="77777777" w:rsidR="00905B53" w:rsidRPr="005F6741" w:rsidRDefault="00905B53" w:rsidP="005C1A69">
            <w:pPr>
              <w:spacing w:line="360" w:lineRule="auto"/>
              <w:rPr>
                <w:color w:val="000000"/>
                <w:sz w:val="16"/>
                <w:szCs w:val="16"/>
              </w:rPr>
            </w:pPr>
            <w:r w:rsidRPr="005F6741">
              <w:rPr>
                <w:color w:val="000000"/>
                <w:sz w:val="16"/>
                <w:szCs w:val="16"/>
              </w:rPr>
              <w:t>2.239***</w:t>
            </w:r>
          </w:p>
        </w:tc>
        <w:tc>
          <w:tcPr>
            <w:tcW w:w="763" w:type="pct"/>
            <w:tcBorders>
              <w:top w:val="nil"/>
              <w:left w:val="nil"/>
              <w:bottom w:val="nil"/>
              <w:right w:val="nil"/>
            </w:tcBorders>
            <w:shd w:val="clear" w:color="auto" w:fill="auto"/>
            <w:noWrap/>
            <w:vAlign w:val="bottom"/>
            <w:hideMark/>
          </w:tcPr>
          <w:p w14:paraId="41C05CA8" w14:textId="77777777" w:rsidR="00905B53" w:rsidRPr="005F6741" w:rsidRDefault="00905B53" w:rsidP="005C1A69">
            <w:pPr>
              <w:spacing w:line="360" w:lineRule="auto"/>
              <w:rPr>
                <w:color w:val="000000"/>
                <w:sz w:val="16"/>
                <w:szCs w:val="16"/>
              </w:rPr>
            </w:pPr>
          </w:p>
        </w:tc>
      </w:tr>
      <w:tr w:rsidR="00905B53" w:rsidRPr="005F6741" w14:paraId="169CC516"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61B78AA2"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594E635C"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2F469996"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427EEF2D" w14:textId="77777777" w:rsidR="00905B53" w:rsidRPr="005F6741" w:rsidRDefault="00905B53" w:rsidP="005C1A69">
            <w:pPr>
              <w:spacing w:line="360" w:lineRule="auto"/>
              <w:rPr>
                <w:color w:val="000000"/>
                <w:sz w:val="16"/>
                <w:szCs w:val="16"/>
              </w:rPr>
            </w:pPr>
            <w:r w:rsidRPr="005F6741">
              <w:rPr>
                <w:color w:val="000000"/>
                <w:sz w:val="16"/>
                <w:szCs w:val="16"/>
              </w:rPr>
              <w:t>(0.539)</w:t>
            </w:r>
          </w:p>
        </w:tc>
        <w:tc>
          <w:tcPr>
            <w:tcW w:w="763" w:type="pct"/>
            <w:tcBorders>
              <w:top w:val="nil"/>
              <w:left w:val="nil"/>
              <w:bottom w:val="nil"/>
              <w:right w:val="nil"/>
            </w:tcBorders>
            <w:shd w:val="clear" w:color="auto" w:fill="auto"/>
            <w:noWrap/>
            <w:vAlign w:val="bottom"/>
            <w:hideMark/>
          </w:tcPr>
          <w:p w14:paraId="1AAA6977" w14:textId="77777777" w:rsidR="00905B53" w:rsidRPr="005F6741" w:rsidRDefault="00905B53" w:rsidP="005C1A69">
            <w:pPr>
              <w:spacing w:line="360" w:lineRule="auto"/>
              <w:rPr>
                <w:color w:val="000000"/>
                <w:sz w:val="16"/>
                <w:szCs w:val="16"/>
              </w:rPr>
            </w:pPr>
          </w:p>
        </w:tc>
      </w:tr>
      <w:tr w:rsidR="00905B53" w:rsidRPr="005F6741" w14:paraId="2A963F1D"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1741A214" w14:textId="77777777" w:rsidR="00905B53" w:rsidRPr="005F6741" w:rsidRDefault="00905B53" w:rsidP="005C1A69">
            <w:pPr>
              <w:spacing w:line="360" w:lineRule="auto"/>
              <w:rPr>
                <w:color w:val="000000"/>
                <w:sz w:val="16"/>
                <w:szCs w:val="16"/>
              </w:rPr>
            </w:pPr>
            <w:r w:rsidRPr="005F6741">
              <w:rPr>
                <w:color w:val="000000"/>
                <w:sz w:val="16"/>
                <w:szCs w:val="16"/>
              </w:rPr>
              <w:t>SC*Wages change</w:t>
            </w:r>
          </w:p>
        </w:tc>
        <w:tc>
          <w:tcPr>
            <w:tcW w:w="764" w:type="pct"/>
            <w:tcBorders>
              <w:top w:val="nil"/>
              <w:left w:val="nil"/>
              <w:bottom w:val="nil"/>
              <w:right w:val="single" w:sz="4" w:space="0" w:color="auto"/>
            </w:tcBorders>
            <w:shd w:val="clear" w:color="auto" w:fill="auto"/>
            <w:noWrap/>
            <w:vAlign w:val="bottom"/>
            <w:hideMark/>
          </w:tcPr>
          <w:p w14:paraId="4BF39EE0"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5C22C766"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3D486D98"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1EA13C62" w14:textId="77777777" w:rsidR="00905B53" w:rsidRPr="005F6741" w:rsidRDefault="00905B53" w:rsidP="005C1A69">
            <w:pPr>
              <w:spacing w:line="360" w:lineRule="auto"/>
              <w:rPr>
                <w:color w:val="000000"/>
                <w:sz w:val="16"/>
                <w:szCs w:val="16"/>
              </w:rPr>
            </w:pPr>
            <w:r w:rsidRPr="005F6741">
              <w:rPr>
                <w:color w:val="000000"/>
                <w:sz w:val="16"/>
                <w:szCs w:val="16"/>
              </w:rPr>
              <w:t>1.338</w:t>
            </w:r>
          </w:p>
        </w:tc>
      </w:tr>
      <w:tr w:rsidR="00905B53" w:rsidRPr="005F6741" w14:paraId="237D6220"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61000843"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5949CC2D"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7F2AD261"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28D5D2FE"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2E0C2893" w14:textId="77777777" w:rsidR="00905B53" w:rsidRPr="005F6741" w:rsidRDefault="00905B53" w:rsidP="005C1A69">
            <w:pPr>
              <w:spacing w:line="360" w:lineRule="auto"/>
              <w:rPr>
                <w:color w:val="000000"/>
                <w:sz w:val="16"/>
                <w:szCs w:val="16"/>
              </w:rPr>
            </w:pPr>
            <w:r w:rsidRPr="005F6741">
              <w:rPr>
                <w:color w:val="000000"/>
                <w:sz w:val="16"/>
                <w:szCs w:val="16"/>
              </w:rPr>
              <w:t>(1.053)</w:t>
            </w:r>
          </w:p>
        </w:tc>
      </w:tr>
      <w:tr w:rsidR="00905B53" w:rsidRPr="005F6741" w14:paraId="711760A0"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1C2A2D7C" w14:textId="77777777" w:rsidR="00905B53" w:rsidRPr="005F6741" w:rsidRDefault="00905B53" w:rsidP="005C1A69">
            <w:pPr>
              <w:spacing w:line="360" w:lineRule="auto"/>
              <w:rPr>
                <w:color w:val="000000"/>
                <w:sz w:val="16"/>
                <w:szCs w:val="16"/>
              </w:rPr>
            </w:pPr>
            <w:r w:rsidRPr="005F6741">
              <w:rPr>
                <w:color w:val="000000"/>
                <w:sz w:val="16"/>
                <w:szCs w:val="16"/>
              </w:rPr>
              <w:t>Controls</w:t>
            </w:r>
          </w:p>
        </w:tc>
        <w:tc>
          <w:tcPr>
            <w:tcW w:w="764" w:type="pct"/>
            <w:tcBorders>
              <w:top w:val="nil"/>
              <w:left w:val="nil"/>
              <w:bottom w:val="nil"/>
              <w:right w:val="single" w:sz="4" w:space="0" w:color="auto"/>
            </w:tcBorders>
            <w:shd w:val="clear" w:color="auto" w:fill="auto"/>
            <w:noWrap/>
            <w:vAlign w:val="bottom"/>
            <w:hideMark/>
          </w:tcPr>
          <w:p w14:paraId="191FA8F1" w14:textId="77777777" w:rsidR="00905B53" w:rsidRPr="005F6741" w:rsidRDefault="00905B53" w:rsidP="005C1A69">
            <w:pPr>
              <w:spacing w:line="360" w:lineRule="auto"/>
              <w:rPr>
                <w:color w:val="000000"/>
                <w:sz w:val="16"/>
                <w:szCs w:val="16"/>
              </w:rPr>
            </w:pPr>
            <w:r w:rsidRPr="005F6741">
              <w:rPr>
                <w:color w:val="000000"/>
                <w:sz w:val="16"/>
                <w:szCs w:val="16"/>
              </w:rPr>
              <w:t>YES</w:t>
            </w:r>
          </w:p>
        </w:tc>
        <w:tc>
          <w:tcPr>
            <w:tcW w:w="817" w:type="pct"/>
            <w:tcBorders>
              <w:top w:val="nil"/>
              <w:left w:val="nil"/>
              <w:bottom w:val="nil"/>
              <w:right w:val="nil"/>
            </w:tcBorders>
            <w:shd w:val="clear" w:color="auto" w:fill="auto"/>
            <w:noWrap/>
            <w:vAlign w:val="bottom"/>
            <w:hideMark/>
          </w:tcPr>
          <w:p w14:paraId="6EA0F68C" w14:textId="77777777" w:rsidR="00905B53" w:rsidRPr="005F6741" w:rsidRDefault="00905B53" w:rsidP="005C1A69">
            <w:pPr>
              <w:spacing w:line="360" w:lineRule="auto"/>
              <w:rPr>
                <w:color w:val="000000"/>
                <w:sz w:val="16"/>
                <w:szCs w:val="16"/>
              </w:rPr>
            </w:pPr>
            <w:r w:rsidRPr="005F6741">
              <w:rPr>
                <w:color w:val="000000"/>
                <w:sz w:val="16"/>
                <w:szCs w:val="16"/>
              </w:rPr>
              <w:t>YES</w:t>
            </w:r>
          </w:p>
        </w:tc>
        <w:tc>
          <w:tcPr>
            <w:tcW w:w="764" w:type="pct"/>
            <w:tcBorders>
              <w:top w:val="nil"/>
              <w:left w:val="single" w:sz="4" w:space="0" w:color="auto"/>
              <w:bottom w:val="nil"/>
              <w:right w:val="single" w:sz="4" w:space="0" w:color="auto"/>
            </w:tcBorders>
            <w:shd w:val="clear" w:color="auto" w:fill="auto"/>
            <w:noWrap/>
            <w:vAlign w:val="bottom"/>
            <w:hideMark/>
          </w:tcPr>
          <w:p w14:paraId="301F4043" w14:textId="77777777" w:rsidR="00905B53" w:rsidRPr="005F6741" w:rsidRDefault="00905B53" w:rsidP="005C1A69">
            <w:pPr>
              <w:spacing w:line="360" w:lineRule="auto"/>
              <w:rPr>
                <w:color w:val="000000"/>
                <w:sz w:val="16"/>
                <w:szCs w:val="16"/>
              </w:rPr>
            </w:pPr>
            <w:r w:rsidRPr="005F6741">
              <w:rPr>
                <w:color w:val="000000"/>
                <w:sz w:val="16"/>
                <w:szCs w:val="16"/>
              </w:rPr>
              <w:t>YES</w:t>
            </w:r>
          </w:p>
        </w:tc>
        <w:tc>
          <w:tcPr>
            <w:tcW w:w="763" w:type="pct"/>
            <w:tcBorders>
              <w:top w:val="nil"/>
              <w:left w:val="nil"/>
              <w:bottom w:val="nil"/>
              <w:right w:val="nil"/>
            </w:tcBorders>
            <w:shd w:val="clear" w:color="auto" w:fill="auto"/>
            <w:noWrap/>
            <w:vAlign w:val="bottom"/>
            <w:hideMark/>
          </w:tcPr>
          <w:p w14:paraId="39F1174B" w14:textId="77777777" w:rsidR="00905B53" w:rsidRPr="005F6741" w:rsidRDefault="00905B53" w:rsidP="005C1A69">
            <w:pPr>
              <w:spacing w:line="360" w:lineRule="auto"/>
              <w:rPr>
                <w:color w:val="000000"/>
                <w:sz w:val="16"/>
                <w:szCs w:val="16"/>
              </w:rPr>
            </w:pPr>
            <w:r w:rsidRPr="005F6741">
              <w:rPr>
                <w:color w:val="000000"/>
                <w:sz w:val="16"/>
                <w:szCs w:val="16"/>
              </w:rPr>
              <w:t>YES</w:t>
            </w:r>
          </w:p>
        </w:tc>
      </w:tr>
      <w:tr w:rsidR="00905B53" w:rsidRPr="005F6741" w14:paraId="11FDDFA6"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28E2C5CC" w14:textId="77777777" w:rsidR="00905B53" w:rsidRPr="005F6741" w:rsidRDefault="00905B53" w:rsidP="005C1A69">
            <w:pPr>
              <w:spacing w:line="360" w:lineRule="auto"/>
              <w:rPr>
                <w:color w:val="000000"/>
                <w:sz w:val="16"/>
                <w:szCs w:val="16"/>
              </w:rPr>
            </w:pPr>
            <w:r w:rsidRPr="005F6741">
              <w:rPr>
                <w:color w:val="000000"/>
                <w:sz w:val="16"/>
                <w:szCs w:val="16"/>
              </w:rPr>
              <w:t>State FE</w:t>
            </w:r>
          </w:p>
        </w:tc>
        <w:tc>
          <w:tcPr>
            <w:tcW w:w="764" w:type="pct"/>
            <w:tcBorders>
              <w:top w:val="nil"/>
              <w:left w:val="nil"/>
              <w:bottom w:val="nil"/>
              <w:right w:val="single" w:sz="4" w:space="0" w:color="auto"/>
            </w:tcBorders>
            <w:shd w:val="clear" w:color="auto" w:fill="auto"/>
            <w:noWrap/>
            <w:vAlign w:val="bottom"/>
            <w:hideMark/>
          </w:tcPr>
          <w:p w14:paraId="1ECAFDB3" w14:textId="77777777" w:rsidR="00905B53" w:rsidRPr="005F6741" w:rsidRDefault="00905B53" w:rsidP="005C1A69">
            <w:pPr>
              <w:spacing w:line="360" w:lineRule="auto"/>
              <w:rPr>
                <w:color w:val="000000"/>
                <w:sz w:val="16"/>
                <w:szCs w:val="16"/>
              </w:rPr>
            </w:pPr>
            <w:r w:rsidRPr="005F6741">
              <w:rPr>
                <w:color w:val="000000"/>
                <w:sz w:val="16"/>
                <w:szCs w:val="16"/>
              </w:rPr>
              <w:t>YES</w:t>
            </w:r>
          </w:p>
        </w:tc>
        <w:tc>
          <w:tcPr>
            <w:tcW w:w="817" w:type="pct"/>
            <w:tcBorders>
              <w:top w:val="nil"/>
              <w:left w:val="nil"/>
              <w:bottom w:val="nil"/>
              <w:right w:val="nil"/>
            </w:tcBorders>
            <w:shd w:val="clear" w:color="auto" w:fill="auto"/>
            <w:noWrap/>
            <w:vAlign w:val="bottom"/>
            <w:hideMark/>
          </w:tcPr>
          <w:p w14:paraId="6C7386A7" w14:textId="77777777" w:rsidR="00905B53" w:rsidRPr="005F6741" w:rsidRDefault="00905B53" w:rsidP="005C1A69">
            <w:pPr>
              <w:spacing w:line="360" w:lineRule="auto"/>
              <w:rPr>
                <w:color w:val="000000"/>
                <w:sz w:val="16"/>
                <w:szCs w:val="16"/>
              </w:rPr>
            </w:pPr>
            <w:r w:rsidRPr="005F6741">
              <w:rPr>
                <w:color w:val="000000"/>
                <w:sz w:val="16"/>
                <w:szCs w:val="16"/>
              </w:rPr>
              <w:t>YES</w:t>
            </w:r>
          </w:p>
        </w:tc>
        <w:tc>
          <w:tcPr>
            <w:tcW w:w="764" w:type="pct"/>
            <w:tcBorders>
              <w:top w:val="nil"/>
              <w:left w:val="single" w:sz="4" w:space="0" w:color="auto"/>
              <w:bottom w:val="nil"/>
              <w:right w:val="single" w:sz="4" w:space="0" w:color="auto"/>
            </w:tcBorders>
            <w:shd w:val="clear" w:color="auto" w:fill="auto"/>
            <w:noWrap/>
            <w:vAlign w:val="bottom"/>
            <w:hideMark/>
          </w:tcPr>
          <w:p w14:paraId="2701B193" w14:textId="77777777" w:rsidR="00905B53" w:rsidRPr="005F6741" w:rsidRDefault="00905B53" w:rsidP="005C1A69">
            <w:pPr>
              <w:spacing w:line="360" w:lineRule="auto"/>
              <w:rPr>
                <w:color w:val="000000"/>
                <w:sz w:val="16"/>
                <w:szCs w:val="16"/>
              </w:rPr>
            </w:pPr>
            <w:r w:rsidRPr="005F6741">
              <w:rPr>
                <w:color w:val="000000"/>
                <w:sz w:val="16"/>
                <w:szCs w:val="16"/>
              </w:rPr>
              <w:t>YES</w:t>
            </w:r>
          </w:p>
        </w:tc>
        <w:tc>
          <w:tcPr>
            <w:tcW w:w="763" w:type="pct"/>
            <w:tcBorders>
              <w:top w:val="nil"/>
              <w:left w:val="nil"/>
              <w:bottom w:val="nil"/>
              <w:right w:val="nil"/>
            </w:tcBorders>
            <w:shd w:val="clear" w:color="auto" w:fill="auto"/>
            <w:noWrap/>
            <w:vAlign w:val="bottom"/>
            <w:hideMark/>
          </w:tcPr>
          <w:p w14:paraId="07062674" w14:textId="77777777" w:rsidR="00905B53" w:rsidRPr="005F6741" w:rsidRDefault="00905B53" w:rsidP="005C1A69">
            <w:pPr>
              <w:spacing w:line="360" w:lineRule="auto"/>
              <w:rPr>
                <w:color w:val="000000"/>
                <w:sz w:val="16"/>
                <w:szCs w:val="16"/>
              </w:rPr>
            </w:pPr>
            <w:r w:rsidRPr="005F6741">
              <w:rPr>
                <w:color w:val="000000"/>
                <w:sz w:val="16"/>
                <w:szCs w:val="16"/>
              </w:rPr>
              <w:t>YES</w:t>
            </w:r>
          </w:p>
        </w:tc>
      </w:tr>
    </w:tbl>
    <w:p w14:paraId="53799CEC" w14:textId="77777777" w:rsidR="00905B53" w:rsidRPr="005F6741" w:rsidRDefault="00905B53" w:rsidP="00905B53">
      <w:pPr>
        <w:spacing w:after="240"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00D09427" w14:textId="77777777" w:rsidR="00905B53" w:rsidRPr="00057254" w:rsidRDefault="00905B53" w:rsidP="00437C28">
      <w:pPr>
        <w:spacing w:line="480" w:lineRule="auto"/>
        <w:rPr>
          <w:b/>
          <w:bCs/>
        </w:rPr>
      </w:pPr>
    </w:p>
    <w:p w14:paraId="4DA5BF31" w14:textId="5C952FFD" w:rsidR="00461E9A" w:rsidRPr="00057254" w:rsidRDefault="00461E9A" w:rsidP="00437C28">
      <w:pPr>
        <w:spacing w:line="480" w:lineRule="auto"/>
        <w:rPr>
          <w:b/>
          <w:bCs/>
        </w:rPr>
      </w:pPr>
    </w:p>
    <w:sectPr w:rsidR="00461E9A" w:rsidRPr="00057254">
      <w:headerReference w:type="default" r:id="rId17"/>
      <w:foot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034304B" w14:textId="77777777" w:rsidR="00BB4F45" w:rsidRDefault="00BB4F45" w:rsidP="006E09AD">
      <w:r>
        <w:separator/>
      </w:r>
    </w:p>
  </w:endnote>
  <w:endnote w:type="continuationSeparator" w:id="0">
    <w:p w14:paraId="0FBF3813" w14:textId="77777777" w:rsidR="00BB4F45" w:rsidRDefault="00BB4F45" w:rsidP="006E09AD">
      <w:r>
        <w:continuationSeparator/>
      </w:r>
    </w:p>
  </w:endnote>
  <w:endnote w:type="continuationNotice" w:id="1">
    <w:p w14:paraId="0FB3B289" w14:textId="77777777" w:rsidR="00BB4F45" w:rsidRDefault="00BB4F4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FC6989" w14:textId="77777777" w:rsidR="00156EC1" w:rsidRDefault="00156EC1">
    <w:pPr>
      <w:pStyle w:val="Footer"/>
      <w:jc w:val="center"/>
    </w:pPr>
    <w:r w:rsidRPr="00156EC1">
      <w:rPr>
        <w:rFonts w:ascii="Times New Roman" w:hAnsi="Times New Roman" w:cs="Times New Roman"/>
      </w:rPr>
      <w:fldChar w:fldCharType="begin"/>
    </w:r>
    <w:r w:rsidRPr="00156EC1">
      <w:rPr>
        <w:rFonts w:ascii="Times New Roman" w:hAnsi="Times New Roman" w:cs="Times New Roman"/>
      </w:rPr>
      <w:instrText>PAGE   \* MERGEFORMAT</w:instrText>
    </w:r>
    <w:r w:rsidRPr="00156EC1">
      <w:rPr>
        <w:rFonts w:ascii="Times New Roman" w:hAnsi="Times New Roman" w:cs="Times New Roman"/>
      </w:rPr>
      <w:fldChar w:fldCharType="separate"/>
    </w:r>
    <w:r w:rsidRPr="00156EC1">
      <w:rPr>
        <w:rFonts w:ascii="Times New Roman" w:hAnsi="Times New Roman" w:cs="Times New Roman"/>
      </w:rPr>
      <w:t>2</w:t>
    </w:r>
    <w:r w:rsidRPr="00156EC1">
      <w:rPr>
        <w:rFonts w:ascii="Times New Roman" w:hAnsi="Times New Roman" w:cs="Times New Roman"/>
      </w:rPr>
      <w:fldChar w:fldCharType="end"/>
    </w:r>
  </w:p>
  <w:p w14:paraId="6375C7CB" w14:textId="2269838A" w:rsidR="00591E5B" w:rsidRDefault="00591E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2BAD746" w14:textId="77777777" w:rsidR="00BB4F45" w:rsidRDefault="00BB4F45" w:rsidP="006E09AD">
      <w:r>
        <w:separator/>
      </w:r>
    </w:p>
  </w:footnote>
  <w:footnote w:type="continuationSeparator" w:id="0">
    <w:p w14:paraId="29A9FE91" w14:textId="77777777" w:rsidR="00BB4F45" w:rsidRDefault="00BB4F45" w:rsidP="006E09AD">
      <w:r>
        <w:continuationSeparator/>
      </w:r>
    </w:p>
  </w:footnote>
  <w:footnote w:type="continuationNotice" w:id="1">
    <w:p w14:paraId="4D3A3E94" w14:textId="77777777" w:rsidR="00BB4F45" w:rsidRDefault="00BB4F4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800F32" w14:textId="77777777" w:rsidR="00591E5B" w:rsidRDefault="00591E5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A6471C"/>
    <w:multiLevelType w:val="hybridMultilevel"/>
    <w:tmpl w:val="200254F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870FD0"/>
    <w:multiLevelType w:val="hybridMultilevel"/>
    <w:tmpl w:val="6CF6BC70"/>
    <w:lvl w:ilvl="0" w:tplc="CC4AC94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4A60FB1"/>
    <w:multiLevelType w:val="hybridMultilevel"/>
    <w:tmpl w:val="D316A7FE"/>
    <w:lvl w:ilvl="0" w:tplc="A3EAF446">
      <w:start w:val="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5221BD0"/>
    <w:multiLevelType w:val="multilevel"/>
    <w:tmpl w:val="01380C72"/>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80307ED"/>
    <w:multiLevelType w:val="multilevel"/>
    <w:tmpl w:val="725EEE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D3C63A0"/>
    <w:multiLevelType w:val="hybridMultilevel"/>
    <w:tmpl w:val="E9922E2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4D13B54"/>
    <w:multiLevelType w:val="multilevel"/>
    <w:tmpl w:val="8D1839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7CF19FA"/>
    <w:multiLevelType w:val="hybridMultilevel"/>
    <w:tmpl w:val="2E5C0A60"/>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D95101B"/>
    <w:multiLevelType w:val="hybridMultilevel"/>
    <w:tmpl w:val="1B503B00"/>
    <w:lvl w:ilvl="0" w:tplc="C5C0D0EE">
      <w:start w:val="1"/>
      <w:numFmt w:val="bullet"/>
      <w:lvlText w:val=""/>
      <w:lvlJc w:val="left"/>
      <w:pPr>
        <w:ind w:left="720" w:hanging="360"/>
      </w:pPr>
      <w:rPr>
        <w:rFonts w:ascii="Symbol" w:hAnsi="Symbol"/>
      </w:rPr>
    </w:lvl>
    <w:lvl w:ilvl="1" w:tplc="B55E62EC">
      <w:start w:val="1"/>
      <w:numFmt w:val="bullet"/>
      <w:lvlText w:val=""/>
      <w:lvlJc w:val="left"/>
      <w:pPr>
        <w:ind w:left="720" w:hanging="360"/>
      </w:pPr>
      <w:rPr>
        <w:rFonts w:ascii="Symbol" w:hAnsi="Symbol"/>
      </w:rPr>
    </w:lvl>
    <w:lvl w:ilvl="2" w:tplc="9500AF82">
      <w:start w:val="1"/>
      <w:numFmt w:val="bullet"/>
      <w:lvlText w:val=""/>
      <w:lvlJc w:val="left"/>
      <w:pPr>
        <w:ind w:left="720" w:hanging="360"/>
      </w:pPr>
      <w:rPr>
        <w:rFonts w:ascii="Symbol" w:hAnsi="Symbol"/>
      </w:rPr>
    </w:lvl>
    <w:lvl w:ilvl="3" w:tplc="992A73AC">
      <w:start w:val="1"/>
      <w:numFmt w:val="bullet"/>
      <w:lvlText w:val=""/>
      <w:lvlJc w:val="left"/>
      <w:pPr>
        <w:ind w:left="720" w:hanging="360"/>
      </w:pPr>
      <w:rPr>
        <w:rFonts w:ascii="Symbol" w:hAnsi="Symbol"/>
      </w:rPr>
    </w:lvl>
    <w:lvl w:ilvl="4" w:tplc="0AFA694C">
      <w:start w:val="1"/>
      <w:numFmt w:val="bullet"/>
      <w:lvlText w:val=""/>
      <w:lvlJc w:val="left"/>
      <w:pPr>
        <w:ind w:left="720" w:hanging="360"/>
      </w:pPr>
      <w:rPr>
        <w:rFonts w:ascii="Symbol" w:hAnsi="Symbol"/>
      </w:rPr>
    </w:lvl>
    <w:lvl w:ilvl="5" w:tplc="EE9A08F4">
      <w:start w:val="1"/>
      <w:numFmt w:val="bullet"/>
      <w:lvlText w:val=""/>
      <w:lvlJc w:val="left"/>
      <w:pPr>
        <w:ind w:left="720" w:hanging="360"/>
      </w:pPr>
      <w:rPr>
        <w:rFonts w:ascii="Symbol" w:hAnsi="Symbol"/>
      </w:rPr>
    </w:lvl>
    <w:lvl w:ilvl="6" w:tplc="B80E9D5E">
      <w:start w:val="1"/>
      <w:numFmt w:val="bullet"/>
      <w:lvlText w:val=""/>
      <w:lvlJc w:val="left"/>
      <w:pPr>
        <w:ind w:left="720" w:hanging="360"/>
      </w:pPr>
      <w:rPr>
        <w:rFonts w:ascii="Symbol" w:hAnsi="Symbol"/>
      </w:rPr>
    </w:lvl>
    <w:lvl w:ilvl="7" w:tplc="CD862F44">
      <w:start w:val="1"/>
      <w:numFmt w:val="bullet"/>
      <w:lvlText w:val=""/>
      <w:lvlJc w:val="left"/>
      <w:pPr>
        <w:ind w:left="720" w:hanging="360"/>
      </w:pPr>
      <w:rPr>
        <w:rFonts w:ascii="Symbol" w:hAnsi="Symbol"/>
      </w:rPr>
    </w:lvl>
    <w:lvl w:ilvl="8" w:tplc="8CC03CF8">
      <w:start w:val="1"/>
      <w:numFmt w:val="bullet"/>
      <w:lvlText w:val=""/>
      <w:lvlJc w:val="left"/>
      <w:pPr>
        <w:ind w:left="720" w:hanging="360"/>
      </w:pPr>
      <w:rPr>
        <w:rFonts w:ascii="Symbol" w:hAnsi="Symbol"/>
      </w:rPr>
    </w:lvl>
  </w:abstractNum>
  <w:abstractNum w:abstractNumId="9" w15:restartNumberingAfterBreak="0">
    <w:nsid w:val="335576C8"/>
    <w:multiLevelType w:val="multilevel"/>
    <w:tmpl w:val="3704F5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A532EE9"/>
    <w:multiLevelType w:val="hybridMultilevel"/>
    <w:tmpl w:val="BBBA403E"/>
    <w:lvl w:ilvl="0" w:tplc="4BE64EB4">
      <w:start w:val="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1061C2F"/>
    <w:multiLevelType w:val="multilevel"/>
    <w:tmpl w:val="9A5C646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58AF0AD5"/>
    <w:multiLevelType w:val="hybridMultilevel"/>
    <w:tmpl w:val="5FF829F8"/>
    <w:lvl w:ilvl="0" w:tplc="543839EE">
      <w:start w:val="1"/>
      <w:numFmt w:val="bullet"/>
      <w:lvlText w:val=""/>
      <w:lvlJc w:val="left"/>
      <w:pPr>
        <w:ind w:left="720" w:hanging="360"/>
      </w:pPr>
      <w:rPr>
        <w:rFonts w:ascii="Symbol" w:hAnsi="Symbol"/>
      </w:rPr>
    </w:lvl>
    <w:lvl w:ilvl="1" w:tplc="DB0627D8">
      <w:start w:val="1"/>
      <w:numFmt w:val="bullet"/>
      <w:lvlText w:val=""/>
      <w:lvlJc w:val="left"/>
      <w:pPr>
        <w:ind w:left="720" w:hanging="360"/>
      </w:pPr>
      <w:rPr>
        <w:rFonts w:ascii="Symbol" w:hAnsi="Symbol"/>
      </w:rPr>
    </w:lvl>
    <w:lvl w:ilvl="2" w:tplc="F80ED640">
      <w:start w:val="1"/>
      <w:numFmt w:val="bullet"/>
      <w:lvlText w:val=""/>
      <w:lvlJc w:val="left"/>
      <w:pPr>
        <w:ind w:left="720" w:hanging="360"/>
      </w:pPr>
      <w:rPr>
        <w:rFonts w:ascii="Symbol" w:hAnsi="Symbol"/>
      </w:rPr>
    </w:lvl>
    <w:lvl w:ilvl="3" w:tplc="0B5620C8">
      <w:start w:val="1"/>
      <w:numFmt w:val="bullet"/>
      <w:lvlText w:val=""/>
      <w:lvlJc w:val="left"/>
      <w:pPr>
        <w:ind w:left="720" w:hanging="360"/>
      </w:pPr>
      <w:rPr>
        <w:rFonts w:ascii="Symbol" w:hAnsi="Symbol"/>
      </w:rPr>
    </w:lvl>
    <w:lvl w:ilvl="4" w:tplc="DBA4DEC6">
      <w:start w:val="1"/>
      <w:numFmt w:val="bullet"/>
      <w:lvlText w:val=""/>
      <w:lvlJc w:val="left"/>
      <w:pPr>
        <w:ind w:left="720" w:hanging="360"/>
      </w:pPr>
      <w:rPr>
        <w:rFonts w:ascii="Symbol" w:hAnsi="Symbol"/>
      </w:rPr>
    </w:lvl>
    <w:lvl w:ilvl="5" w:tplc="FF527EA4">
      <w:start w:val="1"/>
      <w:numFmt w:val="bullet"/>
      <w:lvlText w:val=""/>
      <w:lvlJc w:val="left"/>
      <w:pPr>
        <w:ind w:left="720" w:hanging="360"/>
      </w:pPr>
      <w:rPr>
        <w:rFonts w:ascii="Symbol" w:hAnsi="Symbol"/>
      </w:rPr>
    </w:lvl>
    <w:lvl w:ilvl="6" w:tplc="E24613D0">
      <w:start w:val="1"/>
      <w:numFmt w:val="bullet"/>
      <w:lvlText w:val=""/>
      <w:lvlJc w:val="left"/>
      <w:pPr>
        <w:ind w:left="720" w:hanging="360"/>
      </w:pPr>
      <w:rPr>
        <w:rFonts w:ascii="Symbol" w:hAnsi="Symbol"/>
      </w:rPr>
    </w:lvl>
    <w:lvl w:ilvl="7" w:tplc="73922876">
      <w:start w:val="1"/>
      <w:numFmt w:val="bullet"/>
      <w:lvlText w:val=""/>
      <w:lvlJc w:val="left"/>
      <w:pPr>
        <w:ind w:left="720" w:hanging="360"/>
      </w:pPr>
      <w:rPr>
        <w:rFonts w:ascii="Symbol" w:hAnsi="Symbol"/>
      </w:rPr>
    </w:lvl>
    <w:lvl w:ilvl="8" w:tplc="820A3282">
      <w:start w:val="1"/>
      <w:numFmt w:val="bullet"/>
      <w:lvlText w:val=""/>
      <w:lvlJc w:val="left"/>
      <w:pPr>
        <w:ind w:left="720" w:hanging="360"/>
      </w:pPr>
      <w:rPr>
        <w:rFonts w:ascii="Symbol" w:hAnsi="Symbol"/>
      </w:rPr>
    </w:lvl>
  </w:abstractNum>
  <w:abstractNum w:abstractNumId="13" w15:restartNumberingAfterBreak="0">
    <w:nsid w:val="60AA1B6A"/>
    <w:multiLevelType w:val="multilevel"/>
    <w:tmpl w:val="F0741F6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A005592"/>
    <w:multiLevelType w:val="multilevel"/>
    <w:tmpl w:val="01380C72"/>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70FC3A00"/>
    <w:multiLevelType w:val="hybridMultilevel"/>
    <w:tmpl w:val="7BE0D4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5F641EF"/>
    <w:multiLevelType w:val="hybridMultilevel"/>
    <w:tmpl w:val="32CC1C96"/>
    <w:lvl w:ilvl="0" w:tplc="451A525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93815688">
    <w:abstractNumId w:val="16"/>
  </w:num>
  <w:num w:numId="2" w16cid:durableId="1647780264">
    <w:abstractNumId w:val="5"/>
  </w:num>
  <w:num w:numId="3" w16cid:durableId="564488724">
    <w:abstractNumId w:val="11"/>
  </w:num>
  <w:num w:numId="4" w16cid:durableId="746927874">
    <w:abstractNumId w:val="14"/>
  </w:num>
  <w:num w:numId="5" w16cid:durableId="1192887347">
    <w:abstractNumId w:val="15"/>
  </w:num>
  <w:num w:numId="6" w16cid:durableId="961351288">
    <w:abstractNumId w:val="3"/>
  </w:num>
  <w:num w:numId="7" w16cid:durableId="1387483827">
    <w:abstractNumId w:val="2"/>
  </w:num>
  <w:num w:numId="8" w16cid:durableId="699551846">
    <w:abstractNumId w:val="10"/>
  </w:num>
  <w:num w:numId="9" w16cid:durableId="1242105458">
    <w:abstractNumId w:val="1"/>
  </w:num>
  <w:num w:numId="10" w16cid:durableId="563489791">
    <w:abstractNumId w:val="8"/>
  </w:num>
  <w:num w:numId="11" w16cid:durableId="2065911243">
    <w:abstractNumId w:val="12"/>
  </w:num>
  <w:num w:numId="12" w16cid:durableId="511333082">
    <w:abstractNumId w:val="6"/>
  </w:num>
  <w:num w:numId="13" w16cid:durableId="1975207742">
    <w:abstractNumId w:val="13"/>
  </w:num>
  <w:num w:numId="14" w16cid:durableId="1626085139">
    <w:abstractNumId w:val="9"/>
  </w:num>
  <w:num w:numId="15" w16cid:durableId="1343125488">
    <w:abstractNumId w:val="4"/>
  </w:num>
  <w:num w:numId="16" w16cid:durableId="1948536083">
    <w:abstractNumId w:val="0"/>
  </w:num>
  <w:num w:numId="17" w16cid:durableId="209670780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7D286BC1-9FF7-4AAE-819C-64DBF8091F0C}"/>
    <w:docVar w:name="dgnword-eventsink" w:val="1849338860592"/>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a05pwp7sr9ace2d5cxf0ekvdfrxf0dsaxf&quot;&gt;All refs&lt;record-ids&gt;&lt;item&gt;1168&lt;/item&gt;&lt;item&gt;1172&lt;/item&gt;&lt;item&gt;2874&lt;/item&gt;&lt;/record-ids&gt;&lt;/item&gt;&lt;/Libraries&gt;"/>
  </w:docVars>
  <w:rsids>
    <w:rsidRoot w:val="009D13E0"/>
    <w:rsid w:val="00001630"/>
    <w:rsid w:val="00004684"/>
    <w:rsid w:val="00007660"/>
    <w:rsid w:val="00020E73"/>
    <w:rsid w:val="000305DE"/>
    <w:rsid w:val="00035337"/>
    <w:rsid w:val="000365DF"/>
    <w:rsid w:val="00036F72"/>
    <w:rsid w:val="0004068C"/>
    <w:rsid w:val="00046B93"/>
    <w:rsid w:val="00047FEB"/>
    <w:rsid w:val="00051446"/>
    <w:rsid w:val="00052A98"/>
    <w:rsid w:val="00054F0E"/>
    <w:rsid w:val="00057254"/>
    <w:rsid w:val="00057820"/>
    <w:rsid w:val="00057E67"/>
    <w:rsid w:val="0006340E"/>
    <w:rsid w:val="0006491A"/>
    <w:rsid w:val="00072935"/>
    <w:rsid w:val="000764D4"/>
    <w:rsid w:val="00077602"/>
    <w:rsid w:val="0009113C"/>
    <w:rsid w:val="00093C7A"/>
    <w:rsid w:val="00094865"/>
    <w:rsid w:val="000A298B"/>
    <w:rsid w:val="000A53D1"/>
    <w:rsid w:val="000A67DE"/>
    <w:rsid w:val="000A72D3"/>
    <w:rsid w:val="000B7B99"/>
    <w:rsid w:val="000C17F7"/>
    <w:rsid w:val="000C5163"/>
    <w:rsid w:val="000C6F06"/>
    <w:rsid w:val="000C70F5"/>
    <w:rsid w:val="000D09B3"/>
    <w:rsid w:val="000D5714"/>
    <w:rsid w:val="000E1496"/>
    <w:rsid w:val="000E14EA"/>
    <w:rsid w:val="000E1A37"/>
    <w:rsid w:val="000E41B2"/>
    <w:rsid w:val="000F4394"/>
    <w:rsid w:val="000F607F"/>
    <w:rsid w:val="000F6511"/>
    <w:rsid w:val="000F7AA1"/>
    <w:rsid w:val="00106192"/>
    <w:rsid w:val="00106329"/>
    <w:rsid w:val="00113DEC"/>
    <w:rsid w:val="00120055"/>
    <w:rsid w:val="00120136"/>
    <w:rsid w:val="001210E9"/>
    <w:rsid w:val="00130805"/>
    <w:rsid w:val="001402EC"/>
    <w:rsid w:val="00143983"/>
    <w:rsid w:val="00146FB0"/>
    <w:rsid w:val="00151A87"/>
    <w:rsid w:val="00154E29"/>
    <w:rsid w:val="00156EC1"/>
    <w:rsid w:val="00172ED9"/>
    <w:rsid w:val="00173288"/>
    <w:rsid w:val="00185545"/>
    <w:rsid w:val="001863B7"/>
    <w:rsid w:val="00186A6B"/>
    <w:rsid w:val="001974CE"/>
    <w:rsid w:val="001A1D88"/>
    <w:rsid w:val="001A2C1C"/>
    <w:rsid w:val="001A6433"/>
    <w:rsid w:val="001A7452"/>
    <w:rsid w:val="001B0051"/>
    <w:rsid w:val="001B02F8"/>
    <w:rsid w:val="001B6189"/>
    <w:rsid w:val="001B64FF"/>
    <w:rsid w:val="001C138F"/>
    <w:rsid w:val="001C1A02"/>
    <w:rsid w:val="001C2DF7"/>
    <w:rsid w:val="001C30F7"/>
    <w:rsid w:val="001C43AE"/>
    <w:rsid w:val="001C537E"/>
    <w:rsid w:val="001C6824"/>
    <w:rsid w:val="001D3683"/>
    <w:rsid w:val="001D5B87"/>
    <w:rsid w:val="001E5D9C"/>
    <w:rsid w:val="001E659F"/>
    <w:rsid w:val="001F0A43"/>
    <w:rsid w:val="001F1DF6"/>
    <w:rsid w:val="002000E6"/>
    <w:rsid w:val="00206519"/>
    <w:rsid w:val="00207D5B"/>
    <w:rsid w:val="00207FCD"/>
    <w:rsid w:val="00214753"/>
    <w:rsid w:val="00221582"/>
    <w:rsid w:val="002239F0"/>
    <w:rsid w:val="0023494B"/>
    <w:rsid w:val="00235601"/>
    <w:rsid w:val="0023614E"/>
    <w:rsid w:val="00243B93"/>
    <w:rsid w:val="00246308"/>
    <w:rsid w:val="00253995"/>
    <w:rsid w:val="002552E0"/>
    <w:rsid w:val="002640F0"/>
    <w:rsid w:val="00267F5B"/>
    <w:rsid w:val="002711F1"/>
    <w:rsid w:val="002712D6"/>
    <w:rsid w:val="00275F48"/>
    <w:rsid w:val="00284A94"/>
    <w:rsid w:val="00285436"/>
    <w:rsid w:val="00287407"/>
    <w:rsid w:val="00294991"/>
    <w:rsid w:val="002A0B74"/>
    <w:rsid w:val="002A5DE2"/>
    <w:rsid w:val="002B0D2E"/>
    <w:rsid w:val="002B4F01"/>
    <w:rsid w:val="002C4C92"/>
    <w:rsid w:val="002D5BFB"/>
    <w:rsid w:val="002E0985"/>
    <w:rsid w:val="002F0075"/>
    <w:rsid w:val="002F6F17"/>
    <w:rsid w:val="00301580"/>
    <w:rsid w:val="00301771"/>
    <w:rsid w:val="00304DF6"/>
    <w:rsid w:val="0030746D"/>
    <w:rsid w:val="00314F73"/>
    <w:rsid w:val="00315614"/>
    <w:rsid w:val="00321863"/>
    <w:rsid w:val="00323F31"/>
    <w:rsid w:val="00324405"/>
    <w:rsid w:val="00326CEC"/>
    <w:rsid w:val="003275F5"/>
    <w:rsid w:val="00327B02"/>
    <w:rsid w:val="00334FE2"/>
    <w:rsid w:val="0033586C"/>
    <w:rsid w:val="00354B90"/>
    <w:rsid w:val="00373C90"/>
    <w:rsid w:val="003A01AC"/>
    <w:rsid w:val="003A2550"/>
    <w:rsid w:val="003A3894"/>
    <w:rsid w:val="003A628D"/>
    <w:rsid w:val="003B3ABE"/>
    <w:rsid w:val="003B5254"/>
    <w:rsid w:val="003B774B"/>
    <w:rsid w:val="003C4F5C"/>
    <w:rsid w:val="003D040E"/>
    <w:rsid w:val="003D094D"/>
    <w:rsid w:val="003E3429"/>
    <w:rsid w:val="003E3A4F"/>
    <w:rsid w:val="003F32FE"/>
    <w:rsid w:val="00402B05"/>
    <w:rsid w:val="00403E60"/>
    <w:rsid w:val="0040774E"/>
    <w:rsid w:val="004174A0"/>
    <w:rsid w:val="0042085F"/>
    <w:rsid w:val="00421D32"/>
    <w:rsid w:val="004229EE"/>
    <w:rsid w:val="0042399D"/>
    <w:rsid w:val="00433018"/>
    <w:rsid w:val="004332F1"/>
    <w:rsid w:val="00435F2B"/>
    <w:rsid w:val="00436339"/>
    <w:rsid w:val="00437C28"/>
    <w:rsid w:val="0044219C"/>
    <w:rsid w:val="0044417F"/>
    <w:rsid w:val="00450CFB"/>
    <w:rsid w:val="00455620"/>
    <w:rsid w:val="00461E9A"/>
    <w:rsid w:val="004658E8"/>
    <w:rsid w:val="004866A1"/>
    <w:rsid w:val="00491DCB"/>
    <w:rsid w:val="004965F5"/>
    <w:rsid w:val="004A2EE8"/>
    <w:rsid w:val="004A37E5"/>
    <w:rsid w:val="004A4177"/>
    <w:rsid w:val="004A4536"/>
    <w:rsid w:val="004A4D4D"/>
    <w:rsid w:val="004A7914"/>
    <w:rsid w:val="004B19CF"/>
    <w:rsid w:val="004B5CD5"/>
    <w:rsid w:val="004D1598"/>
    <w:rsid w:val="004D1952"/>
    <w:rsid w:val="004D2377"/>
    <w:rsid w:val="004E36F1"/>
    <w:rsid w:val="004E6725"/>
    <w:rsid w:val="004F00AA"/>
    <w:rsid w:val="004F37B3"/>
    <w:rsid w:val="00500847"/>
    <w:rsid w:val="0050398E"/>
    <w:rsid w:val="005040EA"/>
    <w:rsid w:val="00505E9C"/>
    <w:rsid w:val="00513254"/>
    <w:rsid w:val="00516019"/>
    <w:rsid w:val="0053282A"/>
    <w:rsid w:val="00537093"/>
    <w:rsid w:val="00540573"/>
    <w:rsid w:val="00541346"/>
    <w:rsid w:val="00544332"/>
    <w:rsid w:val="005453B2"/>
    <w:rsid w:val="00555D61"/>
    <w:rsid w:val="00557465"/>
    <w:rsid w:val="00557F7B"/>
    <w:rsid w:val="00560A14"/>
    <w:rsid w:val="00580773"/>
    <w:rsid w:val="00591E5B"/>
    <w:rsid w:val="005A0CFE"/>
    <w:rsid w:val="005C7F1E"/>
    <w:rsid w:val="005D1293"/>
    <w:rsid w:val="005D4E13"/>
    <w:rsid w:val="005D6F55"/>
    <w:rsid w:val="005E6CF3"/>
    <w:rsid w:val="005E7229"/>
    <w:rsid w:val="005F46FA"/>
    <w:rsid w:val="005F6741"/>
    <w:rsid w:val="00604996"/>
    <w:rsid w:val="00613E7D"/>
    <w:rsid w:val="00625562"/>
    <w:rsid w:val="006301C0"/>
    <w:rsid w:val="00640F97"/>
    <w:rsid w:val="00650915"/>
    <w:rsid w:val="00650C9F"/>
    <w:rsid w:val="00651CE9"/>
    <w:rsid w:val="00654517"/>
    <w:rsid w:val="00656614"/>
    <w:rsid w:val="00656B24"/>
    <w:rsid w:val="006572CF"/>
    <w:rsid w:val="00662C5C"/>
    <w:rsid w:val="00663EAD"/>
    <w:rsid w:val="00670674"/>
    <w:rsid w:val="0067764F"/>
    <w:rsid w:val="0069399C"/>
    <w:rsid w:val="00693AC5"/>
    <w:rsid w:val="0069515D"/>
    <w:rsid w:val="006953A3"/>
    <w:rsid w:val="006A5CD3"/>
    <w:rsid w:val="006A7B52"/>
    <w:rsid w:val="006B0510"/>
    <w:rsid w:val="006B1522"/>
    <w:rsid w:val="006B3894"/>
    <w:rsid w:val="006B7018"/>
    <w:rsid w:val="006C2FBD"/>
    <w:rsid w:val="006C3046"/>
    <w:rsid w:val="006C4625"/>
    <w:rsid w:val="006C5F9C"/>
    <w:rsid w:val="006C7330"/>
    <w:rsid w:val="006D3549"/>
    <w:rsid w:val="006E09AD"/>
    <w:rsid w:val="006E0E74"/>
    <w:rsid w:val="006E37B8"/>
    <w:rsid w:val="006E3CD5"/>
    <w:rsid w:val="006E5429"/>
    <w:rsid w:val="006F263C"/>
    <w:rsid w:val="00700CD6"/>
    <w:rsid w:val="00700D2C"/>
    <w:rsid w:val="007045CC"/>
    <w:rsid w:val="00704A93"/>
    <w:rsid w:val="00727592"/>
    <w:rsid w:val="00734B43"/>
    <w:rsid w:val="0073720C"/>
    <w:rsid w:val="00737441"/>
    <w:rsid w:val="00741729"/>
    <w:rsid w:val="007443BD"/>
    <w:rsid w:val="007564F8"/>
    <w:rsid w:val="007618B3"/>
    <w:rsid w:val="00767E7F"/>
    <w:rsid w:val="00771F05"/>
    <w:rsid w:val="007724E8"/>
    <w:rsid w:val="0077464D"/>
    <w:rsid w:val="00785B61"/>
    <w:rsid w:val="007A6E82"/>
    <w:rsid w:val="007C172F"/>
    <w:rsid w:val="007C4473"/>
    <w:rsid w:val="007D4797"/>
    <w:rsid w:val="007E68B8"/>
    <w:rsid w:val="007F076C"/>
    <w:rsid w:val="007F1883"/>
    <w:rsid w:val="007F1960"/>
    <w:rsid w:val="007F32EF"/>
    <w:rsid w:val="007F7FCB"/>
    <w:rsid w:val="008018BB"/>
    <w:rsid w:val="0081475F"/>
    <w:rsid w:val="00820720"/>
    <w:rsid w:val="00821092"/>
    <w:rsid w:val="0082173F"/>
    <w:rsid w:val="0082190E"/>
    <w:rsid w:val="008228B7"/>
    <w:rsid w:val="0082699A"/>
    <w:rsid w:val="0083012C"/>
    <w:rsid w:val="00831FB0"/>
    <w:rsid w:val="00841760"/>
    <w:rsid w:val="00843579"/>
    <w:rsid w:val="008548BD"/>
    <w:rsid w:val="00856A2F"/>
    <w:rsid w:val="00860806"/>
    <w:rsid w:val="008660E0"/>
    <w:rsid w:val="00866298"/>
    <w:rsid w:val="00867D1A"/>
    <w:rsid w:val="00871DD6"/>
    <w:rsid w:val="00877158"/>
    <w:rsid w:val="0088529C"/>
    <w:rsid w:val="008B1F55"/>
    <w:rsid w:val="008B208D"/>
    <w:rsid w:val="008C30FA"/>
    <w:rsid w:val="008C578F"/>
    <w:rsid w:val="008C79CB"/>
    <w:rsid w:val="008D1510"/>
    <w:rsid w:val="008D3B87"/>
    <w:rsid w:val="008E0886"/>
    <w:rsid w:val="008F45B6"/>
    <w:rsid w:val="009023A3"/>
    <w:rsid w:val="00905B53"/>
    <w:rsid w:val="00906B0D"/>
    <w:rsid w:val="00911DE8"/>
    <w:rsid w:val="00912227"/>
    <w:rsid w:val="0091235A"/>
    <w:rsid w:val="00912CE0"/>
    <w:rsid w:val="0092184C"/>
    <w:rsid w:val="00926287"/>
    <w:rsid w:val="009323DD"/>
    <w:rsid w:val="009324D1"/>
    <w:rsid w:val="00941C06"/>
    <w:rsid w:val="00952FB5"/>
    <w:rsid w:val="0095321B"/>
    <w:rsid w:val="00953E65"/>
    <w:rsid w:val="00963FE6"/>
    <w:rsid w:val="00975360"/>
    <w:rsid w:val="0097694E"/>
    <w:rsid w:val="009804C2"/>
    <w:rsid w:val="009845C8"/>
    <w:rsid w:val="009939CC"/>
    <w:rsid w:val="009957B0"/>
    <w:rsid w:val="009A69C6"/>
    <w:rsid w:val="009B1242"/>
    <w:rsid w:val="009B260C"/>
    <w:rsid w:val="009B4584"/>
    <w:rsid w:val="009B4FE0"/>
    <w:rsid w:val="009C10B0"/>
    <w:rsid w:val="009D13E0"/>
    <w:rsid w:val="009D50D0"/>
    <w:rsid w:val="009D5EF6"/>
    <w:rsid w:val="009E288A"/>
    <w:rsid w:val="009E41D9"/>
    <w:rsid w:val="009E5DE9"/>
    <w:rsid w:val="009F02D4"/>
    <w:rsid w:val="00A03CE8"/>
    <w:rsid w:val="00A04664"/>
    <w:rsid w:val="00A064E9"/>
    <w:rsid w:val="00A174EF"/>
    <w:rsid w:val="00A22C5A"/>
    <w:rsid w:val="00A23863"/>
    <w:rsid w:val="00A24839"/>
    <w:rsid w:val="00A253FF"/>
    <w:rsid w:val="00A26292"/>
    <w:rsid w:val="00A3528D"/>
    <w:rsid w:val="00A3721D"/>
    <w:rsid w:val="00A41E17"/>
    <w:rsid w:val="00A4484D"/>
    <w:rsid w:val="00A5651D"/>
    <w:rsid w:val="00A639EA"/>
    <w:rsid w:val="00A77CBE"/>
    <w:rsid w:val="00A850D8"/>
    <w:rsid w:val="00AA5245"/>
    <w:rsid w:val="00AA64D9"/>
    <w:rsid w:val="00AB4F3A"/>
    <w:rsid w:val="00AB5846"/>
    <w:rsid w:val="00AB5997"/>
    <w:rsid w:val="00AB5FDE"/>
    <w:rsid w:val="00AB7F63"/>
    <w:rsid w:val="00AD22B1"/>
    <w:rsid w:val="00AD3067"/>
    <w:rsid w:val="00AD37B3"/>
    <w:rsid w:val="00AD3A6C"/>
    <w:rsid w:val="00AE3F9F"/>
    <w:rsid w:val="00AE5316"/>
    <w:rsid w:val="00B00826"/>
    <w:rsid w:val="00B021EB"/>
    <w:rsid w:val="00B104C7"/>
    <w:rsid w:val="00B11BA8"/>
    <w:rsid w:val="00B16638"/>
    <w:rsid w:val="00B170C5"/>
    <w:rsid w:val="00B24D10"/>
    <w:rsid w:val="00B2598F"/>
    <w:rsid w:val="00B372C4"/>
    <w:rsid w:val="00B40A04"/>
    <w:rsid w:val="00B51115"/>
    <w:rsid w:val="00B612C7"/>
    <w:rsid w:val="00B63131"/>
    <w:rsid w:val="00B648B7"/>
    <w:rsid w:val="00B74273"/>
    <w:rsid w:val="00B77C63"/>
    <w:rsid w:val="00B96F57"/>
    <w:rsid w:val="00BA0A48"/>
    <w:rsid w:val="00BA3D35"/>
    <w:rsid w:val="00BA52E5"/>
    <w:rsid w:val="00BB4F45"/>
    <w:rsid w:val="00BB6402"/>
    <w:rsid w:val="00BE38AF"/>
    <w:rsid w:val="00BF5092"/>
    <w:rsid w:val="00BF6090"/>
    <w:rsid w:val="00C0291D"/>
    <w:rsid w:val="00C05F01"/>
    <w:rsid w:val="00C126A8"/>
    <w:rsid w:val="00C2055A"/>
    <w:rsid w:val="00C2457E"/>
    <w:rsid w:val="00C258E4"/>
    <w:rsid w:val="00C27321"/>
    <w:rsid w:val="00C30014"/>
    <w:rsid w:val="00C400FE"/>
    <w:rsid w:val="00C45779"/>
    <w:rsid w:val="00C518FF"/>
    <w:rsid w:val="00C5496A"/>
    <w:rsid w:val="00C6150A"/>
    <w:rsid w:val="00C63CB8"/>
    <w:rsid w:val="00C65F65"/>
    <w:rsid w:val="00C737E2"/>
    <w:rsid w:val="00C76696"/>
    <w:rsid w:val="00C772E7"/>
    <w:rsid w:val="00C804C1"/>
    <w:rsid w:val="00C80903"/>
    <w:rsid w:val="00C821FB"/>
    <w:rsid w:val="00C845C1"/>
    <w:rsid w:val="00C85CBC"/>
    <w:rsid w:val="00C86EE3"/>
    <w:rsid w:val="00C86EE4"/>
    <w:rsid w:val="00C9429B"/>
    <w:rsid w:val="00C95313"/>
    <w:rsid w:val="00CA03AB"/>
    <w:rsid w:val="00CA382A"/>
    <w:rsid w:val="00CB429F"/>
    <w:rsid w:val="00CB4AFB"/>
    <w:rsid w:val="00CB5796"/>
    <w:rsid w:val="00CC3F74"/>
    <w:rsid w:val="00CC5BD0"/>
    <w:rsid w:val="00CC7343"/>
    <w:rsid w:val="00CD2217"/>
    <w:rsid w:val="00CD5FA8"/>
    <w:rsid w:val="00CE49C7"/>
    <w:rsid w:val="00CE690A"/>
    <w:rsid w:val="00CF5610"/>
    <w:rsid w:val="00CF678B"/>
    <w:rsid w:val="00CF7948"/>
    <w:rsid w:val="00D120CC"/>
    <w:rsid w:val="00D214AC"/>
    <w:rsid w:val="00D37F3A"/>
    <w:rsid w:val="00D40484"/>
    <w:rsid w:val="00D40713"/>
    <w:rsid w:val="00D43DA0"/>
    <w:rsid w:val="00D47D3C"/>
    <w:rsid w:val="00D50660"/>
    <w:rsid w:val="00D50968"/>
    <w:rsid w:val="00D51360"/>
    <w:rsid w:val="00D9371E"/>
    <w:rsid w:val="00D94860"/>
    <w:rsid w:val="00D97AAC"/>
    <w:rsid w:val="00DA4BAE"/>
    <w:rsid w:val="00DB378C"/>
    <w:rsid w:val="00DC118F"/>
    <w:rsid w:val="00DD2B70"/>
    <w:rsid w:val="00DD6852"/>
    <w:rsid w:val="00DE09EA"/>
    <w:rsid w:val="00DF0AE9"/>
    <w:rsid w:val="00DF376D"/>
    <w:rsid w:val="00E00751"/>
    <w:rsid w:val="00E043D3"/>
    <w:rsid w:val="00E06FBF"/>
    <w:rsid w:val="00E0753C"/>
    <w:rsid w:val="00E0778D"/>
    <w:rsid w:val="00E221B0"/>
    <w:rsid w:val="00E25896"/>
    <w:rsid w:val="00E40FB3"/>
    <w:rsid w:val="00E6071B"/>
    <w:rsid w:val="00E63FC3"/>
    <w:rsid w:val="00E65218"/>
    <w:rsid w:val="00E65D53"/>
    <w:rsid w:val="00E74B5B"/>
    <w:rsid w:val="00E81A5B"/>
    <w:rsid w:val="00E912F7"/>
    <w:rsid w:val="00E91352"/>
    <w:rsid w:val="00E93304"/>
    <w:rsid w:val="00E93989"/>
    <w:rsid w:val="00E97FC3"/>
    <w:rsid w:val="00EA183C"/>
    <w:rsid w:val="00EA27F5"/>
    <w:rsid w:val="00EB4CA2"/>
    <w:rsid w:val="00EB5D6F"/>
    <w:rsid w:val="00EC03CB"/>
    <w:rsid w:val="00EC4599"/>
    <w:rsid w:val="00EE4DB5"/>
    <w:rsid w:val="00EF3CF0"/>
    <w:rsid w:val="00F021AD"/>
    <w:rsid w:val="00F02A58"/>
    <w:rsid w:val="00F0715E"/>
    <w:rsid w:val="00F21DBE"/>
    <w:rsid w:val="00F22145"/>
    <w:rsid w:val="00F410EB"/>
    <w:rsid w:val="00F41334"/>
    <w:rsid w:val="00F428CA"/>
    <w:rsid w:val="00F51FA8"/>
    <w:rsid w:val="00F63ECD"/>
    <w:rsid w:val="00F66D63"/>
    <w:rsid w:val="00F73919"/>
    <w:rsid w:val="00F8598B"/>
    <w:rsid w:val="00F85F78"/>
    <w:rsid w:val="00F8755E"/>
    <w:rsid w:val="00F9013D"/>
    <w:rsid w:val="00FA5917"/>
    <w:rsid w:val="00FA62C8"/>
    <w:rsid w:val="00FB0B1E"/>
    <w:rsid w:val="00FC2EF9"/>
    <w:rsid w:val="00FC56E7"/>
    <w:rsid w:val="00FC5E09"/>
    <w:rsid w:val="00FC6A21"/>
    <w:rsid w:val="00FD652A"/>
    <w:rsid w:val="00FD674C"/>
    <w:rsid w:val="00FE12DE"/>
    <w:rsid w:val="00FE6EA8"/>
    <w:rsid w:val="00FF5ED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1DA034"/>
  <w15:chartTrackingRefBased/>
  <w15:docId w15:val="{C612FA82-DE69-ED46-86A3-064ED938B5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6741"/>
    <w:rPr>
      <w:rFonts w:ascii="Times New Roman" w:eastAsia="Times New Roman" w:hAnsi="Times New Roman" w:cs="Times New Roman"/>
      <w:kern w:val="0"/>
      <w:lang w:eastAsia="en-GB"/>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D13E0"/>
    <w:pPr>
      <w:ind w:left="720"/>
      <w:contextualSpacing/>
    </w:pPr>
    <w:rPr>
      <w:rFonts w:asciiTheme="minorHAnsi" w:eastAsiaTheme="minorHAnsi" w:hAnsiTheme="minorHAnsi" w:cstheme="minorBidi"/>
      <w:kern w:val="2"/>
      <w:lang w:eastAsia="en-US"/>
      <w14:ligatures w14:val="standardContextual"/>
    </w:rPr>
  </w:style>
  <w:style w:type="paragraph" w:styleId="Header">
    <w:name w:val="header"/>
    <w:basedOn w:val="Normal"/>
    <w:link w:val="HeaderChar"/>
    <w:uiPriority w:val="99"/>
    <w:unhideWhenUsed/>
    <w:rsid w:val="006E09AD"/>
    <w:pPr>
      <w:tabs>
        <w:tab w:val="center" w:pos="4513"/>
        <w:tab w:val="right" w:pos="9026"/>
      </w:tabs>
    </w:pPr>
    <w:rPr>
      <w:rFonts w:asciiTheme="minorHAnsi" w:eastAsiaTheme="minorHAnsi" w:hAnsiTheme="minorHAnsi" w:cstheme="minorBidi"/>
      <w:kern w:val="2"/>
      <w:lang w:eastAsia="en-US"/>
      <w14:ligatures w14:val="standardContextual"/>
    </w:rPr>
  </w:style>
  <w:style w:type="character" w:customStyle="1" w:styleId="HeaderChar">
    <w:name w:val="Header Char"/>
    <w:basedOn w:val="DefaultParagraphFont"/>
    <w:link w:val="Header"/>
    <w:uiPriority w:val="99"/>
    <w:rsid w:val="006E09AD"/>
  </w:style>
  <w:style w:type="paragraph" w:styleId="Footer">
    <w:name w:val="footer"/>
    <w:basedOn w:val="Normal"/>
    <w:link w:val="FooterChar"/>
    <w:uiPriority w:val="99"/>
    <w:unhideWhenUsed/>
    <w:rsid w:val="006E09AD"/>
    <w:pPr>
      <w:tabs>
        <w:tab w:val="center" w:pos="4513"/>
        <w:tab w:val="right" w:pos="9026"/>
      </w:tabs>
    </w:pPr>
    <w:rPr>
      <w:rFonts w:asciiTheme="minorHAnsi" w:eastAsiaTheme="minorHAnsi" w:hAnsiTheme="minorHAnsi" w:cstheme="minorBidi"/>
      <w:kern w:val="2"/>
      <w:lang w:eastAsia="en-US"/>
      <w14:ligatures w14:val="standardContextual"/>
    </w:rPr>
  </w:style>
  <w:style w:type="character" w:customStyle="1" w:styleId="FooterChar">
    <w:name w:val="Footer Char"/>
    <w:basedOn w:val="DefaultParagraphFont"/>
    <w:link w:val="Footer"/>
    <w:uiPriority w:val="99"/>
    <w:rsid w:val="006E09AD"/>
  </w:style>
  <w:style w:type="paragraph" w:styleId="NormalWeb">
    <w:name w:val="Normal (Web)"/>
    <w:basedOn w:val="Normal"/>
    <w:uiPriority w:val="99"/>
    <w:semiHidden/>
    <w:unhideWhenUsed/>
    <w:rsid w:val="00B77C63"/>
  </w:style>
  <w:style w:type="character" w:styleId="CommentReference">
    <w:name w:val="annotation reference"/>
    <w:basedOn w:val="DefaultParagraphFont"/>
    <w:uiPriority w:val="99"/>
    <w:semiHidden/>
    <w:unhideWhenUsed/>
    <w:rsid w:val="00A23863"/>
    <w:rPr>
      <w:sz w:val="16"/>
      <w:szCs w:val="16"/>
    </w:rPr>
  </w:style>
  <w:style w:type="paragraph" w:styleId="CommentText">
    <w:name w:val="annotation text"/>
    <w:basedOn w:val="Normal"/>
    <w:link w:val="CommentTextChar"/>
    <w:uiPriority w:val="99"/>
    <w:unhideWhenUsed/>
    <w:rsid w:val="00A23863"/>
    <w:rPr>
      <w:sz w:val="20"/>
      <w:szCs w:val="20"/>
    </w:rPr>
  </w:style>
  <w:style w:type="character" w:customStyle="1" w:styleId="CommentTextChar">
    <w:name w:val="Comment Text Char"/>
    <w:basedOn w:val="DefaultParagraphFont"/>
    <w:link w:val="CommentText"/>
    <w:uiPriority w:val="99"/>
    <w:rsid w:val="00A23863"/>
    <w:rPr>
      <w:rFonts w:ascii="Times New Roman" w:eastAsia="Times New Roman" w:hAnsi="Times New Roman" w:cs="Times New Roman"/>
      <w:kern w:val="0"/>
      <w:sz w:val="20"/>
      <w:szCs w:val="20"/>
      <w:lang w:eastAsia="en-GB"/>
      <w14:ligatures w14:val="none"/>
    </w:rPr>
  </w:style>
  <w:style w:type="paragraph" w:styleId="CommentSubject">
    <w:name w:val="annotation subject"/>
    <w:basedOn w:val="CommentText"/>
    <w:next w:val="CommentText"/>
    <w:link w:val="CommentSubjectChar"/>
    <w:uiPriority w:val="99"/>
    <w:semiHidden/>
    <w:unhideWhenUsed/>
    <w:rsid w:val="00A23863"/>
    <w:rPr>
      <w:b/>
      <w:bCs/>
    </w:rPr>
  </w:style>
  <w:style w:type="character" w:customStyle="1" w:styleId="CommentSubjectChar">
    <w:name w:val="Comment Subject Char"/>
    <w:basedOn w:val="CommentTextChar"/>
    <w:link w:val="CommentSubject"/>
    <w:uiPriority w:val="99"/>
    <w:semiHidden/>
    <w:rsid w:val="00A23863"/>
    <w:rPr>
      <w:rFonts w:ascii="Times New Roman" w:eastAsia="Times New Roman" w:hAnsi="Times New Roman" w:cs="Times New Roman"/>
      <w:b/>
      <w:bCs/>
      <w:kern w:val="0"/>
      <w:sz w:val="20"/>
      <w:szCs w:val="20"/>
      <w:lang w:eastAsia="en-GB"/>
      <w14:ligatures w14:val="none"/>
    </w:rPr>
  </w:style>
  <w:style w:type="paragraph" w:styleId="Revision">
    <w:name w:val="Revision"/>
    <w:hidden/>
    <w:uiPriority w:val="99"/>
    <w:semiHidden/>
    <w:rsid w:val="00C86EE4"/>
    <w:rPr>
      <w:rFonts w:ascii="Times New Roman" w:eastAsia="Times New Roman" w:hAnsi="Times New Roman" w:cs="Times New Roman"/>
      <w:kern w:val="0"/>
      <w:lang w:eastAsia="en-GB"/>
      <w14:ligatures w14:val="none"/>
    </w:rPr>
  </w:style>
  <w:style w:type="paragraph" w:customStyle="1" w:styleId="EndNoteBibliographyTitle">
    <w:name w:val="EndNote Bibliography Title"/>
    <w:basedOn w:val="Normal"/>
    <w:link w:val="EndNoteBibliographyTitleChar"/>
    <w:rsid w:val="008548BD"/>
    <w:pPr>
      <w:jc w:val="center"/>
    </w:pPr>
    <w:rPr>
      <w:noProof/>
    </w:rPr>
  </w:style>
  <w:style w:type="character" w:customStyle="1" w:styleId="EndNoteBibliographyTitleChar">
    <w:name w:val="EndNote Bibliography Title Char"/>
    <w:basedOn w:val="DefaultParagraphFont"/>
    <w:link w:val="EndNoteBibliographyTitle"/>
    <w:rsid w:val="008548BD"/>
    <w:rPr>
      <w:rFonts w:ascii="Times New Roman" w:eastAsia="Times New Roman" w:hAnsi="Times New Roman" w:cs="Times New Roman"/>
      <w:noProof/>
      <w:kern w:val="0"/>
      <w:lang w:eastAsia="en-GB"/>
      <w14:ligatures w14:val="none"/>
    </w:rPr>
  </w:style>
  <w:style w:type="paragraph" w:customStyle="1" w:styleId="EndNoteBibliography">
    <w:name w:val="EndNote Bibliography"/>
    <w:basedOn w:val="Normal"/>
    <w:link w:val="EndNoteBibliographyChar"/>
    <w:rsid w:val="008548BD"/>
    <w:rPr>
      <w:noProof/>
    </w:rPr>
  </w:style>
  <w:style w:type="character" w:customStyle="1" w:styleId="EndNoteBibliographyChar">
    <w:name w:val="EndNote Bibliography Char"/>
    <w:basedOn w:val="DefaultParagraphFont"/>
    <w:link w:val="EndNoteBibliography"/>
    <w:rsid w:val="008548BD"/>
    <w:rPr>
      <w:rFonts w:ascii="Times New Roman" w:eastAsia="Times New Roman" w:hAnsi="Times New Roman" w:cs="Times New Roman"/>
      <w:noProof/>
      <w:kern w:val="0"/>
      <w:lang w:eastAsia="en-GB"/>
      <w14:ligatures w14:val="none"/>
    </w:rPr>
  </w:style>
  <w:style w:type="paragraph" w:styleId="Bibliography">
    <w:name w:val="Bibliography"/>
    <w:basedOn w:val="Normal"/>
    <w:next w:val="Normal"/>
    <w:uiPriority w:val="37"/>
    <w:unhideWhenUsed/>
    <w:rsid w:val="00020E73"/>
    <w:pPr>
      <w:spacing w:line="480" w:lineRule="auto"/>
      <w:ind w:left="720" w:hanging="720"/>
    </w:pPr>
  </w:style>
  <w:style w:type="character" w:styleId="Strong">
    <w:name w:val="Strong"/>
    <w:basedOn w:val="DefaultParagraphFont"/>
    <w:uiPriority w:val="22"/>
    <w:qFormat/>
    <w:rsid w:val="00591E5B"/>
    <w:rPr>
      <w:b/>
      <w:bCs/>
    </w:rPr>
  </w:style>
  <w:style w:type="character" w:styleId="Hyperlink">
    <w:name w:val="Hyperlink"/>
    <w:basedOn w:val="DefaultParagraphFont"/>
    <w:uiPriority w:val="99"/>
    <w:unhideWhenUsed/>
    <w:rsid w:val="00591E5B"/>
    <w:rPr>
      <w:color w:val="0563C1" w:themeColor="hyperlink"/>
      <w:u w:val="single"/>
    </w:rPr>
  </w:style>
  <w:style w:type="character" w:styleId="UnresolvedMention">
    <w:name w:val="Unresolved Mention"/>
    <w:basedOn w:val="DefaultParagraphFont"/>
    <w:uiPriority w:val="99"/>
    <w:semiHidden/>
    <w:unhideWhenUsed/>
    <w:rsid w:val="00591E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890066">
      <w:bodyDiv w:val="1"/>
      <w:marLeft w:val="0"/>
      <w:marRight w:val="0"/>
      <w:marTop w:val="0"/>
      <w:marBottom w:val="0"/>
      <w:divBdr>
        <w:top w:val="none" w:sz="0" w:space="0" w:color="auto"/>
        <w:left w:val="none" w:sz="0" w:space="0" w:color="auto"/>
        <w:bottom w:val="none" w:sz="0" w:space="0" w:color="auto"/>
        <w:right w:val="none" w:sz="0" w:space="0" w:color="auto"/>
      </w:divBdr>
    </w:div>
    <w:div w:id="108858704">
      <w:bodyDiv w:val="1"/>
      <w:marLeft w:val="0"/>
      <w:marRight w:val="0"/>
      <w:marTop w:val="0"/>
      <w:marBottom w:val="0"/>
      <w:divBdr>
        <w:top w:val="none" w:sz="0" w:space="0" w:color="auto"/>
        <w:left w:val="none" w:sz="0" w:space="0" w:color="auto"/>
        <w:bottom w:val="none" w:sz="0" w:space="0" w:color="auto"/>
        <w:right w:val="none" w:sz="0" w:space="0" w:color="auto"/>
      </w:divBdr>
    </w:div>
    <w:div w:id="165100819">
      <w:bodyDiv w:val="1"/>
      <w:marLeft w:val="0"/>
      <w:marRight w:val="0"/>
      <w:marTop w:val="0"/>
      <w:marBottom w:val="0"/>
      <w:divBdr>
        <w:top w:val="none" w:sz="0" w:space="0" w:color="auto"/>
        <w:left w:val="none" w:sz="0" w:space="0" w:color="auto"/>
        <w:bottom w:val="none" w:sz="0" w:space="0" w:color="auto"/>
        <w:right w:val="none" w:sz="0" w:space="0" w:color="auto"/>
      </w:divBdr>
    </w:div>
    <w:div w:id="220212472">
      <w:bodyDiv w:val="1"/>
      <w:marLeft w:val="0"/>
      <w:marRight w:val="0"/>
      <w:marTop w:val="0"/>
      <w:marBottom w:val="0"/>
      <w:divBdr>
        <w:top w:val="none" w:sz="0" w:space="0" w:color="auto"/>
        <w:left w:val="none" w:sz="0" w:space="0" w:color="auto"/>
        <w:bottom w:val="none" w:sz="0" w:space="0" w:color="auto"/>
        <w:right w:val="none" w:sz="0" w:space="0" w:color="auto"/>
      </w:divBdr>
    </w:div>
    <w:div w:id="423957250">
      <w:bodyDiv w:val="1"/>
      <w:marLeft w:val="0"/>
      <w:marRight w:val="0"/>
      <w:marTop w:val="0"/>
      <w:marBottom w:val="0"/>
      <w:divBdr>
        <w:top w:val="none" w:sz="0" w:space="0" w:color="auto"/>
        <w:left w:val="none" w:sz="0" w:space="0" w:color="auto"/>
        <w:bottom w:val="none" w:sz="0" w:space="0" w:color="auto"/>
        <w:right w:val="none" w:sz="0" w:space="0" w:color="auto"/>
      </w:divBdr>
    </w:div>
    <w:div w:id="456217267">
      <w:bodyDiv w:val="1"/>
      <w:marLeft w:val="0"/>
      <w:marRight w:val="0"/>
      <w:marTop w:val="0"/>
      <w:marBottom w:val="0"/>
      <w:divBdr>
        <w:top w:val="none" w:sz="0" w:space="0" w:color="auto"/>
        <w:left w:val="none" w:sz="0" w:space="0" w:color="auto"/>
        <w:bottom w:val="none" w:sz="0" w:space="0" w:color="auto"/>
        <w:right w:val="none" w:sz="0" w:space="0" w:color="auto"/>
      </w:divBdr>
    </w:div>
    <w:div w:id="545530181">
      <w:bodyDiv w:val="1"/>
      <w:marLeft w:val="0"/>
      <w:marRight w:val="0"/>
      <w:marTop w:val="0"/>
      <w:marBottom w:val="0"/>
      <w:divBdr>
        <w:top w:val="none" w:sz="0" w:space="0" w:color="auto"/>
        <w:left w:val="none" w:sz="0" w:space="0" w:color="auto"/>
        <w:bottom w:val="none" w:sz="0" w:space="0" w:color="auto"/>
        <w:right w:val="none" w:sz="0" w:space="0" w:color="auto"/>
      </w:divBdr>
    </w:div>
    <w:div w:id="548306366">
      <w:bodyDiv w:val="1"/>
      <w:marLeft w:val="0"/>
      <w:marRight w:val="0"/>
      <w:marTop w:val="0"/>
      <w:marBottom w:val="0"/>
      <w:divBdr>
        <w:top w:val="none" w:sz="0" w:space="0" w:color="auto"/>
        <w:left w:val="none" w:sz="0" w:space="0" w:color="auto"/>
        <w:bottom w:val="none" w:sz="0" w:space="0" w:color="auto"/>
        <w:right w:val="none" w:sz="0" w:space="0" w:color="auto"/>
      </w:divBdr>
    </w:div>
    <w:div w:id="699431835">
      <w:bodyDiv w:val="1"/>
      <w:marLeft w:val="0"/>
      <w:marRight w:val="0"/>
      <w:marTop w:val="0"/>
      <w:marBottom w:val="0"/>
      <w:divBdr>
        <w:top w:val="none" w:sz="0" w:space="0" w:color="auto"/>
        <w:left w:val="none" w:sz="0" w:space="0" w:color="auto"/>
        <w:bottom w:val="none" w:sz="0" w:space="0" w:color="auto"/>
        <w:right w:val="none" w:sz="0" w:space="0" w:color="auto"/>
      </w:divBdr>
    </w:div>
    <w:div w:id="699627624">
      <w:bodyDiv w:val="1"/>
      <w:marLeft w:val="0"/>
      <w:marRight w:val="0"/>
      <w:marTop w:val="0"/>
      <w:marBottom w:val="0"/>
      <w:divBdr>
        <w:top w:val="none" w:sz="0" w:space="0" w:color="auto"/>
        <w:left w:val="none" w:sz="0" w:space="0" w:color="auto"/>
        <w:bottom w:val="none" w:sz="0" w:space="0" w:color="auto"/>
        <w:right w:val="none" w:sz="0" w:space="0" w:color="auto"/>
      </w:divBdr>
    </w:div>
    <w:div w:id="735783248">
      <w:bodyDiv w:val="1"/>
      <w:marLeft w:val="0"/>
      <w:marRight w:val="0"/>
      <w:marTop w:val="0"/>
      <w:marBottom w:val="0"/>
      <w:divBdr>
        <w:top w:val="none" w:sz="0" w:space="0" w:color="auto"/>
        <w:left w:val="none" w:sz="0" w:space="0" w:color="auto"/>
        <w:bottom w:val="none" w:sz="0" w:space="0" w:color="auto"/>
        <w:right w:val="none" w:sz="0" w:space="0" w:color="auto"/>
      </w:divBdr>
    </w:div>
    <w:div w:id="766385667">
      <w:bodyDiv w:val="1"/>
      <w:marLeft w:val="0"/>
      <w:marRight w:val="0"/>
      <w:marTop w:val="0"/>
      <w:marBottom w:val="0"/>
      <w:divBdr>
        <w:top w:val="none" w:sz="0" w:space="0" w:color="auto"/>
        <w:left w:val="none" w:sz="0" w:space="0" w:color="auto"/>
        <w:bottom w:val="none" w:sz="0" w:space="0" w:color="auto"/>
        <w:right w:val="none" w:sz="0" w:space="0" w:color="auto"/>
      </w:divBdr>
    </w:div>
    <w:div w:id="824854957">
      <w:bodyDiv w:val="1"/>
      <w:marLeft w:val="0"/>
      <w:marRight w:val="0"/>
      <w:marTop w:val="0"/>
      <w:marBottom w:val="0"/>
      <w:divBdr>
        <w:top w:val="none" w:sz="0" w:space="0" w:color="auto"/>
        <w:left w:val="none" w:sz="0" w:space="0" w:color="auto"/>
        <w:bottom w:val="none" w:sz="0" w:space="0" w:color="auto"/>
        <w:right w:val="none" w:sz="0" w:space="0" w:color="auto"/>
      </w:divBdr>
    </w:div>
    <w:div w:id="883105389">
      <w:bodyDiv w:val="1"/>
      <w:marLeft w:val="0"/>
      <w:marRight w:val="0"/>
      <w:marTop w:val="0"/>
      <w:marBottom w:val="0"/>
      <w:divBdr>
        <w:top w:val="none" w:sz="0" w:space="0" w:color="auto"/>
        <w:left w:val="none" w:sz="0" w:space="0" w:color="auto"/>
        <w:bottom w:val="none" w:sz="0" w:space="0" w:color="auto"/>
        <w:right w:val="none" w:sz="0" w:space="0" w:color="auto"/>
      </w:divBdr>
    </w:div>
    <w:div w:id="928197668">
      <w:bodyDiv w:val="1"/>
      <w:marLeft w:val="0"/>
      <w:marRight w:val="0"/>
      <w:marTop w:val="0"/>
      <w:marBottom w:val="0"/>
      <w:divBdr>
        <w:top w:val="none" w:sz="0" w:space="0" w:color="auto"/>
        <w:left w:val="none" w:sz="0" w:space="0" w:color="auto"/>
        <w:bottom w:val="none" w:sz="0" w:space="0" w:color="auto"/>
        <w:right w:val="none" w:sz="0" w:space="0" w:color="auto"/>
      </w:divBdr>
    </w:div>
    <w:div w:id="990909457">
      <w:bodyDiv w:val="1"/>
      <w:marLeft w:val="0"/>
      <w:marRight w:val="0"/>
      <w:marTop w:val="0"/>
      <w:marBottom w:val="0"/>
      <w:divBdr>
        <w:top w:val="none" w:sz="0" w:space="0" w:color="auto"/>
        <w:left w:val="none" w:sz="0" w:space="0" w:color="auto"/>
        <w:bottom w:val="none" w:sz="0" w:space="0" w:color="auto"/>
        <w:right w:val="none" w:sz="0" w:space="0" w:color="auto"/>
      </w:divBdr>
    </w:div>
    <w:div w:id="1055275896">
      <w:bodyDiv w:val="1"/>
      <w:marLeft w:val="0"/>
      <w:marRight w:val="0"/>
      <w:marTop w:val="0"/>
      <w:marBottom w:val="0"/>
      <w:divBdr>
        <w:top w:val="none" w:sz="0" w:space="0" w:color="auto"/>
        <w:left w:val="none" w:sz="0" w:space="0" w:color="auto"/>
        <w:bottom w:val="none" w:sz="0" w:space="0" w:color="auto"/>
        <w:right w:val="none" w:sz="0" w:space="0" w:color="auto"/>
      </w:divBdr>
    </w:div>
    <w:div w:id="1057975903">
      <w:bodyDiv w:val="1"/>
      <w:marLeft w:val="0"/>
      <w:marRight w:val="0"/>
      <w:marTop w:val="0"/>
      <w:marBottom w:val="0"/>
      <w:divBdr>
        <w:top w:val="none" w:sz="0" w:space="0" w:color="auto"/>
        <w:left w:val="none" w:sz="0" w:space="0" w:color="auto"/>
        <w:bottom w:val="none" w:sz="0" w:space="0" w:color="auto"/>
        <w:right w:val="none" w:sz="0" w:space="0" w:color="auto"/>
      </w:divBdr>
    </w:div>
    <w:div w:id="1179924778">
      <w:bodyDiv w:val="1"/>
      <w:marLeft w:val="0"/>
      <w:marRight w:val="0"/>
      <w:marTop w:val="0"/>
      <w:marBottom w:val="0"/>
      <w:divBdr>
        <w:top w:val="none" w:sz="0" w:space="0" w:color="auto"/>
        <w:left w:val="none" w:sz="0" w:space="0" w:color="auto"/>
        <w:bottom w:val="none" w:sz="0" w:space="0" w:color="auto"/>
        <w:right w:val="none" w:sz="0" w:space="0" w:color="auto"/>
      </w:divBdr>
    </w:div>
    <w:div w:id="1206941525">
      <w:bodyDiv w:val="1"/>
      <w:marLeft w:val="0"/>
      <w:marRight w:val="0"/>
      <w:marTop w:val="0"/>
      <w:marBottom w:val="0"/>
      <w:divBdr>
        <w:top w:val="none" w:sz="0" w:space="0" w:color="auto"/>
        <w:left w:val="none" w:sz="0" w:space="0" w:color="auto"/>
        <w:bottom w:val="none" w:sz="0" w:space="0" w:color="auto"/>
        <w:right w:val="none" w:sz="0" w:space="0" w:color="auto"/>
      </w:divBdr>
    </w:div>
    <w:div w:id="1269316835">
      <w:bodyDiv w:val="1"/>
      <w:marLeft w:val="0"/>
      <w:marRight w:val="0"/>
      <w:marTop w:val="0"/>
      <w:marBottom w:val="0"/>
      <w:divBdr>
        <w:top w:val="none" w:sz="0" w:space="0" w:color="auto"/>
        <w:left w:val="none" w:sz="0" w:space="0" w:color="auto"/>
        <w:bottom w:val="none" w:sz="0" w:space="0" w:color="auto"/>
        <w:right w:val="none" w:sz="0" w:space="0" w:color="auto"/>
      </w:divBdr>
      <w:divsChild>
        <w:div w:id="1692410941">
          <w:marLeft w:val="0"/>
          <w:marRight w:val="0"/>
          <w:marTop w:val="0"/>
          <w:marBottom w:val="0"/>
          <w:divBdr>
            <w:top w:val="none" w:sz="0" w:space="0" w:color="auto"/>
            <w:left w:val="none" w:sz="0" w:space="0" w:color="auto"/>
            <w:bottom w:val="none" w:sz="0" w:space="0" w:color="auto"/>
            <w:right w:val="none" w:sz="0" w:space="0" w:color="auto"/>
          </w:divBdr>
          <w:divsChild>
            <w:div w:id="1415473682">
              <w:marLeft w:val="0"/>
              <w:marRight w:val="0"/>
              <w:marTop w:val="0"/>
              <w:marBottom w:val="0"/>
              <w:divBdr>
                <w:top w:val="none" w:sz="0" w:space="0" w:color="auto"/>
                <w:left w:val="none" w:sz="0" w:space="0" w:color="auto"/>
                <w:bottom w:val="none" w:sz="0" w:space="0" w:color="auto"/>
                <w:right w:val="none" w:sz="0" w:space="0" w:color="auto"/>
              </w:divBdr>
              <w:divsChild>
                <w:div w:id="1977098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5597143">
      <w:bodyDiv w:val="1"/>
      <w:marLeft w:val="0"/>
      <w:marRight w:val="0"/>
      <w:marTop w:val="0"/>
      <w:marBottom w:val="0"/>
      <w:divBdr>
        <w:top w:val="none" w:sz="0" w:space="0" w:color="auto"/>
        <w:left w:val="none" w:sz="0" w:space="0" w:color="auto"/>
        <w:bottom w:val="none" w:sz="0" w:space="0" w:color="auto"/>
        <w:right w:val="none" w:sz="0" w:space="0" w:color="auto"/>
      </w:divBdr>
    </w:div>
    <w:div w:id="1416510183">
      <w:bodyDiv w:val="1"/>
      <w:marLeft w:val="0"/>
      <w:marRight w:val="0"/>
      <w:marTop w:val="0"/>
      <w:marBottom w:val="0"/>
      <w:divBdr>
        <w:top w:val="none" w:sz="0" w:space="0" w:color="auto"/>
        <w:left w:val="none" w:sz="0" w:space="0" w:color="auto"/>
        <w:bottom w:val="none" w:sz="0" w:space="0" w:color="auto"/>
        <w:right w:val="none" w:sz="0" w:space="0" w:color="auto"/>
      </w:divBdr>
    </w:div>
    <w:div w:id="1518999739">
      <w:bodyDiv w:val="1"/>
      <w:marLeft w:val="0"/>
      <w:marRight w:val="0"/>
      <w:marTop w:val="0"/>
      <w:marBottom w:val="0"/>
      <w:divBdr>
        <w:top w:val="none" w:sz="0" w:space="0" w:color="auto"/>
        <w:left w:val="none" w:sz="0" w:space="0" w:color="auto"/>
        <w:bottom w:val="none" w:sz="0" w:space="0" w:color="auto"/>
        <w:right w:val="none" w:sz="0" w:space="0" w:color="auto"/>
      </w:divBdr>
    </w:div>
    <w:div w:id="1535075608">
      <w:bodyDiv w:val="1"/>
      <w:marLeft w:val="0"/>
      <w:marRight w:val="0"/>
      <w:marTop w:val="0"/>
      <w:marBottom w:val="0"/>
      <w:divBdr>
        <w:top w:val="none" w:sz="0" w:space="0" w:color="auto"/>
        <w:left w:val="none" w:sz="0" w:space="0" w:color="auto"/>
        <w:bottom w:val="none" w:sz="0" w:space="0" w:color="auto"/>
        <w:right w:val="none" w:sz="0" w:space="0" w:color="auto"/>
      </w:divBdr>
    </w:div>
    <w:div w:id="1582372196">
      <w:bodyDiv w:val="1"/>
      <w:marLeft w:val="0"/>
      <w:marRight w:val="0"/>
      <w:marTop w:val="0"/>
      <w:marBottom w:val="0"/>
      <w:divBdr>
        <w:top w:val="none" w:sz="0" w:space="0" w:color="auto"/>
        <w:left w:val="none" w:sz="0" w:space="0" w:color="auto"/>
        <w:bottom w:val="none" w:sz="0" w:space="0" w:color="auto"/>
        <w:right w:val="none" w:sz="0" w:space="0" w:color="auto"/>
      </w:divBdr>
    </w:div>
    <w:div w:id="1633631572">
      <w:bodyDiv w:val="1"/>
      <w:marLeft w:val="0"/>
      <w:marRight w:val="0"/>
      <w:marTop w:val="0"/>
      <w:marBottom w:val="0"/>
      <w:divBdr>
        <w:top w:val="none" w:sz="0" w:space="0" w:color="auto"/>
        <w:left w:val="none" w:sz="0" w:space="0" w:color="auto"/>
        <w:bottom w:val="none" w:sz="0" w:space="0" w:color="auto"/>
        <w:right w:val="none" w:sz="0" w:space="0" w:color="auto"/>
      </w:divBdr>
      <w:divsChild>
        <w:div w:id="1261109611">
          <w:marLeft w:val="0"/>
          <w:marRight w:val="0"/>
          <w:marTop w:val="0"/>
          <w:marBottom w:val="0"/>
          <w:divBdr>
            <w:top w:val="none" w:sz="0" w:space="0" w:color="auto"/>
            <w:left w:val="none" w:sz="0" w:space="0" w:color="auto"/>
            <w:bottom w:val="none" w:sz="0" w:space="0" w:color="auto"/>
            <w:right w:val="none" w:sz="0" w:space="0" w:color="auto"/>
          </w:divBdr>
          <w:divsChild>
            <w:div w:id="486940773">
              <w:marLeft w:val="0"/>
              <w:marRight w:val="0"/>
              <w:marTop w:val="0"/>
              <w:marBottom w:val="0"/>
              <w:divBdr>
                <w:top w:val="none" w:sz="0" w:space="0" w:color="auto"/>
                <w:left w:val="none" w:sz="0" w:space="0" w:color="auto"/>
                <w:bottom w:val="none" w:sz="0" w:space="0" w:color="auto"/>
                <w:right w:val="none" w:sz="0" w:space="0" w:color="auto"/>
              </w:divBdr>
              <w:divsChild>
                <w:div w:id="1787852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9714034">
      <w:bodyDiv w:val="1"/>
      <w:marLeft w:val="0"/>
      <w:marRight w:val="0"/>
      <w:marTop w:val="0"/>
      <w:marBottom w:val="0"/>
      <w:divBdr>
        <w:top w:val="none" w:sz="0" w:space="0" w:color="auto"/>
        <w:left w:val="none" w:sz="0" w:space="0" w:color="auto"/>
        <w:bottom w:val="none" w:sz="0" w:space="0" w:color="auto"/>
        <w:right w:val="none" w:sz="0" w:space="0" w:color="auto"/>
      </w:divBdr>
    </w:div>
    <w:div w:id="1870412803">
      <w:bodyDiv w:val="1"/>
      <w:marLeft w:val="0"/>
      <w:marRight w:val="0"/>
      <w:marTop w:val="0"/>
      <w:marBottom w:val="0"/>
      <w:divBdr>
        <w:top w:val="none" w:sz="0" w:space="0" w:color="auto"/>
        <w:left w:val="none" w:sz="0" w:space="0" w:color="auto"/>
        <w:bottom w:val="none" w:sz="0" w:space="0" w:color="auto"/>
        <w:right w:val="none" w:sz="0" w:space="0" w:color="auto"/>
      </w:divBdr>
    </w:div>
    <w:div w:id="1907497720">
      <w:bodyDiv w:val="1"/>
      <w:marLeft w:val="0"/>
      <w:marRight w:val="0"/>
      <w:marTop w:val="0"/>
      <w:marBottom w:val="0"/>
      <w:divBdr>
        <w:top w:val="none" w:sz="0" w:space="0" w:color="auto"/>
        <w:left w:val="none" w:sz="0" w:space="0" w:color="auto"/>
        <w:bottom w:val="none" w:sz="0" w:space="0" w:color="auto"/>
        <w:right w:val="none" w:sz="0" w:space="0" w:color="auto"/>
      </w:divBdr>
    </w:div>
    <w:div w:id="1939947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F9299F-4723-469E-9C71-C7754EDB06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6</Pages>
  <Words>28721</Words>
  <Characters>163710</Characters>
  <Application>Microsoft Office Word</Application>
  <DocSecurity>0</DocSecurity>
  <Lines>1364</Lines>
  <Paragraphs>3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Sebastian Fierro Zamora</dc:creator>
  <cp:keywords/>
  <dc:description/>
  <cp:lastModifiedBy>Pedro Fierro Zamora</cp:lastModifiedBy>
  <cp:revision>2</cp:revision>
  <cp:lastPrinted>2024-07-05T17:19:00Z</cp:lastPrinted>
  <dcterms:created xsi:type="dcterms:W3CDTF">2024-10-18T17:50:00Z</dcterms:created>
  <dcterms:modified xsi:type="dcterms:W3CDTF">2024-10-18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ChoTlbog"/&gt;&lt;style id="http://www.zotero.org/styles/apa" locale="en-GB" hasBibliography="1" bibliographyStyleHasBeenSet="1"/&gt;&lt;prefs&gt;&lt;pref name="fieldType" value="Field"/&gt;&lt;/prefs&gt;&lt;/data&gt;</vt:lpwstr>
  </property>
</Properties>
</file>